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00C1651" w:rsidR="006E4797" w:rsidRPr="00B73D26" w:rsidRDefault="00551D82" w:rsidP="006B5CC4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B73D26">
        <w:rPr>
          <w:b/>
          <w:color w:val="000000"/>
        </w:rPr>
        <w:t>TITLE:</w:t>
      </w:r>
    </w:p>
    <w:p w14:paraId="0BD3D3B8" w14:textId="58D63D4F" w:rsidR="00324376" w:rsidRPr="00B73D26" w:rsidRDefault="004C3001" w:rsidP="006B5CC4">
      <w:pPr>
        <w:rPr>
          <w:color w:val="808080"/>
        </w:rPr>
      </w:pPr>
      <w:r w:rsidRPr="004E56F2">
        <w:rPr>
          <w:i/>
          <w:iCs/>
          <w:color w:val="000000" w:themeColor="text1"/>
        </w:rPr>
        <w:t xml:space="preserve">In </w:t>
      </w:r>
      <w:r w:rsidR="004E56F2" w:rsidRPr="004E56F2">
        <w:rPr>
          <w:i/>
          <w:iCs/>
          <w:color w:val="000000" w:themeColor="text1"/>
        </w:rPr>
        <w:t>Vivo</w:t>
      </w:r>
      <w:r w:rsidR="004E56F2" w:rsidRPr="00B73D26">
        <w:rPr>
          <w:color w:val="000000" w:themeColor="text1"/>
        </w:rPr>
        <w:t xml:space="preserve"> Immunogenicity Screening </w:t>
      </w:r>
      <w:r w:rsidR="004E56F2">
        <w:rPr>
          <w:color w:val="000000" w:themeColor="text1"/>
        </w:rPr>
        <w:t>o</w:t>
      </w:r>
      <w:r w:rsidR="004E56F2" w:rsidRPr="00B73D26">
        <w:rPr>
          <w:color w:val="000000" w:themeColor="text1"/>
        </w:rPr>
        <w:t xml:space="preserve">f Tumor-Derived Extracellular Vesicles </w:t>
      </w:r>
      <w:r w:rsidR="004E56F2">
        <w:rPr>
          <w:color w:val="000000" w:themeColor="text1"/>
        </w:rPr>
        <w:t>b</w:t>
      </w:r>
      <w:r w:rsidR="004E56F2" w:rsidRPr="00B73D26">
        <w:rPr>
          <w:color w:val="000000" w:themeColor="text1"/>
        </w:rPr>
        <w:t xml:space="preserve">y Flow Cytometry </w:t>
      </w:r>
      <w:r w:rsidR="004E56F2">
        <w:rPr>
          <w:color w:val="000000" w:themeColor="text1"/>
        </w:rPr>
        <w:t>o</w:t>
      </w:r>
      <w:r w:rsidR="004E56F2" w:rsidRPr="00B73D26">
        <w:rPr>
          <w:color w:val="000000" w:themeColor="text1"/>
        </w:rPr>
        <w:t xml:space="preserve">f Splenic </w:t>
      </w:r>
      <w:r w:rsidR="00E62B35" w:rsidRPr="00B73D26">
        <w:rPr>
          <w:color w:val="000000" w:themeColor="text1"/>
        </w:rPr>
        <w:t xml:space="preserve">T </w:t>
      </w:r>
      <w:r w:rsidR="004E56F2" w:rsidRPr="00B73D26">
        <w:rPr>
          <w:color w:val="000000" w:themeColor="text1"/>
        </w:rPr>
        <w:t>Cells</w:t>
      </w:r>
    </w:p>
    <w:p w14:paraId="06C0C87E" w14:textId="77777777" w:rsidR="006E4797" w:rsidRPr="00B73D26" w:rsidRDefault="006E4797" w:rsidP="006B5CC4">
      <w:pPr>
        <w:rPr>
          <w:b/>
        </w:rPr>
      </w:pPr>
    </w:p>
    <w:p w14:paraId="2CD8481E" w14:textId="2DFAEBBF" w:rsidR="006E4797" w:rsidRPr="00B73D26" w:rsidRDefault="00551D82" w:rsidP="006B5CC4">
      <w:pPr>
        <w:rPr>
          <w:color w:val="808080"/>
        </w:rPr>
      </w:pPr>
      <w:r w:rsidRPr="00B73D26">
        <w:rPr>
          <w:b/>
        </w:rPr>
        <w:t>AUTHORS AND AFFILIATIONS:</w:t>
      </w:r>
    </w:p>
    <w:p w14:paraId="00535F2C" w14:textId="0E32D562" w:rsidR="006E4797" w:rsidRPr="00B73D26" w:rsidRDefault="0067078B" w:rsidP="006B5CC4">
      <w:pPr>
        <w:rPr>
          <w:color w:val="000000" w:themeColor="text1"/>
        </w:rPr>
      </w:pPr>
      <w:r w:rsidRPr="00B73D26">
        <w:rPr>
          <w:color w:val="000000" w:themeColor="text1"/>
        </w:rPr>
        <w:t>Florian Stritzke</w:t>
      </w:r>
      <w:r w:rsidRPr="00B73D26">
        <w:rPr>
          <w:color w:val="000000" w:themeColor="text1"/>
          <w:vertAlign w:val="superscript"/>
        </w:rPr>
        <w:t>1,2</w:t>
      </w:r>
      <w:r w:rsidR="00DC2CC8" w:rsidRPr="00DC2CC8">
        <w:rPr>
          <w:color w:val="000000" w:themeColor="text1"/>
        </w:rPr>
        <w:t>*</w:t>
      </w:r>
      <w:r w:rsidRPr="00B73D26">
        <w:rPr>
          <w:color w:val="000000" w:themeColor="text1"/>
        </w:rPr>
        <w:t>,</w:t>
      </w:r>
      <w:r w:rsidR="00DC2CC8">
        <w:rPr>
          <w:color w:val="000000" w:themeColor="text1"/>
        </w:rPr>
        <w:t xml:space="preserve"> </w:t>
      </w:r>
      <w:r w:rsidR="00A0510F" w:rsidRPr="00B73D26">
        <w:rPr>
          <w:color w:val="000000" w:themeColor="text1"/>
        </w:rPr>
        <w:t>Hendrik Poeck</w:t>
      </w:r>
      <w:r w:rsidR="00A0510F" w:rsidRPr="00B73D26">
        <w:rPr>
          <w:color w:val="000000" w:themeColor="text1"/>
          <w:vertAlign w:val="superscript"/>
        </w:rPr>
        <w:t>1,2,3,4</w:t>
      </w:r>
      <w:r w:rsidR="00A0510F" w:rsidRPr="00B73D26">
        <w:rPr>
          <w:color w:val="000000" w:themeColor="text1"/>
        </w:rPr>
        <w:t>,</w:t>
      </w:r>
      <w:r w:rsidR="00DC2CC8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Simon Heidegger</w:t>
      </w:r>
      <w:r w:rsidRPr="00B73D26">
        <w:rPr>
          <w:color w:val="000000" w:themeColor="text1"/>
          <w:vertAlign w:val="superscript"/>
        </w:rPr>
        <w:t>1,2</w:t>
      </w:r>
      <w:r w:rsidR="00DC2CC8" w:rsidRPr="00DC2CC8">
        <w:rPr>
          <w:color w:val="000000" w:themeColor="text1"/>
        </w:rPr>
        <w:t>*</w:t>
      </w:r>
    </w:p>
    <w:p w14:paraId="4491AED6" w14:textId="77777777" w:rsidR="0067078B" w:rsidRPr="00FF1367" w:rsidRDefault="0067078B" w:rsidP="006B5CC4"/>
    <w:p w14:paraId="3D7F1B98" w14:textId="50C594F2" w:rsidR="0067078B" w:rsidRPr="00B73D26" w:rsidRDefault="0067078B" w:rsidP="006B5CC4">
      <w:r w:rsidRPr="00B73D26">
        <w:rPr>
          <w:vertAlign w:val="superscript"/>
        </w:rPr>
        <w:t>1</w:t>
      </w:r>
      <w:r w:rsidRPr="00B73D26">
        <w:t>Department of Medicine III, School of Medicine, Technical University of Munich, Munich, Germany</w:t>
      </w:r>
    </w:p>
    <w:p w14:paraId="5A2E4E4F" w14:textId="7DF86038" w:rsidR="0067078B" w:rsidRPr="00B73D26" w:rsidRDefault="0067078B" w:rsidP="006B5CC4">
      <w:r w:rsidRPr="00B73D26">
        <w:rPr>
          <w:vertAlign w:val="superscript"/>
        </w:rPr>
        <w:t>2</w:t>
      </w:r>
      <w:r w:rsidRPr="00B73D26">
        <w:t>Center for Translational Cancer Research (</w:t>
      </w:r>
      <w:proofErr w:type="spellStart"/>
      <w:r w:rsidRPr="00B73D26">
        <w:t>TranslaTUM</w:t>
      </w:r>
      <w:proofErr w:type="spellEnd"/>
      <w:r w:rsidRPr="00B73D26">
        <w:t>), School of Medicine, Technical University of Munich, Munich, Germany</w:t>
      </w:r>
    </w:p>
    <w:p w14:paraId="50274FD1" w14:textId="21F9455F" w:rsidR="0067078B" w:rsidRPr="00B73D26" w:rsidRDefault="0067078B" w:rsidP="006B5CC4">
      <w:r w:rsidRPr="00B73D26">
        <w:rPr>
          <w:vertAlign w:val="superscript"/>
        </w:rPr>
        <w:t>3</w:t>
      </w:r>
      <w:r w:rsidRPr="00B73D26">
        <w:t>Department of Internal Medicine III, University Hospital Regensburg, Regensburg, Germany</w:t>
      </w:r>
    </w:p>
    <w:p w14:paraId="0F2DEA9B" w14:textId="30BDEF95" w:rsidR="0067078B" w:rsidRDefault="0067078B" w:rsidP="006B5CC4">
      <w:r w:rsidRPr="00B73D26">
        <w:rPr>
          <w:vertAlign w:val="superscript"/>
        </w:rPr>
        <w:t>4</w:t>
      </w:r>
      <w:r w:rsidRPr="00B73D26">
        <w:t xml:space="preserve">National Centre for Tumor Diseases </w:t>
      </w:r>
      <w:r w:rsidR="00E73F03" w:rsidRPr="00B73D26">
        <w:t>WERA</w:t>
      </w:r>
    </w:p>
    <w:p w14:paraId="63DE19AC" w14:textId="498EE8CF" w:rsidR="004C2F06" w:rsidRDefault="004C2F06" w:rsidP="006B5CC4"/>
    <w:p w14:paraId="3A382CAB" w14:textId="77777777" w:rsidR="004C2F06" w:rsidRPr="00E117E2" w:rsidRDefault="004C2F06" w:rsidP="006B5CC4">
      <w:r w:rsidRPr="00E117E2">
        <w:t>Email addresses of the authors:</w:t>
      </w:r>
    </w:p>
    <w:p w14:paraId="0A863055" w14:textId="16AFD5C9" w:rsidR="004C2F06" w:rsidRPr="00B73D26" w:rsidRDefault="004C2F06" w:rsidP="006B5CC4">
      <w:r w:rsidRPr="00B73D26">
        <w:rPr>
          <w:color w:val="000000" w:themeColor="text1"/>
        </w:rPr>
        <w:t xml:space="preserve">Florian </w:t>
      </w:r>
      <w:proofErr w:type="spellStart"/>
      <w:r w:rsidRPr="00B73D26">
        <w:rPr>
          <w:color w:val="000000" w:themeColor="text1"/>
        </w:rPr>
        <w:t>Stritzke</w:t>
      </w:r>
      <w:proofErr w:type="spellEnd"/>
      <w:r>
        <w:rPr>
          <w:color w:val="000000" w:themeColor="text1"/>
        </w:rPr>
        <w:tab/>
      </w:r>
      <w:r>
        <w:rPr>
          <w:color w:val="000000" w:themeColor="text1"/>
        </w:rPr>
        <w:tab/>
      </w:r>
      <w:r w:rsidRPr="00B73D26">
        <w:rPr>
          <w:color w:val="000000" w:themeColor="text1"/>
        </w:rPr>
        <w:t>(</w:t>
      </w:r>
      <w:hyperlink r:id="rId8" w:history="1">
        <w:r w:rsidRPr="00B73D26">
          <w:rPr>
            <w:rStyle w:val="Hyperlink"/>
          </w:rPr>
          <w:t>f.stritzke@tum.de</w:t>
        </w:r>
      </w:hyperlink>
      <w:r w:rsidRPr="00B73D26">
        <w:rPr>
          <w:color w:val="000000" w:themeColor="text1"/>
        </w:rPr>
        <w:t>)</w:t>
      </w:r>
    </w:p>
    <w:p w14:paraId="15A40382" w14:textId="2D6AAAEC" w:rsidR="0067078B" w:rsidRPr="0061399C" w:rsidRDefault="004C2F06" w:rsidP="006B5CC4">
      <w:pPr>
        <w:rPr>
          <w:color w:val="000000" w:themeColor="text1"/>
          <w:lang w:val="de-DE"/>
        </w:rPr>
      </w:pPr>
      <w:r w:rsidRPr="0061399C">
        <w:rPr>
          <w:color w:val="000000" w:themeColor="text1"/>
          <w:lang w:val="de-DE"/>
        </w:rPr>
        <w:t>Hendrik Poeck</w:t>
      </w:r>
      <w:r w:rsidRPr="0061399C">
        <w:rPr>
          <w:color w:val="000000" w:themeColor="text1"/>
          <w:lang w:val="de-DE"/>
        </w:rPr>
        <w:tab/>
      </w:r>
      <w:r w:rsidRPr="0061399C">
        <w:rPr>
          <w:color w:val="000000" w:themeColor="text1"/>
          <w:lang w:val="de-DE"/>
        </w:rPr>
        <w:tab/>
      </w:r>
      <w:r w:rsidRPr="0061399C">
        <w:rPr>
          <w:color w:val="000000" w:themeColor="text1"/>
          <w:lang w:val="de-DE"/>
        </w:rPr>
        <w:tab/>
        <w:t>(</w:t>
      </w:r>
      <w:r w:rsidR="00EC6790">
        <w:fldChar w:fldCharType="begin"/>
      </w:r>
      <w:r w:rsidR="00EC6790" w:rsidRPr="005539DC">
        <w:rPr>
          <w:lang w:val="de-DE"/>
        </w:rPr>
        <w:instrText xml:space="preserve"> HYPERLINK "mailto:hendrik.poeck@ukr.de" </w:instrText>
      </w:r>
      <w:r w:rsidR="00EC6790">
        <w:fldChar w:fldCharType="separate"/>
      </w:r>
      <w:r w:rsidRPr="0061399C">
        <w:rPr>
          <w:rStyle w:val="Hyperlink"/>
          <w:lang w:val="de-DE"/>
        </w:rPr>
        <w:t>hendrik.poeck@ukr.de</w:t>
      </w:r>
      <w:r w:rsidR="00EC6790">
        <w:rPr>
          <w:rStyle w:val="Hyperlink"/>
          <w:lang w:val="de-DE"/>
        </w:rPr>
        <w:fldChar w:fldCharType="end"/>
      </w:r>
      <w:r w:rsidRPr="0061399C">
        <w:rPr>
          <w:color w:val="000000" w:themeColor="text1"/>
          <w:lang w:val="de-DE"/>
        </w:rPr>
        <w:t>)</w:t>
      </w:r>
    </w:p>
    <w:p w14:paraId="21BDE859" w14:textId="1FA235FA" w:rsidR="004C2F06" w:rsidRPr="00B73D26" w:rsidRDefault="004C2F06" w:rsidP="006B5CC4">
      <w:pPr>
        <w:rPr>
          <w:color w:val="000000" w:themeColor="text1"/>
        </w:rPr>
      </w:pPr>
      <w:r w:rsidRPr="00B73D26">
        <w:rPr>
          <w:color w:val="000000" w:themeColor="text1"/>
        </w:rPr>
        <w:t>Simon Heidegger</w:t>
      </w:r>
      <w:r>
        <w:rPr>
          <w:color w:val="000000" w:themeColor="text1"/>
        </w:rPr>
        <w:tab/>
      </w:r>
      <w:r>
        <w:rPr>
          <w:color w:val="000000" w:themeColor="text1"/>
        </w:rPr>
        <w:tab/>
      </w:r>
      <w:r w:rsidRPr="00B73D26">
        <w:rPr>
          <w:color w:val="000000" w:themeColor="text1"/>
        </w:rPr>
        <w:t>(</w:t>
      </w:r>
      <w:hyperlink r:id="rId9" w:history="1">
        <w:r w:rsidRPr="00B73D26">
          <w:rPr>
            <w:rStyle w:val="Hyperlink"/>
          </w:rPr>
          <w:t>simon.heidegger@tum.de</w:t>
        </w:r>
      </w:hyperlink>
      <w:r w:rsidRPr="00B73D26">
        <w:rPr>
          <w:color w:val="000000" w:themeColor="text1"/>
        </w:rPr>
        <w:t>)</w:t>
      </w:r>
    </w:p>
    <w:p w14:paraId="01C3DF6A" w14:textId="6CDCEB73" w:rsidR="004C2F06" w:rsidRDefault="004C2F06" w:rsidP="006B5CC4">
      <w:pPr>
        <w:rPr>
          <w:color w:val="000000" w:themeColor="text1"/>
        </w:rPr>
      </w:pPr>
    </w:p>
    <w:p w14:paraId="740E018E" w14:textId="0E105565" w:rsidR="00DC2CC8" w:rsidRPr="00E117E2" w:rsidRDefault="00DC2CC8" w:rsidP="006B5CC4">
      <w:pPr>
        <w:rPr>
          <w:color w:val="000000" w:themeColor="text1"/>
        </w:rPr>
      </w:pPr>
      <w:r w:rsidRPr="00E117E2">
        <w:rPr>
          <w:color w:val="000000" w:themeColor="text1"/>
        </w:rPr>
        <w:t>*Email address</w:t>
      </w:r>
      <w:r>
        <w:rPr>
          <w:color w:val="000000" w:themeColor="text1"/>
        </w:rPr>
        <w:t>es</w:t>
      </w:r>
      <w:r w:rsidRPr="00E117E2">
        <w:rPr>
          <w:color w:val="000000" w:themeColor="text1"/>
        </w:rPr>
        <w:t xml:space="preserve"> of the corresponding author</w:t>
      </w:r>
      <w:r>
        <w:rPr>
          <w:color w:val="000000" w:themeColor="text1"/>
        </w:rPr>
        <w:t>s</w:t>
      </w:r>
      <w:r w:rsidRPr="00E117E2">
        <w:rPr>
          <w:color w:val="000000" w:themeColor="text1"/>
        </w:rPr>
        <w:t>:</w:t>
      </w:r>
    </w:p>
    <w:p w14:paraId="2C88FA2C" w14:textId="77777777" w:rsidR="00DC2CC8" w:rsidRPr="00B73D26" w:rsidRDefault="00DC2CC8" w:rsidP="006B5CC4">
      <w:r w:rsidRPr="00B73D26">
        <w:rPr>
          <w:color w:val="000000" w:themeColor="text1"/>
        </w:rPr>
        <w:t xml:space="preserve">Florian </w:t>
      </w:r>
      <w:proofErr w:type="spellStart"/>
      <w:r w:rsidRPr="00B73D26">
        <w:rPr>
          <w:color w:val="000000" w:themeColor="text1"/>
        </w:rPr>
        <w:t>Stritzke</w:t>
      </w:r>
      <w:proofErr w:type="spellEnd"/>
      <w:r>
        <w:rPr>
          <w:color w:val="000000" w:themeColor="text1"/>
        </w:rPr>
        <w:tab/>
      </w:r>
      <w:r>
        <w:rPr>
          <w:color w:val="000000" w:themeColor="text1"/>
        </w:rPr>
        <w:tab/>
      </w:r>
      <w:r w:rsidRPr="00B73D26">
        <w:rPr>
          <w:color w:val="000000" w:themeColor="text1"/>
        </w:rPr>
        <w:t>(</w:t>
      </w:r>
      <w:hyperlink r:id="rId10" w:history="1">
        <w:r w:rsidRPr="00B73D26">
          <w:rPr>
            <w:rStyle w:val="Hyperlink"/>
          </w:rPr>
          <w:t>f.stritzke@tum.de</w:t>
        </w:r>
      </w:hyperlink>
      <w:r w:rsidRPr="00B73D26">
        <w:rPr>
          <w:color w:val="000000" w:themeColor="text1"/>
        </w:rPr>
        <w:t>)</w:t>
      </w:r>
    </w:p>
    <w:p w14:paraId="3A51C1F9" w14:textId="77777777" w:rsidR="00DC2CC8" w:rsidRPr="00B73D26" w:rsidRDefault="00DC2CC8" w:rsidP="006B5CC4">
      <w:pPr>
        <w:rPr>
          <w:color w:val="000000" w:themeColor="text1"/>
        </w:rPr>
      </w:pPr>
      <w:r w:rsidRPr="00B73D26">
        <w:rPr>
          <w:color w:val="000000" w:themeColor="text1"/>
        </w:rPr>
        <w:t>Simon Heidegger</w:t>
      </w:r>
      <w:r>
        <w:rPr>
          <w:color w:val="000000" w:themeColor="text1"/>
        </w:rPr>
        <w:tab/>
      </w:r>
      <w:r>
        <w:rPr>
          <w:color w:val="000000" w:themeColor="text1"/>
        </w:rPr>
        <w:tab/>
      </w:r>
      <w:r w:rsidRPr="00B73D26">
        <w:rPr>
          <w:color w:val="000000" w:themeColor="text1"/>
        </w:rPr>
        <w:t>(</w:t>
      </w:r>
      <w:hyperlink r:id="rId11" w:history="1">
        <w:r w:rsidRPr="00B73D26">
          <w:rPr>
            <w:rStyle w:val="Hyperlink"/>
          </w:rPr>
          <w:t>simon.heidegger@tum.de</w:t>
        </w:r>
      </w:hyperlink>
      <w:r w:rsidRPr="00B73D26">
        <w:rPr>
          <w:color w:val="000000" w:themeColor="text1"/>
        </w:rPr>
        <w:t>)</w:t>
      </w:r>
    </w:p>
    <w:p w14:paraId="724192CF" w14:textId="120136D0" w:rsidR="004C2F06" w:rsidRDefault="004C2F06" w:rsidP="006B5CC4">
      <w:pPr>
        <w:rPr>
          <w:color w:val="000000" w:themeColor="text1"/>
        </w:rPr>
      </w:pPr>
    </w:p>
    <w:p w14:paraId="60F3B8D4" w14:textId="49F11F54" w:rsidR="006E4797" w:rsidRPr="00B73D26" w:rsidRDefault="00551D82" w:rsidP="006B5CC4">
      <w:r w:rsidRPr="00B73D26">
        <w:rPr>
          <w:b/>
        </w:rPr>
        <w:t>SUMMARY:</w:t>
      </w:r>
    </w:p>
    <w:p w14:paraId="74EFC8D7" w14:textId="0FF94539" w:rsidR="006E4797" w:rsidRPr="00B73D26" w:rsidRDefault="0095750A" w:rsidP="006B5CC4">
      <w:pPr>
        <w:rPr>
          <w:color w:val="000000" w:themeColor="text1"/>
        </w:rPr>
      </w:pPr>
      <w:r w:rsidRPr="00B73D26">
        <w:rPr>
          <w:color w:val="000000" w:themeColor="text1"/>
        </w:rPr>
        <w:t>This manuscript</w:t>
      </w:r>
      <w:r w:rsidR="00CB4002" w:rsidRPr="00B73D26">
        <w:rPr>
          <w:color w:val="000000" w:themeColor="text1"/>
        </w:rPr>
        <w:t xml:space="preserve"> describe</w:t>
      </w:r>
      <w:r w:rsidRPr="00B73D26">
        <w:rPr>
          <w:color w:val="000000" w:themeColor="text1"/>
        </w:rPr>
        <w:t>s</w:t>
      </w:r>
      <w:r w:rsidR="00CB4002" w:rsidRPr="00B73D26">
        <w:rPr>
          <w:color w:val="000000" w:themeColor="text1"/>
        </w:rPr>
        <w:t xml:space="preserve"> how to assess</w:t>
      </w:r>
      <w:r w:rsidR="001239B5" w:rsidRPr="00B73D26">
        <w:rPr>
          <w:color w:val="000000" w:themeColor="text1"/>
        </w:rPr>
        <w:t xml:space="preserve"> </w:t>
      </w:r>
      <w:r w:rsidR="00CB4002" w:rsidRPr="007F04C4">
        <w:rPr>
          <w:i/>
          <w:iCs/>
          <w:color w:val="000000" w:themeColor="text1"/>
        </w:rPr>
        <w:t>in</w:t>
      </w:r>
      <w:r w:rsidR="007F04C4" w:rsidRPr="007F04C4">
        <w:rPr>
          <w:i/>
          <w:iCs/>
          <w:color w:val="000000" w:themeColor="text1"/>
        </w:rPr>
        <w:t xml:space="preserve"> </w:t>
      </w:r>
      <w:r w:rsidR="00CB4002" w:rsidRPr="007F04C4">
        <w:rPr>
          <w:i/>
          <w:iCs/>
          <w:color w:val="000000" w:themeColor="text1"/>
        </w:rPr>
        <w:t>vivo</w:t>
      </w:r>
      <w:r w:rsidR="00CB4002" w:rsidRPr="00B73D26">
        <w:rPr>
          <w:color w:val="000000" w:themeColor="text1"/>
        </w:rPr>
        <w:t xml:space="preserve"> immunogenicity of</w:t>
      </w:r>
      <w:r w:rsidR="001239B5" w:rsidRPr="00B73D26">
        <w:rPr>
          <w:color w:val="000000" w:themeColor="text1"/>
        </w:rPr>
        <w:t xml:space="preserve"> tumor cell-derived</w:t>
      </w:r>
      <w:r w:rsidR="00CB4002" w:rsidRPr="00B73D26">
        <w:rPr>
          <w:color w:val="000000" w:themeColor="text1"/>
        </w:rPr>
        <w:t xml:space="preserve"> </w:t>
      </w:r>
      <w:r w:rsidR="00342E86" w:rsidRPr="00B73D26">
        <w:rPr>
          <w:color w:val="000000" w:themeColor="text1"/>
        </w:rPr>
        <w:t xml:space="preserve">extracellular </w:t>
      </w:r>
      <w:proofErr w:type="spellStart"/>
      <w:r w:rsidR="00342E86" w:rsidRPr="00B73D26">
        <w:rPr>
          <w:color w:val="000000" w:themeColor="text1"/>
        </w:rPr>
        <w:t>vesicles</w:t>
      </w:r>
      <w:proofErr w:type="spellEnd"/>
      <w:r w:rsidR="001239B5" w:rsidRPr="00B73D26">
        <w:rPr>
          <w:color w:val="000000" w:themeColor="text1"/>
        </w:rPr>
        <w:t xml:space="preserve"> (EVs) </w:t>
      </w:r>
      <w:r w:rsidR="00FD42EA" w:rsidRPr="00B73D26">
        <w:rPr>
          <w:color w:val="000000" w:themeColor="text1"/>
        </w:rPr>
        <w:t>using</w:t>
      </w:r>
      <w:r w:rsidR="00CB4002" w:rsidRPr="00B73D26">
        <w:rPr>
          <w:color w:val="000000" w:themeColor="text1"/>
        </w:rPr>
        <w:t xml:space="preserve"> flow cytometry. </w:t>
      </w:r>
      <w:r w:rsidR="00230F66" w:rsidRPr="00B73D26">
        <w:rPr>
          <w:color w:val="000000" w:themeColor="text1"/>
        </w:rPr>
        <w:t>EVs derive</w:t>
      </w:r>
      <w:r w:rsidR="00FD42EA" w:rsidRPr="00B73D26">
        <w:rPr>
          <w:color w:val="000000" w:themeColor="text1"/>
        </w:rPr>
        <w:t>d</w:t>
      </w:r>
      <w:r w:rsidR="00230F66" w:rsidRPr="00B73D26">
        <w:rPr>
          <w:color w:val="000000" w:themeColor="text1"/>
        </w:rPr>
        <w:t xml:space="preserve"> from tumor</w:t>
      </w:r>
      <w:r w:rsidR="001239B5" w:rsidRPr="00B73D26">
        <w:rPr>
          <w:color w:val="000000" w:themeColor="text1"/>
        </w:rPr>
        <w:t xml:space="preserve">s </w:t>
      </w:r>
      <w:r w:rsidR="00230F66" w:rsidRPr="00B73D26">
        <w:rPr>
          <w:color w:val="000000" w:themeColor="text1"/>
        </w:rPr>
        <w:t>undergo</w:t>
      </w:r>
      <w:r w:rsidR="00FD42EA" w:rsidRPr="00B73D26">
        <w:rPr>
          <w:color w:val="000000" w:themeColor="text1"/>
        </w:rPr>
        <w:t>ing</w:t>
      </w:r>
      <w:r w:rsidR="00230F66" w:rsidRPr="00B73D26">
        <w:rPr>
          <w:color w:val="000000" w:themeColor="text1"/>
        </w:rPr>
        <w:t xml:space="preserve"> treatment</w:t>
      </w:r>
      <w:r w:rsidR="001239B5" w:rsidRPr="00B73D26">
        <w:rPr>
          <w:color w:val="000000" w:themeColor="text1"/>
        </w:rPr>
        <w:t>-</w:t>
      </w:r>
      <w:r w:rsidR="00230F66" w:rsidRPr="00B73D26">
        <w:rPr>
          <w:color w:val="000000" w:themeColor="text1"/>
        </w:rPr>
        <w:t>induce</w:t>
      </w:r>
      <w:r w:rsidR="001239B5" w:rsidRPr="00B73D26">
        <w:rPr>
          <w:color w:val="000000" w:themeColor="text1"/>
        </w:rPr>
        <w:t>d</w:t>
      </w:r>
      <w:r w:rsidR="00230F66" w:rsidRPr="00B73D26">
        <w:rPr>
          <w:color w:val="000000" w:themeColor="text1"/>
        </w:rPr>
        <w:t xml:space="preserve"> immunogenic cell death</w:t>
      </w:r>
      <w:r w:rsidR="00E93638" w:rsidRPr="00B73D26">
        <w:rPr>
          <w:color w:val="000000" w:themeColor="text1"/>
        </w:rPr>
        <w:t xml:space="preserve"> </w:t>
      </w:r>
      <w:r w:rsidR="001239B5" w:rsidRPr="00B73D26">
        <w:rPr>
          <w:color w:val="000000" w:themeColor="text1"/>
        </w:rPr>
        <w:t xml:space="preserve">seem particularly </w:t>
      </w:r>
      <w:r w:rsidR="00E93638" w:rsidRPr="00B73D26">
        <w:rPr>
          <w:color w:val="000000" w:themeColor="text1"/>
        </w:rPr>
        <w:t>relevant</w:t>
      </w:r>
      <w:r w:rsidR="001239B5" w:rsidRPr="00B73D26">
        <w:rPr>
          <w:color w:val="000000" w:themeColor="text1"/>
        </w:rPr>
        <w:t xml:space="preserve"> in tumor immunosurveillance</w:t>
      </w:r>
      <w:r w:rsidR="00FD42EA" w:rsidRPr="00B73D26">
        <w:rPr>
          <w:color w:val="000000" w:themeColor="text1"/>
        </w:rPr>
        <w:t xml:space="preserve">. </w:t>
      </w:r>
      <w:r w:rsidR="001239B5" w:rsidRPr="00B73D26">
        <w:rPr>
          <w:color w:val="000000" w:themeColor="text1"/>
        </w:rPr>
        <w:t>T</w:t>
      </w:r>
      <w:r w:rsidR="00FD42EA" w:rsidRPr="00B73D26">
        <w:rPr>
          <w:color w:val="000000" w:themeColor="text1"/>
        </w:rPr>
        <w:t xml:space="preserve">his protocol </w:t>
      </w:r>
      <w:r w:rsidR="00E93638" w:rsidRPr="00B73D26">
        <w:rPr>
          <w:color w:val="000000" w:themeColor="text1"/>
        </w:rPr>
        <w:t>exemplifies</w:t>
      </w:r>
      <w:r w:rsidR="00FD42EA" w:rsidRPr="00B73D26">
        <w:rPr>
          <w:color w:val="000000" w:themeColor="text1"/>
        </w:rPr>
        <w:t xml:space="preserve"> the </w:t>
      </w:r>
      <w:r w:rsidR="00E93638" w:rsidRPr="00B73D26">
        <w:rPr>
          <w:color w:val="000000" w:themeColor="text1"/>
        </w:rPr>
        <w:t xml:space="preserve">assessment of </w:t>
      </w:r>
      <w:r w:rsidR="001239B5" w:rsidRPr="00B73D26">
        <w:rPr>
          <w:color w:val="000000" w:themeColor="text1"/>
        </w:rPr>
        <w:t>oxaliplatin-</w:t>
      </w:r>
      <w:r w:rsidR="00E93638" w:rsidRPr="00B73D26">
        <w:rPr>
          <w:color w:val="000000" w:themeColor="text1"/>
        </w:rPr>
        <w:t>induced</w:t>
      </w:r>
      <w:r w:rsidR="001239B5" w:rsidRPr="00B73D26">
        <w:rPr>
          <w:color w:val="000000" w:themeColor="text1"/>
        </w:rPr>
        <w:t xml:space="preserve"> immunostimulatory tumor</w:t>
      </w:r>
      <w:r w:rsidR="00E93638" w:rsidRPr="00B73D26">
        <w:rPr>
          <w:color w:val="000000" w:themeColor="text1"/>
        </w:rPr>
        <w:t xml:space="preserve"> </w:t>
      </w:r>
      <w:r w:rsidR="004B7C0C" w:rsidRPr="00B73D26">
        <w:rPr>
          <w:color w:val="000000" w:themeColor="text1"/>
        </w:rPr>
        <w:t>EVs but</w:t>
      </w:r>
      <w:r w:rsidR="00E93638" w:rsidRPr="00B73D26">
        <w:rPr>
          <w:color w:val="000000" w:themeColor="text1"/>
        </w:rPr>
        <w:t xml:space="preserve"> can be adapted to various settings.</w:t>
      </w:r>
    </w:p>
    <w:p w14:paraId="627C98E1" w14:textId="77777777" w:rsidR="00CB4002" w:rsidRPr="00B73D26" w:rsidRDefault="00CB4002" w:rsidP="006B5CC4"/>
    <w:p w14:paraId="2DF8E628" w14:textId="4F30BFA8" w:rsidR="006E4797" w:rsidRPr="00B73D26" w:rsidRDefault="00551D82" w:rsidP="006B5CC4">
      <w:pPr>
        <w:rPr>
          <w:color w:val="808080"/>
        </w:rPr>
      </w:pPr>
      <w:r w:rsidRPr="00B73D26">
        <w:rPr>
          <w:b/>
        </w:rPr>
        <w:t>ABSTRACT:</w:t>
      </w:r>
    </w:p>
    <w:p w14:paraId="20560A6A" w14:textId="1C356C92" w:rsidR="006005AA" w:rsidRPr="00B73D26" w:rsidRDefault="00D77C04" w:rsidP="006B5CC4">
      <w:pPr>
        <w:rPr>
          <w:color w:val="000000" w:themeColor="text1"/>
        </w:rPr>
      </w:pPr>
      <w:r w:rsidRPr="00B73D26">
        <w:rPr>
          <w:color w:val="000000" w:themeColor="text1"/>
        </w:rPr>
        <w:t>I</w:t>
      </w:r>
      <w:r w:rsidR="00794C57" w:rsidRPr="00B73D26">
        <w:rPr>
          <w:color w:val="000000" w:themeColor="text1"/>
        </w:rPr>
        <w:t>mmunogenic cell death</w:t>
      </w:r>
      <w:r w:rsidR="0032434A" w:rsidRPr="00B73D26">
        <w:rPr>
          <w:color w:val="000000" w:themeColor="text1"/>
        </w:rPr>
        <w:t xml:space="preserve"> of tumors</w:t>
      </w:r>
      <w:r w:rsidR="00794C57" w:rsidRPr="00B73D26">
        <w:rPr>
          <w:color w:val="000000" w:themeColor="text1"/>
        </w:rPr>
        <w:t xml:space="preserve">, </w:t>
      </w:r>
      <w:r w:rsidR="0032434A" w:rsidRPr="00B73D26">
        <w:rPr>
          <w:color w:val="000000" w:themeColor="text1"/>
        </w:rPr>
        <w:t>caused</w:t>
      </w:r>
      <w:r w:rsidR="00794C57" w:rsidRPr="00B73D26">
        <w:rPr>
          <w:color w:val="000000" w:themeColor="text1"/>
        </w:rPr>
        <w:t xml:space="preserve"> by </w:t>
      </w:r>
      <w:r w:rsidR="0032434A" w:rsidRPr="00B73D26">
        <w:rPr>
          <w:color w:val="000000" w:themeColor="text1"/>
        </w:rPr>
        <w:t>chemotherapy or irradiation</w:t>
      </w:r>
      <w:r w:rsidR="00794C57" w:rsidRPr="00B73D26">
        <w:rPr>
          <w:color w:val="000000" w:themeColor="text1"/>
        </w:rPr>
        <w:t xml:space="preserve">, </w:t>
      </w:r>
      <w:r w:rsidR="001239B5" w:rsidRPr="00B73D26">
        <w:rPr>
          <w:color w:val="000000" w:themeColor="text1"/>
        </w:rPr>
        <w:t xml:space="preserve">can </w:t>
      </w:r>
      <w:r w:rsidR="00E71F41" w:rsidRPr="00B73D26">
        <w:rPr>
          <w:color w:val="000000" w:themeColor="text1"/>
        </w:rPr>
        <w:t xml:space="preserve">trigger </w:t>
      </w:r>
      <w:r w:rsidR="0032434A" w:rsidRPr="00B73D26">
        <w:rPr>
          <w:color w:val="000000" w:themeColor="text1"/>
        </w:rPr>
        <w:t>tumor-specific</w:t>
      </w:r>
      <w:r w:rsidR="00E71F41" w:rsidRPr="00B73D26">
        <w:rPr>
          <w:color w:val="000000" w:themeColor="text1"/>
        </w:rPr>
        <w:t xml:space="preserve"> T cell </w:t>
      </w:r>
      <w:r w:rsidRPr="00B73D26">
        <w:rPr>
          <w:color w:val="000000" w:themeColor="text1"/>
        </w:rPr>
        <w:t>response</w:t>
      </w:r>
      <w:r w:rsidR="00541930" w:rsidRPr="00B73D26">
        <w:rPr>
          <w:color w:val="000000" w:themeColor="text1"/>
        </w:rPr>
        <w:t>s</w:t>
      </w:r>
      <w:r w:rsidR="00E71F41" w:rsidRPr="00B73D26">
        <w:rPr>
          <w:color w:val="000000" w:themeColor="text1"/>
        </w:rPr>
        <w:t xml:space="preserve"> </w:t>
      </w:r>
      <w:r w:rsidR="002251D9" w:rsidRPr="00B73D26">
        <w:rPr>
          <w:color w:val="000000" w:themeColor="text1"/>
        </w:rPr>
        <w:t>by releasing</w:t>
      </w:r>
      <w:r w:rsidR="00794C57" w:rsidRPr="00B73D26">
        <w:rPr>
          <w:color w:val="000000" w:themeColor="text1"/>
        </w:rPr>
        <w:t xml:space="preserve"> </w:t>
      </w:r>
      <w:r w:rsidR="008452F9" w:rsidRPr="00B73D26">
        <w:rPr>
          <w:color w:val="000000" w:themeColor="text1"/>
        </w:rPr>
        <w:t>danger-</w:t>
      </w:r>
      <w:r w:rsidR="00794C57" w:rsidRPr="00B73D26">
        <w:rPr>
          <w:color w:val="000000" w:themeColor="text1"/>
        </w:rPr>
        <w:t>associated molecular patterns</w:t>
      </w:r>
      <w:r w:rsidR="00541930" w:rsidRPr="00B73D26">
        <w:rPr>
          <w:color w:val="000000" w:themeColor="text1"/>
        </w:rPr>
        <w:t xml:space="preserve"> and </w:t>
      </w:r>
      <w:r w:rsidR="00DA5091" w:rsidRPr="00B73D26">
        <w:rPr>
          <w:color w:val="000000" w:themeColor="text1"/>
        </w:rPr>
        <w:t>inducing</w:t>
      </w:r>
      <w:r w:rsidR="001239B5" w:rsidRPr="00B73D26">
        <w:rPr>
          <w:color w:val="000000" w:themeColor="text1"/>
        </w:rPr>
        <w:t xml:space="preserve"> </w:t>
      </w:r>
      <w:r w:rsidR="00DA5091" w:rsidRPr="00B73D26">
        <w:rPr>
          <w:color w:val="000000" w:themeColor="text1"/>
        </w:rPr>
        <w:t>the produc</w:t>
      </w:r>
      <w:r w:rsidR="008E60F9" w:rsidRPr="00B73D26">
        <w:rPr>
          <w:color w:val="000000" w:themeColor="text1"/>
        </w:rPr>
        <w:t xml:space="preserve">tion of </w:t>
      </w:r>
      <w:r w:rsidR="00541930" w:rsidRPr="00B73D26">
        <w:rPr>
          <w:color w:val="000000" w:themeColor="text1"/>
        </w:rPr>
        <w:t>type I interferon</w:t>
      </w:r>
      <w:r w:rsidRPr="00B73D26">
        <w:rPr>
          <w:color w:val="000000" w:themeColor="text1"/>
        </w:rPr>
        <w:t xml:space="preserve">. </w:t>
      </w:r>
      <w:r w:rsidR="006265D4" w:rsidRPr="00B73D26">
        <w:rPr>
          <w:color w:val="000000" w:themeColor="text1"/>
        </w:rPr>
        <w:t>I</w:t>
      </w:r>
      <w:r w:rsidR="001239B5" w:rsidRPr="00B73D26">
        <w:rPr>
          <w:color w:val="000000" w:themeColor="text1"/>
        </w:rPr>
        <w:t>mmunotherapies</w:t>
      </w:r>
      <w:r w:rsidR="002251D9" w:rsidRPr="00B73D26">
        <w:rPr>
          <w:color w:val="000000" w:themeColor="text1"/>
        </w:rPr>
        <w:t>,</w:t>
      </w:r>
      <w:r w:rsidR="001239B5" w:rsidRPr="00B73D26">
        <w:rPr>
          <w:color w:val="000000" w:themeColor="text1"/>
        </w:rPr>
        <w:t xml:space="preserve"> including </w:t>
      </w:r>
      <w:r w:rsidR="008E1EC6" w:rsidRPr="00B73D26">
        <w:rPr>
          <w:color w:val="000000" w:themeColor="text1"/>
        </w:rPr>
        <w:t>checkpoint inhibition</w:t>
      </w:r>
      <w:r w:rsidR="002251D9" w:rsidRPr="00B73D26">
        <w:rPr>
          <w:color w:val="000000" w:themeColor="text1"/>
        </w:rPr>
        <w:t>,</w:t>
      </w:r>
      <w:r w:rsidR="00541930" w:rsidRPr="00B73D26">
        <w:rPr>
          <w:color w:val="000000" w:themeColor="text1"/>
        </w:rPr>
        <w:t xml:space="preserve"> </w:t>
      </w:r>
      <w:r w:rsidR="002251D9" w:rsidRPr="00B73D26">
        <w:rPr>
          <w:color w:val="000000" w:themeColor="text1"/>
        </w:rPr>
        <w:t xml:space="preserve">primarily </w:t>
      </w:r>
      <w:r w:rsidR="00541930" w:rsidRPr="00B73D26">
        <w:rPr>
          <w:color w:val="000000" w:themeColor="text1"/>
        </w:rPr>
        <w:t>rel</w:t>
      </w:r>
      <w:r w:rsidR="00977DAE" w:rsidRPr="00B73D26">
        <w:rPr>
          <w:color w:val="000000" w:themeColor="text1"/>
        </w:rPr>
        <w:t>y</w:t>
      </w:r>
      <w:r w:rsidR="00541930" w:rsidRPr="00B73D26">
        <w:rPr>
          <w:color w:val="000000" w:themeColor="text1"/>
        </w:rPr>
        <w:t xml:space="preserve"> on</w:t>
      </w:r>
      <w:r w:rsidR="00B43D7C" w:rsidRPr="00B73D26">
        <w:rPr>
          <w:color w:val="000000" w:themeColor="text1"/>
        </w:rPr>
        <w:t xml:space="preserve"> </w:t>
      </w:r>
      <w:r w:rsidR="008B5DA1" w:rsidRPr="00B73D26">
        <w:rPr>
          <w:color w:val="000000" w:themeColor="text1"/>
        </w:rPr>
        <w:t>preexisting</w:t>
      </w:r>
      <w:r w:rsidR="001170FC" w:rsidRPr="00B73D26">
        <w:rPr>
          <w:color w:val="000000" w:themeColor="text1"/>
        </w:rPr>
        <w:t xml:space="preserve"> </w:t>
      </w:r>
      <w:r w:rsidR="00541930" w:rsidRPr="00B73D26">
        <w:rPr>
          <w:color w:val="000000" w:themeColor="text1"/>
        </w:rPr>
        <w:t>tumor-specific T cells</w:t>
      </w:r>
      <w:r w:rsidR="002251D9" w:rsidRPr="00B73D26">
        <w:rPr>
          <w:color w:val="000000" w:themeColor="text1"/>
        </w:rPr>
        <w:t xml:space="preserve"> to unfold a therapeutic effect</w:t>
      </w:r>
      <w:r w:rsidR="001239B5" w:rsidRPr="00B73D26">
        <w:rPr>
          <w:color w:val="000000" w:themeColor="text1"/>
        </w:rPr>
        <w:t>. Thus, s</w:t>
      </w:r>
      <w:r w:rsidR="00B43D7C" w:rsidRPr="00B73D26">
        <w:rPr>
          <w:color w:val="000000" w:themeColor="text1"/>
        </w:rPr>
        <w:t xml:space="preserve">ynergistic </w:t>
      </w:r>
      <w:r w:rsidR="001239B5" w:rsidRPr="00B73D26">
        <w:rPr>
          <w:color w:val="000000" w:themeColor="text1"/>
        </w:rPr>
        <w:t xml:space="preserve">therapeutic </w:t>
      </w:r>
      <w:r w:rsidR="00B43D7C" w:rsidRPr="00B73D26">
        <w:rPr>
          <w:color w:val="000000" w:themeColor="text1"/>
        </w:rPr>
        <w:t xml:space="preserve">approaches </w:t>
      </w:r>
      <w:r w:rsidR="0032434A" w:rsidRPr="00B73D26">
        <w:rPr>
          <w:color w:val="000000" w:themeColor="text1"/>
        </w:rPr>
        <w:t xml:space="preserve">that exploit immunogenic cell death </w:t>
      </w:r>
      <w:r w:rsidR="008B5DA1" w:rsidRPr="00B73D26">
        <w:rPr>
          <w:color w:val="000000" w:themeColor="text1"/>
        </w:rPr>
        <w:t xml:space="preserve">as an </w:t>
      </w:r>
      <w:r w:rsidR="006265D4" w:rsidRPr="00B73D26">
        <w:rPr>
          <w:color w:val="000000" w:themeColor="text1"/>
        </w:rPr>
        <w:t xml:space="preserve">intrinsic </w:t>
      </w:r>
      <w:r w:rsidR="008B5DA1" w:rsidRPr="00B73D26">
        <w:rPr>
          <w:color w:val="000000" w:themeColor="text1"/>
        </w:rPr>
        <w:t xml:space="preserve">anti-cancer vaccine </w:t>
      </w:r>
      <w:r w:rsidR="008452F9" w:rsidRPr="00B73D26">
        <w:rPr>
          <w:color w:val="000000" w:themeColor="text1"/>
        </w:rPr>
        <w:t xml:space="preserve">may </w:t>
      </w:r>
      <w:r w:rsidR="0032434A" w:rsidRPr="00B73D26">
        <w:rPr>
          <w:color w:val="000000" w:themeColor="text1"/>
        </w:rPr>
        <w:t xml:space="preserve">improve </w:t>
      </w:r>
      <w:r w:rsidR="001239B5" w:rsidRPr="00B73D26">
        <w:rPr>
          <w:color w:val="000000" w:themeColor="text1"/>
        </w:rPr>
        <w:t xml:space="preserve">their </w:t>
      </w:r>
      <w:r w:rsidR="0032434A" w:rsidRPr="00B73D26">
        <w:rPr>
          <w:color w:val="000000" w:themeColor="text1"/>
        </w:rPr>
        <w:t>responsiveness.</w:t>
      </w:r>
      <w:r w:rsidR="00B43D7C" w:rsidRPr="00B73D26">
        <w:rPr>
          <w:color w:val="000000" w:themeColor="text1"/>
        </w:rPr>
        <w:t xml:space="preserve"> </w:t>
      </w:r>
      <w:r w:rsidR="008B5DA1" w:rsidRPr="00B73D26">
        <w:rPr>
          <w:color w:val="000000" w:themeColor="text1"/>
        </w:rPr>
        <w:t>However</w:t>
      </w:r>
      <w:r w:rsidR="0047333F" w:rsidRPr="00B73D26">
        <w:rPr>
          <w:color w:val="000000" w:themeColor="text1"/>
        </w:rPr>
        <w:t xml:space="preserve">, the </w:t>
      </w:r>
      <w:r w:rsidR="001745ED" w:rsidRPr="00B73D26">
        <w:rPr>
          <w:color w:val="000000" w:themeColor="text1"/>
        </w:rPr>
        <w:t xml:space="preserve">spectrum of </w:t>
      </w:r>
      <w:r w:rsidR="0047333F" w:rsidRPr="00B73D26">
        <w:rPr>
          <w:color w:val="000000" w:themeColor="text1"/>
        </w:rPr>
        <w:t xml:space="preserve">immunogenic factors released by cells </w:t>
      </w:r>
      <w:r w:rsidR="008B5DA1" w:rsidRPr="00B73D26">
        <w:rPr>
          <w:color w:val="000000" w:themeColor="text1"/>
        </w:rPr>
        <w:t xml:space="preserve">under </w:t>
      </w:r>
      <w:r w:rsidR="001239B5" w:rsidRPr="00B73D26">
        <w:rPr>
          <w:color w:val="000000" w:themeColor="text1"/>
        </w:rPr>
        <w:t>therapy-</w:t>
      </w:r>
      <w:r w:rsidR="008B5DA1" w:rsidRPr="00B73D26">
        <w:rPr>
          <w:color w:val="000000" w:themeColor="text1"/>
        </w:rPr>
        <w:t xml:space="preserve">induced stress </w:t>
      </w:r>
      <w:r w:rsidR="00BB3181" w:rsidRPr="00B73D26">
        <w:rPr>
          <w:color w:val="000000" w:themeColor="text1"/>
        </w:rPr>
        <w:t>remains</w:t>
      </w:r>
      <w:r w:rsidR="001745ED" w:rsidRPr="00B73D26">
        <w:rPr>
          <w:color w:val="000000" w:themeColor="text1"/>
        </w:rPr>
        <w:t xml:space="preserve"> incompletely characterized</w:t>
      </w:r>
      <w:r w:rsidR="0047333F" w:rsidRPr="00B73D26">
        <w:rPr>
          <w:color w:val="000000" w:themeColor="text1"/>
        </w:rPr>
        <w:t xml:space="preserve">, especially </w:t>
      </w:r>
      <w:r w:rsidR="00892F14" w:rsidRPr="00B73D26">
        <w:rPr>
          <w:color w:val="000000" w:themeColor="text1"/>
        </w:rPr>
        <w:t>regarding</w:t>
      </w:r>
      <w:r w:rsidR="0047333F" w:rsidRPr="00B73D26">
        <w:rPr>
          <w:color w:val="000000" w:themeColor="text1"/>
        </w:rPr>
        <w:t xml:space="preserve"> extracellular </w:t>
      </w:r>
      <w:proofErr w:type="spellStart"/>
      <w:r w:rsidR="0047333F" w:rsidRPr="00B73D26">
        <w:rPr>
          <w:color w:val="000000" w:themeColor="text1"/>
        </w:rPr>
        <w:t>vesicles</w:t>
      </w:r>
      <w:proofErr w:type="spellEnd"/>
      <w:r w:rsidR="0047333F" w:rsidRPr="00B73D26">
        <w:rPr>
          <w:color w:val="000000" w:themeColor="text1"/>
        </w:rPr>
        <w:t xml:space="preserve"> (EVs)</w:t>
      </w:r>
      <w:r w:rsidR="001745ED" w:rsidRPr="00B73D26">
        <w:rPr>
          <w:color w:val="000000" w:themeColor="text1"/>
        </w:rPr>
        <w:t>. EVs</w:t>
      </w:r>
      <w:r w:rsidR="00BB3181" w:rsidRPr="00B73D26">
        <w:rPr>
          <w:color w:val="000000" w:themeColor="text1"/>
        </w:rPr>
        <w:t xml:space="preserve">, </w:t>
      </w:r>
      <w:r w:rsidR="00FD1CA5" w:rsidRPr="00B73D26">
        <w:rPr>
          <w:color w:val="000000" w:themeColor="text1"/>
        </w:rPr>
        <w:t xml:space="preserve">nano-scale membranous particles </w:t>
      </w:r>
      <w:r w:rsidR="00BB3181" w:rsidRPr="00B73D26">
        <w:rPr>
          <w:color w:val="000000" w:themeColor="text1"/>
        </w:rPr>
        <w:t xml:space="preserve">emitted </w:t>
      </w:r>
      <w:r w:rsidR="00FD1CA5" w:rsidRPr="00B73D26">
        <w:rPr>
          <w:color w:val="000000" w:themeColor="text1"/>
        </w:rPr>
        <w:t>from virtually all cells</w:t>
      </w:r>
      <w:r w:rsidR="00BB3181" w:rsidRPr="00B73D26">
        <w:rPr>
          <w:color w:val="000000" w:themeColor="text1"/>
        </w:rPr>
        <w:t xml:space="preserve">, </w:t>
      </w:r>
      <w:r w:rsidR="00FD1CA5" w:rsidRPr="00B73D26">
        <w:rPr>
          <w:color w:val="000000" w:themeColor="text1"/>
        </w:rPr>
        <w:t xml:space="preserve">are considered to </w:t>
      </w:r>
      <w:r w:rsidR="00414EE1" w:rsidRPr="00B73D26">
        <w:rPr>
          <w:color w:val="000000" w:themeColor="text1"/>
        </w:rPr>
        <w:t>facilitate intercellular communication and, in cancer, have been shown to</w:t>
      </w:r>
      <w:r w:rsidR="00FD1CA5" w:rsidRPr="00B73D26">
        <w:rPr>
          <w:color w:val="000000" w:themeColor="text1"/>
        </w:rPr>
        <w:t xml:space="preserve"> </w:t>
      </w:r>
      <w:r w:rsidR="00414EE1" w:rsidRPr="00B73D26">
        <w:rPr>
          <w:color w:val="000000" w:themeColor="text1"/>
        </w:rPr>
        <w:t>mediate cross</w:t>
      </w:r>
      <w:r w:rsidR="00604836" w:rsidRPr="00B73D26">
        <w:rPr>
          <w:color w:val="000000" w:themeColor="text1"/>
        </w:rPr>
        <w:t>-priming against</w:t>
      </w:r>
      <w:r w:rsidR="00414EE1" w:rsidRPr="00B73D26">
        <w:rPr>
          <w:color w:val="000000" w:themeColor="text1"/>
        </w:rPr>
        <w:t xml:space="preserve"> tumor antigens. </w:t>
      </w:r>
      <w:r w:rsidR="00C902B2" w:rsidRPr="00B73D26">
        <w:rPr>
          <w:color w:val="000000" w:themeColor="text1"/>
        </w:rPr>
        <w:t>To assess the immunogenic effect of EVs derived from tumors under various conditions, adaptable, scalable</w:t>
      </w:r>
      <w:r w:rsidR="002251D9" w:rsidRPr="00B73D26">
        <w:rPr>
          <w:color w:val="000000" w:themeColor="text1"/>
        </w:rPr>
        <w:t>,</w:t>
      </w:r>
      <w:r w:rsidR="00C902B2" w:rsidRPr="00B73D26">
        <w:rPr>
          <w:color w:val="000000" w:themeColor="text1"/>
        </w:rPr>
        <w:t xml:space="preserve"> and </w:t>
      </w:r>
      <w:r w:rsidR="003D2C23" w:rsidRPr="00B73D26">
        <w:rPr>
          <w:color w:val="000000" w:themeColor="text1"/>
        </w:rPr>
        <w:t>valid</w:t>
      </w:r>
      <w:r w:rsidR="00C902B2" w:rsidRPr="00B73D26">
        <w:rPr>
          <w:color w:val="000000" w:themeColor="text1"/>
        </w:rPr>
        <w:t xml:space="preserve"> </w:t>
      </w:r>
      <w:r w:rsidR="00E93638" w:rsidRPr="00B73D26">
        <w:rPr>
          <w:color w:val="000000" w:themeColor="text1"/>
        </w:rPr>
        <w:t>methods</w:t>
      </w:r>
      <w:r w:rsidR="00C902B2" w:rsidRPr="00B73D26">
        <w:rPr>
          <w:color w:val="000000" w:themeColor="text1"/>
        </w:rPr>
        <w:t xml:space="preserve"> are </w:t>
      </w:r>
      <w:r w:rsidR="008B5DA1" w:rsidRPr="00B73D26">
        <w:rPr>
          <w:color w:val="000000" w:themeColor="text1"/>
        </w:rPr>
        <w:t>sought-for</w:t>
      </w:r>
      <w:r w:rsidR="00C902B2" w:rsidRPr="00B73D26">
        <w:rPr>
          <w:color w:val="000000" w:themeColor="text1"/>
        </w:rPr>
        <w:t xml:space="preserve">. </w:t>
      </w:r>
      <w:r w:rsidR="00604836" w:rsidRPr="00B73D26">
        <w:rPr>
          <w:color w:val="000000" w:themeColor="text1"/>
        </w:rPr>
        <w:t>Th</w:t>
      </w:r>
      <w:r w:rsidR="001170FC" w:rsidRPr="00B73D26">
        <w:rPr>
          <w:color w:val="000000" w:themeColor="text1"/>
        </w:rPr>
        <w:t xml:space="preserve">erefore, </w:t>
      </w:r>
      <w:r w:rsidR="0095750A" w:rsidRPr="00B73D26">
        <w:rPr>
          <w:color w:val="000000" w:themeColor="text1"/>
        </w:rPr>
        <w:t xml:space="preserve">herein </w:t>
      </w:r>
      <w:r w:rsidR="00604836" w:rsidRPr="00B73D26">
        <w:rPr>
          <w:color w:val="000000" w:themeColor="text1"/>
        </w:rPr>
        <w:t xml:space="preserve">a relatively easy and robust </w:t>
      </w:r>
      <w:r w:rsidR="00DC376B">
        <w:rPr>
          <w:color w:val="000000" w:themeColor="text1"/>
        </w:rPr>
        <w:t>approach</w:t>
      </w:r>
      <w:r w:rsidR="00604836" w:rsidRPr="00B73D26">
        <w:rPr>
          <w:color w:val="000000" w:themeColor="text1"/>
        </w:rPr>
        <w:t xml:space="preserve"> </w:t>
      </w:r>
      <w:r w:rsidR="0095750A" w:rsidRPr="00B73D26">
        <w:rPr>
          <w:color w:val="000000" w:themeColor="text1"/>
        </w:rPr>
        <w:t xml:space="preserve">is presented </w:t>
      </w:r>
      <w:r w:rsidR="00604836" w:rsidRPr="00B73D26">
        <w:rPr>
          <w:color w:val="000000" w:themeColor="text1"/>
        </w:rPr>
        <w:t xml:space="preserve">to assess </w:t>
      </w:r>
      <w:r w:rsidR="002251D9" w:rsidRPr="00B73D26">
        <w:rPr>
          <w:color w:val="000000" w:themeColor="text1"/>
        </w:rPr>
        <w:t xml:space="preserve">EVs’ </w:t>
      </w:r>
      <w:r w:rsidR="00FD1CA5" w:rsidRPr="00DC376B">
        <w:rPr>
          <w:i/>
          <w:iCs/>
          <w:color w:val="000000" w:themeColor="text1"/>
        </w:rPr>
        <w:t>in vivo</w:t>
      </w:r>
      <w:r w:rsidR="00FD1CA5" w:rsidRPr="00B73D26">
        <w:rPr>
          <w:color w:val="000000" w:themeColor="text1"/>
        </w:rPr>
        <w:t xml:space="preserve"> </w:t>
      </w:r>
      <w:r w:rsidR="00604836" w:rsidRPr="00B73D26">
        <w:rPr>
          <w:color w:val="000000" w:themeColor="text1"/>
        </w:rPr>
        <w:t xml:space="preserve">immunogenicity. </w:t>
      </w:r>
      <w:r w:rsidR="00BB1367" w:rsidRPr="00B73D26">
        <w:rPr>
          <w:color w:val="000000" w:themeColor="text1"/>
        </w:rPr>
        <w:t>The protocol is based on flow</w:t>
      </w:r>
      <w:r w:rsidR="00C36A7F" w:rsidRPr="00B73D26">
        <w:rPr>
          <w:color w:val="000000" w:themeColor="text1"/>
        </w:rPr>
        <w:t xml:space="preserve"> cytometry </w:t>
      </w:r>
      <w:r w:rsidR="00346254" w:rsidRPr="00B73D26">
        <w:rPr>
          <w:color w:val="000000" w:themeColor="text1"/>
        </w:rPr>
        <w:t xml:space="preserve">analysis </w:t>
      </w:r>
      <w:r w:rsidR="00C36A7F" w:rsidRPr="00B73D26">
        <w:rPr>
          <w:color w:val="000000" w:themeColor="text1"/>
        </w:rPr>
        <w:t xml:space="preserve">of splenic T cells after </w:t>
      </w:r>
      <w:r w:rsidR="00C36A7F" w:rsidRPr="00DC376B">
        <w:rPr>
          <w:i/>
          <w:iCs/>
          <w:color w:val="000000" w:themeColor="text1"/>
        </w:rPr>
        <w:t>in vivo</w:t>
      </w:r>
      <w:r w:rsidR="00C36A7F" w:rsidRPr="00B73D26">
        <w:rPr>
          <w:color w:val="000000" w:themeColor="text1"/>
        </w:rPr>
        <w:t xml:space="preserve"> </w:t>
      </w:r>
      <w:r w:rsidR="00C36A7F" w:rsidRPr="00B73D26">
        <w:rPr>
          <w:color w:val="000000" w:themeColor="text1"/>
        </w:rPr>
        <w:lastRenderedPageBreak/>
        <w:t xml:space="preserve">immunization </w:t>
      </w:r>
      <w:r w:rsidR="00FD1CA5" w:rsidRPr="00B73D26">
        <w:rPr>
          <w:color w:val="000000" w:themeColor="text1"/>
        </w:rPr>
        <w:t xml:space="preserve">of mice </w:t>
      </w:r>
      <w:r w:rsidR="00C36A7F" w:rsidRPr="00B73D26">
        <w:rPr>
          <w:color w:val="000000" w:themeColor="text1"/>
        </w:rPr>
        <w:t>with EVs</w:t>
      </w:r>
      <w:r w:rsidR="008E60F9" w:rsidRPr="00B73D26">
        <w:rPr>
          <w:color w:val="000000" w:themeColor="text1"/>
        </w:rPr>
        <w:t>,</w:t>
      </w:r>
      <w:r w:rsidR="00C36A7F" w:rsidRPr="00B73D26">
        <w:rPr>
          <w:color w:val="000000" w:themeColor="text1"/>
        </w:rPr>
        <w:t xml:space="preserve"> </w:t>
      </w:r>
      <w:r w:rsidR="00FD1CA5" w:rsidRPr="00B73D26">
        <w:rPr>
          <w:color w:val="000000" w:themeColor="text1"/>
        </w:rPr>
        <w:t xml:space="preserve">isolated by precipitation-based assays </w:t>
      </w:r>
      <w:r w:rsidR="00C36A7F" w:rsidRPr="00B73D26">
        <w:rPr>
          <w:color w:val="000000" w:themeColor="text1"/>
        </w:rPr>
        <w:t xml:space="preserve">from tumor </w:t>
      </w:r>
      <w:r w:rsidR="00FD1CA5" w:rsidRPr="00B73D26">
        <w:rPr>
          <w:color w:val="000000" w:themeColor="text1"/>
        </w:rPr>
        <w:t xml:space="preserve">cell cultures </w:t>
      </w:r>
      <w:r w:rsidR="00C36A7F" w:rsidRPr="00B73D26">
        <w:rPr>
          <w:color w:val="000000" w:themeColor="text1"/>
        </w:rPr>
        <w:t>under therapy or steady</w:t>
      </w:r>
      <w:r w:rsidR="002251D9" w:rsidRPr="00B73D26">
        <w:rPr>
          <w:color w:val="000000" w:themeColor="text1"/>
        </w:rPr>
        <w:t>-</w:t>
      </w:r>
      <w:r w:rsidR="00C36A7F" w:rsidRPr="00B73D26">
        <w:rPr>
          <w:color w:val="000000" w:themeColor="text1"/>
        </w:rPr>
        <w:t>state</w:t>
      </w:r>
      <w:r w:rsidR="008E60F9" w:rsidRPr="00B73D26">
        <w:rPr>
          <w:color w:val="000000" w:themeColor="text1"/>
        </w:rPr>
        <w:t xml:space="preserve"> conditions</w:t>
      </w:r>
      <w:r w:rsidR="00BB1367" w:rsidRPr="00B73D26">
        <w:rPr>
          <w:color w:val="000000" w:themeColor="text1"/>
        </w:rPr>
        <w:t>.</w:t>
      </w:r>
      <w:r w:rsidR="00C36A7F" w:rsidRPr="00B73D26">
        <w:rPr>
          <w:color w:val="000000" w:themeColor="text1"/>
        </w:rPr>
        <w:t xml:space="preserve"> </w:t>
      </w:r>
      <w:r w:rsidR="00767B59">
        <w:rPr>
          <w:color w:val="000000" w:themeColor="text1"/>
        </w:rPr>
        <w:t>For</w:t>
      </w:r>
      <w:r w:rsidR="004A58E1" w:rsidRPr="00B73D26">
        <w:rPr>
          <w:color w:val="000000" w:themeColor="text1"/>
        </w:rPr>
        <w:t xml:space="preserve"> example</w:t>
      </w:r>
      <w:r w:rsidR="00C103ED" w:rsidRPr="00B73D26">
        <w:rPr>
          <w:color w:val="000000" w:themeColor="text1"/>
        </w:rPr>
        <w:t xml:space="preserve">, </w:t>
      </w:r>
      <w:r w:rsidR="0095750A" w:rsidRPr="00B73D26">
        <w:rPr>
          <w:color w:val="000000" w:themeColor="text1"/>
        </w:rPr>
        <w:t xml:space="preserve">this work </w:t>
      </w:r>
      <w:r w:rsidR="00C103ED" w:rsidRPr="00B73D26">
        <w:rPr>
          <w:color w:val="000000" w:themeColor="text1"/>
        </w:rPr>
        <w:t>show</w:t>
      </w:r>
      <w:r w:rsidR="0095750A" w:rsidRPr="00B73D26">
        <w:rPr>
          <w:color w:val="000000" w:themeColor="text1"/>
        </w:rPr>
        <w:t>s</w:t>
      </w:r>
      <w:r w:rsidR="00C103ED" w:rsidRPr="00B73D26">
        <w:rPr>
          <w:color w:val="000000" w:themeColor="text1"/>
        </w:rPr>
        <w:t xml:space="preserve"> that </w:t>
      </w:r>
      <w:r w:rsidR="003B71A7" w:rsidRPr="00B73D26">
        <w:rPr>
          <w:color w:val="000000" w:themeColor="text1"/>
        </w:rPr>
        <w:t xml:space="preserve">oxaliplatin </w:t>
      </w:r>
      <w:r w:rsidR="00C103ED" w:rsidRPr="00B73D26">
        <w:rPr>
          <w:color w:val="000000" w:themeColor="text1"/>
        </w:rPr>
        <w:t xml:space="preserve">exposure of </w:t>
      </w:r>
      <w:r w:rsidR="003B71A7" w:rsidRPr="00B73D26">
        <w:rPr>
          <w:color w:val="000000" w:themeColor="text1"/>
        </w:rPr>
        <w:t>B16</w:t>
      </w:r>
      <w:r w:rsidR="00DC376B">
        <w:rPr>
          <w:color w:val="000000" w:themeColor="text1"/>
        </w:rPr>
        <w:t>-</w:t>
      </w:r>
      <w:r w:rsidR="003B71A7" w:rsidRPr="00B73D26">
        <w:rPr>
          <w:color w:val="000000" w:themeColor="text1"/>
        </w:rPr>
        <w:t>OVA murine melanoma cells</w:t>
      </w:r>
      <w:r w:rsidR="00C103ED" w:rsidRPr="00B73D26">
        <w:rPr>
          <w:color w:val="000000" w:themeColor="text1"/>
        </w:rPr>
        <w:t xml:space="preserve"> resulted in the release of immunogenic EVs that can </w:t>
      </w:r>
      <w:r w:rsidR="003B71A7" w:rsidRPr="00B73D26">
        <w:rPr>
          <w:color w:val="000000" w:themeColor="text1"/>
        </w:rPr>
        <w:t xml:space="preserve">mediate </w:t>
      </w:r>
      <w:r w:rsidR="00DC376B">
        <w:rPr>
          <w:color w:val="000000" w:themeColor="text1"/>
        </w:rPr>
        <w:t xml:space="preserve">the </w:t>
      </w:r>
      <w:r w:rsidR="008452F9" w:rsidRPr="00B73D26">
        <w:rPr>
          <w:color w:val="000000" w:themeColor="text1"/>
        </w:rPr>
        <w:t>activation of</w:t>
      </w:r>
      <w:r w:rsidR="007F57FE" w:rsidRPr="00B73D26">
        <w:rPr>
          <w:color w:val="000000" w:themeColor="text1"/>
        </w:rPr>
        <w:t xml:space="preserve"> </w:t>
      </w:r>
      <w:r w:rsidR="00BB1367" w:rsidRPr="00B73D26">
        <w:rPr>
          <w:color w:val="000000" w:themeColor="text1"/>
        </w:rPr>
        <w:t>tumor-</w:t>
      </w:r>
      <w:r w:rsidR="008452F9" w:rsidRPr="00B73D26">
        <w:rPr>
          <w:color w:val="000000" w:themeColor="text1"/>
        </w:rPr>
        <w:t xml:space="preserve">reactive </w:t>
      </w:r>
      <w:r w:rsidR="003B71A7" w:rsidRPr="00B73D26">
        <w:rPr>
          <w:color w:val="000000" w:themeColor="text1"/>
        </w:rPr>
        <w:t xml:space="preserve">cytotoxic T cells. </w:t>
      </w:r>
      <w:r w:rsidR="00BB1367" w:rsidRPr="00B73D26">
        <w:rPr>
          <w:color w:val="000000" w:themeColor="text1"/>
        </w:rPr>
        <w:t xml:space="preserve">Hence, screening of EVs </w:t>
      </w:r>
      <w:r w:rsidR="00BB1367" w:rsidRPr="002E0879">
        <w:rPr>
          <w:i/>
          <w:iCs/>
          <w:color w:val="000000" w:themeColor="text1"/>
        </w:rPr>
        <w:t>via in vivo</w:t>
      </w:r>
      <w:r w:rsidR="00BB1367" w:rsidRPr="00B73D26">
        <w:rPr>
          <w:color w:val="000000" w:themeColor="text1"/>
        </w:rPr>
        <w:t xml:space="preserve"> immunization and flow cytometry i</w:t>
      </w:r>
      <w:r w:rsidR="00325EBC" w:rsidRPr="00B73D26">
        <w:rPr>
          <w:color w:val="000000" w:themeColor="text1"/>
        </w:rPr>
        <w:t>d</w:t>
      </w:r>
      <w:r w:rsidR="007F57FE" w:rsidRPr="00B73D26">
        <w:rPr>
          <w:color w:val="000000" w:themeColor="text1"/>
        </w:rPr>
        <w:t>entifi</w:t>
      </w:r>
      <w:r w:rsidR="00BB1367" w:rsidRPr="00B73D26">
        <w:rPr>
          <w:color w:val="000000" w:themeColor="text1"/>
        </w:rPr>
        <w:t>es conditions under which</w:t>
      </w:r>
      <w:r w:rsidR="007F57FE" w:rsidRPr="00B73D26">
        <w:rPr>
          <w:color w:val="000000" w:themeColor="text1"/>
        </w:rPr>
        <w:t xml:space="preserve"> immunogenic EVs </w:t>
      </w:r>
      <w:r w:rsidR="00C103ED" w:rsidRPr="00B73D26">
        <w:rPr>
          <w:color w:val="000000" w:themeColor="text1"/>
        </w:rPr>
        <w:t xml:space="preserve">can </w:t>
      </w:r>
      <w:r w:rsidR="00BB1367" w:rsidRPr="00B73D26">
        <w:rPr>
          <w:color w:val="000000" w:themeColor="text1"/>
        </w:rPr>
        <w:t xml:space="preserve">emerge. </w:t>
      </w:r>
      <w:r w:rsidR="00721ADD" w:rsidRPr="00B73D26">
        <w:rPr>
          <w:color w:val="000000" w:themeColor="text1"/>
        </w:rPr>
        <w:t xml:space="preserve">Identifying conditions of immunogenic EV release provides </w:t>
      </w:r>
      <w:r w:rsidR="00C103ED" w:rsidRPr="00B73D26">
        <w:rPr>
          <w:color w:val="000000" w:themeColor="text1"/>
        </w:rPr>
        <w:t xml:space="preserve">an </w:t>
      </w:r>
      <w:r w:rsidR="00721ADD" w:rsidRPr="00B73D26">
        <w:rPr>
          <w:color w:val="000000" w:themeColor="text1"/>
        </w:rPr>
        <w:t xml:space="preserve">essential </w:t>
      </w:r>
      <w:r w:rsidR="00C103ED" w:rsidRPr="00B73D26">
        <w:rPr>
          <w:color w:val="000000" w:themeColor="text1"/>
        </w:rPr>
        <w:t xml:space="preserve">prerequisite </w:t>
      </w:r>
      <w:r w:rsidR="00892F14" w:rsidRPr="00B73D26">
        <w:rPr>
          <w:color w:val="000000" w:themeColor="text1"/>
        </w:rPr>
        <w:t>to</w:t>
      </w:r>
      <w:r w:rsidR="00C103ED" w:rsidRPr="00B73D26">
        <w:rPr>
          <w:color w:val="000000" w:themeColor="text1"/>
        </w:rPr>
        <w:t xml:space="preserve"> </w:t>
      </w:r>
      <w:r w:rsidR="00721ADD" w:rsidRPr="00B73D26">
        <w:rPr>
          <w:color w:val="000000" w:themeColor="text1"/>
        </w:rPr>
        <w:t>testing</w:t>
      </w:r>
      <w:r w:rsidR="001B17D7" w:rsidRPr="00B73D26">
        <w:rPr>
          <w:color w:val="000000" w:themeColor="text1"/>
        </w:rPr>
        <w:t xml:space="preserve"> </w:t>
      </w:r>
      <w:r w:rsidR="00721ADD" w:rsidRPr="00B73D26">
        <w:rPr>
          <w:color w:val="000000" w:themeColor="text1"/>
        </w:rPr>
        <w:t>EVs’</w:t>
      </w:r>
      <w:r w:rsidR="001B17D7" w:rsidRPr="00B73D26">
        <w:rPr>
          <w:color w:val="000000" w:themeColor="text1"/>
        </w:rPr>
        <w:t xml:space="preserve"> </w:t>
      </w:r>
      <w:r w:rsidR="007F57FE" w:rsidRPr="00B73D26">
        <w:rPr>
          <w:color w:val="000000" w:themeColor="text1"/>
        </w:rPr>
        <w:t xml:space="preserve">therapeutic efficacy </w:t>
      </w:r>
      <w:r w:rsidR="001170FC" w:rsidRPr="00B73D26">
        <w:rPr>
          <w:color w:val="000000" w:themeColor="text1"/>
        </w:rPr>
        <w:t xml:space="preserve">against cancer </w:t>
      </w:r>
      <w:r w:rsidR="007F57FE" w:rsidRPr="00B73D26">
        <w:rPr>
          <w:color w:val="000000" w:themeColor="text1"/>
        </w:rPr>
        <w:t xml:space="preserve">and </w:t>
      </w:r>
      <w:r w:rsidR="00721ADD" w:rsidRPr="00B73D26">
        <w:rPr>
          <w:color w:val="000000" w:themeColor="text1"/>
        </w:rPr>
        <w:t>exploring</w:t>
      </w:r>
      <w:r w:rsidR="001B17D7" w:rsidRPr="00B73D26">
        <w:rPr>
          <w:color w:val="000000" w:themeColor="text1"/>
        </w:rPr>
        <w:t xml:space="preserve"> the </w:t>
      </w:r>
      <w:r w:rsidR="007F57FE" w:rsidRPr="00B73D26">
        <w:rPr>
          <w:color w:val="000000" w:themeColor="text1"/>
        </w:rPr>
        <w:t>underlying molecular mechanisms</w:t>
      </w:r>
      <w:r w:rsidR="001170FC" w:rsidRPr="00B73D26">
        <w:rPr>
          <w:color w:val="000000" w:themeColor="text1"/>
        </w:rPr>
        <w:t xml:space="preserve"> </w:t>
      </w:r>
      <w:r w:rsidR="00721ADD" w:rsidRPr="00B73D26">
        <w:rPr>
          <w:color w:val="000000" w:themeColor="text1"/>
        </w:rPr>
        <w:t>to ultimately unveil</w:t>
      </w:r>
      <w:r w:rsidR="001170FC" w:rsidRPr="00B73D26">
        <w:rPr>
          <w:color w:val="000000" w:themeColor="text1"/>
        </w:rPr>
        <w:t xml:space="preserve"> new insights </w:t>
      </w:r>
      <w:r w:rsidR="00721ADD" w:rsidRPr="00B73D26">
        <w:rPr>
          <w:color w:val="000000" w:themeColor="text1"/>
        </w:rPr>
        <w:t xml:space="preserve">into </w:t>
      </w:r>
      <w:r w:rsidR="002E0879">
        <w:rPr>
          <w:color w:val="000000" w:themeColor="text1"/>
        </w:rPr>
        <w:t>EVs’ role</w:t>
      </w:r>
      <w:r w:rsidR="008B5DA1" w:rsidRPr="00B73D26">
        <w:rPr>
          <w:color w:val="000000" w:themeColor="text1"/>
        </w:rPr>
        <w:t xml:space="preserve"> in </w:t>
      </w:r>
      <w:r w:rsidR="001170FC" w:rsidRPr="00B73D26">
        <w:rPr>
          <w:color w:val="000000" w:themeColor="text1"/>
        </w:rPr>
        <w:t>cancer immunology</w:t>
      </w:r>
      <w:r w:rsidR="006005AA" w:rsidRPr="00B73D26">
        <w:rPr>
          <w:color w:val="000000" w:themeColor="text1"/>
        </w:rPr>
        <w:t>.</w:t>
      </w:r>
    </w:p>
    <w:p w14:paraId="2CF9CD54" w14:textId="1C85BAE1" w:rsidR="006E4797" w:rsidRPr="00B73D26" w:rsidRDefault="006E4797" w:rsidP="006B5CC4"/>
    <w:p w14:paraId="0646E204" w14:textId="4892DD07" w:rsidR="006E4797" w:rsidRPr="00B73D26" w:rsidRDefault="00551D82" w:rsidP="006B5CC4">
      <w:pPr>
        <w:rPr>
          <w:color w:val="808080"/>
        </w:rPr>
      </w:pPr>
      <w:r w:rsidRPr="00B73D26">
        <w:rPr>
          <w:b/>
        </w:rPr>
        <w:t>INTRODUCTION:</w:t>
      </w:r>
    </w:p>
    <w:p w14:paraId="48BA6B0A" w14:textId="5AB1FF01" w:rsidR="006E4797" w:rsidRPr="00B73D26" w:rsidRDefault="00225A44" w:rsidP="006B5CC4">
      <w:pPr>
        <w:rPr>
          <w:color w:val="000000" w:themeColor="text1"/>
        </w:rPr>
      </w:pPr>
      <w:r>
        <w:rPr>
          <w:color w:val="000000" w:themeColor="text1"/>
        </w:rPr>
        <w:t>The i</w:t>
      </w:r>
      <w:r w:rsidR="00A41B2C" w:rsidRPr="00B73D26">
        <w:rPr>
          <w:color w:val="000000" w:themeColor="text1"/>
        </w:rPr>
        <w:t>mmune system plays a pivotal role</w:t>
      </w:r>
      <w:r w:rsidR="00401EC6" w:rsidRPr="00B73D26">
        <w:rPr>
          <w:color w:val="000000" w:themeColor="text1"/>
        </w:rPr>
        <w:t xml:space="preserve"> </w:t>
      </w:r>
      <w:r w:rsidR="00280B4E" w:rsidRPr="00B73D26">
        <w:rPr>
          <w:color w:val="000000" w:themeColor="text1"/>
        </w:rPr>
        <w:t xml:space="preserve">in the fight </w:t>
      </w:r>
      <w:r w:rsidR="00401EC6" w:rsidRPr="00B73D26">
        <w:rPr>
          <w:color w:val="000000" w:themeColor="text1"/>
        </w:rPr>
        <w:t>against cancer</w:t>
      </w:r>
      <w:r w:rsidR="009A6183" w:rsidRPr="00B73D26">
        <w:rPr>
          <w:color w:val="000000" w:themeColor="text1"/>
        </w:rPr>
        <w:t>,</w:t>
      </w:r>
      <w:r w:rsidR="00A41B2C" w:rsidRPr="00B73D26">
        <w:rPr>
          <w:color w:val="000000" w:themeColor="text1"/>
        </w:rPr>
        <w:t xml:space="preserve"> </w:t>
      </w:r>
      <w:r w:rsidR="008E1EC6" w:rsidRPr="00B73D26">
        <w:rPr>
          <w:color w:val="000000" w:themeColor="text1"/>
        </w:rPr>
        <w:t>both when</w:t>
      </w:r>
      <w:r w:rsidR="009A6183" w:rsidRPr="00B73D26">
        <w:rPr>
          <w:color w:val="000000" w:themeColor="text1"/>
        </w:rPr>
        <w:t xml:space="preserve"> </w:t>
      </w:r>
      <w:r w:rsidR="007C6BD1" w:rsidRPr="00B73D26">
        <w:rPr>
          <w:color w:val="000000" w:themeColor="text1"/>
        </w:rPr>
        <w:t>incited</w:t>
      </w:r>
      <w:r w:rsidR="009A6183" w:rsidRPr="00B73D26">
        <w:rPr>
          <w:color w:val="000000" w:themeColor="text1"/>
        </w:rPr>
        <w:t xml:space="preserve"> by</w:t>
      </w:r>
      <w:r w:rsidR="00A41B2C" w:rsidRPr="00B73D26">
        <w:rPr>
          <w:color w:val="000000" w:themeColor="text1"/>
        </w:rPr>
        <w:t xml:space="preserve"> immune checkpoint </w:t>
      </w:r>
      <w:r w:rsidR="009A6183" w:rsidRPr="00B73D26">
        <w:rPr>
          <w:color w:val="000000" w:themeColor="text1"/>
        </w:rPr>
        <w:t>inhibition</w:t>
      </w:r>
      <w:r w:rsidR="00A41B2C" w:rsidRPr="00B73D26">
        <w:rPr>
          <w:color w:val="000000" w:themeColor="text1"/>
        </w:rPr>
        <w:t xml:space="preserve"> </w:t>
      </w:r>
      <w:r w:rsidR="003369D4" w:rsidRPr="00B73D26">
        <w:rPr>
          <w:color w:val="000000" w:themeColor="text1"/>
        </w:rPr>
        <w:t>and for</w:t>
      </w:r>
      <w:r w:rsidR="00D63BCF" w:rsidRPr="00B73D26">
        <w:rPr>
          <w:color w:val="000000" w:themeColor="text1"/>
        </w:rPr>
        <w:t xml:space="preserve"> </w:t>
      </w:r>
      <w:r w:rsidR="00A41B2C" w:rsidRPr="00B73D26">
        <w:rPr>
          <w:color w:val="000000" w:themeColor="text1"/>
        </w:rPr>
        <w:t xml:space="preserve">the efficacy of conventional </w:t>
      </w:r>
      <w:r w:rsidR="00A2668A" w:rsidRPr="00B73D26">
        <w:rPr>
          <w:color w:val="000000" w:themeColor="text1"/>
        </w:rPr>
        <w:t>cancer therapies</w:t>
      </w:r>
      <w:r w:rsidR="00A41B2C" w:rsidRPr="00B73D26">
        <w:rPr>
          <w:color w:val="000000" w:themeColor="text1"/>
        </w:rPr>
        <w:t xml:space="preserve">. </w:t>
      </w:r>
      <w:r w:rsidR="00A2668A" w:rsidRPr="00B73D26">
        <w:rPr>
          <w:color w:val="000000" w:themeColor="text1"/>
        </w:rPr>
        <w:t xml:space="preserve">Tumor cells succumbing to </w:t>
      </w:r>
      <w:r w:rsidR="0045386A" w:rsidRPr="00B73D26">
        <w:rPr>
          <w:color w:val="000000" w:themeColor="text1"/>
        </w:rPr>
        <w:t xml:space="preserve">genotoxic therapies such as the chemotherapeutic agents </w:t>
      </w:r>
      <w:r w:rsidR="00A2668A" w:rsidRPr="00B73D26">
        <w:rPr>
          <w:color w:val="000000" w:themeColor="text1"/>
        </w:rPr>
        <w:t>oxaliplatin</w:t>
      </w:r>
      <w:r w:rsidR="0045386A" w:rsidRPr="00B73D26">
        <w:rPr>
          <w:color w:val="000000" w:themeColor="text1"/>
        </w:rPr>
        <w:t xml:space="preserve"> and </w:t>
      </w:r>
      <w:r w:rsidR="002665EE" w:rsidRPr="00B73D26">
        <w:rPr>
          <w:color w:val="000000" w:themeColor="text1"/>
        </w:rPr>
        <w:t>doxorubicin</w:t>
      </w:r>
      <w:r w:rsidR="00F900E5">
        <w:rPr>
          <w:color w:val="000000" w:themeColor="text1"/>
        </w:rPr>
        <w:t>,</w:t>
      </w:r>
      <w:r w:rsidR="002665EE" w:rsidRPr="00B73D26">
        <w:rPr>
          <w:color w:val="000000" w:themeColor="text1"/>
        </w:rPr>
        <w:t xml:space="preserve"> or ionizing radiation</w:t>
      </w:r>
      <w:r w:rsidR="009A6183" w:rsidRPr="00B73D26">
        <w:rPr>
          <w:color w:val="000000" w:themeColor="text1"/>
        </w:rPr>
        <w:t xml:space="preserve"> treatment</w:t>
      </w:r>
      <w:r w:rsidR="0045386A" w:rsidRPr="00B73D26">
        <w:rPr>
          <w:color w:val="000000" w:themeColor="text1"/>
        </w:rPr>
        <w:t xml:space="preserve"> </w:t>
      </w:r>
      <w:r w:rsidR="00280B4E" w:rsidRPr="00B73D26">
        <w:rPr>
          <w:color w:val="000000" w:themeColor="text1"/>
        </w:rPr>
        <w:t xml:space="preserve">can </w:t>
      </w:r>
      <w:r w:rsidR="002665EE" w:rsidRPr="00B73D26">
        <w:rPr>
          <w:color w:val="000000" w:themeColor="text1"/>
        </w:rPr>
        <w:t xml:space="preserve">release antigens and </w:t>
      </w:r>
      <w:r w:rsidR="00C31D0F" w:rsidRPr="00B73D26">
        <w:rPr>
          <w:color w:val="000000" w:themeColor="text1"/>
        </w:rPr>
        <w:t>danger-</w:t>
      </w:r>
      <w:r w:rsidR="002665EE" w:rsidRPr="00B73D26">
        <w:rPr>
          <w:color w:val="000000" w:themeColor="text1"/>
        </w:rPr>
        <w:t>associated molecular patterns</w:t>
      </w:r>
      <w:r w:rsidR="00F117A4" w:rsidRPr="00B73D26">
        <w:rPr>
          <w:color w:val="000000" w:themeColor="text1"/>
        </w:rPr>
        <w:t xml:space="preserve"> (DAMPs)</w:t>
      </w:r>
      <w:r w:rsidR="002665EE" w:rsidRPr="00B73D26">
        <w:rPr>
          <w:color w:val="000000" w:themeColor="text1"/>
        </w:rPr>
        <w:t xml:space="preserve"> that </w:t>
      </w:r>
      <w:r w:rsidR="007C6BD1" w:rsidRPr="00B73D26">
        <w:rPr>
          <w:color w:val="000000" w:themeColor="text1"/>
        </w:rPr>
        <w:t>potentially</w:t>
      </w:r>
      <w:r w:rsidR="002665EE" w:rsidRPr="00B73D26">
        <w:rPr>
          <w:color w:val="000000" w:themeColor="text1"/>
        </w:rPr>
        <w:t xml:space="preserve"> initiate an adaptive anti</w:t>
      </w:r>
      <w:r w:rsidR="00980522">
        <w:rPr>
          <w:color w:val="000000" w:themeColor="text1"/>
        </w:rPr>
        <w:t>-</w:t>
      </w:r>
      <w:r w:rsidR="002665EE" w:rsidRPr="00B73D26">
        <w:rPr>
          <w:color w:val="000000" w:themeColor="text1"/>
        </w:rPr>
        <w:t>tumor immune response</w:t>
      </w:r>
      <w:r w:rsidR="00DE6CF9" w:rsidRPr="00B73D26">
        <w:rPr>
          <w:color w:val="000000" w:themeColor="text1"/>
        </w:rPr>
        <w:fldChar w:fldCharType="begin"/>
      </w:r>
      <w:r w:rsidR="008D5F56" w:rsidRPr="00B73D26">
        <w:rPr>
          <w:color w:val="000000" w:themeColor="text1"/>
        </w:rPr>
        <w:instrText xml:space="preserve"> ADDIN EN.CITE &lt;EndNote&gt;&lt;Cite&gt;&lt;Author&gt;Kroemer&lt;/Author&gt;&lt;Year&gt;2013&lt;/Year&gt;&lt;RecNum&gt;529&lt;/RecNum&gt;&lt;DisplayText&gt;&lt;style face="superscript"&gt;1&lt;/style&gt;&lt;/DisplayText&gt;&lt;record&gt;&lt;rec-number&gt;529&lt;/rec-number&gt;&lt;foreign-keys&gt;&lt;key app="EN" db-id="0t5exvt2vdtadpe25xrx2s5sfd2e0zexfrxs" timestamp="1602424966" guid="53ef6b8c-86e2-4d9e-929d-a58c313f380c"&gt;529&lt;/key&gt;&lt;/foreign-keys&gt;&lt;ref-type name="Journal Article"&gt;17&lt;/ref-type&gt;&lt;contributors&gt;&lt;authors&gt;&lt;author&gt;Kroemer, G.&lt;/author&gt;&lt;author&gt;Galluzzi, L.&lt;/author&gt;&lt;author&gt;Kepp, O.&lt;/author&gt;&lt;author&gt;Zitvogel, L.&lt;/author&gt;&lt;/authors&gt;&lt;/contributors&gt;&lt;auth-address&gt;U848. kroemer@orange.fr&lt;/auth-address&gt;&lt;titles&gt;&lt;title&gt;Immunogenic cell death in cancer therapy&lt;/title&gt;&lt;secondary-title&gt;Annual Review of Immunology&lt;/secondary-title&gt;&lt;/titles&gt;&lt;periodical&gt;&lt;full-title&gt;Annual Review of Immunology&lt;/full-title&gt;&lt;/periodical&gt;&lt;pages&gt;51-72&lt;/pages&gt;&lt;volume&gt;31&lt;/volume&gt;&lt;edition&gt;2012/11/20&lt;/edition&gt;&lt;keywords&gt;&lt;keyword&gt;Animals&lt;/keyword&gt;&lt;keyword&gt;Cancer Vaccines/therapeutic use&lt;/keyword&gt;&lt;keyword&gt;Cell Death/immunology&lt;/keyword&gt;&lt;keyword&gt;Humans&lt;/keyword&gt;&lt;keyword&gt;*Immunity, Cellular&lt;/keyword&gt;&lt;keyword&gt;Neoplasms/*immunology/*pathology/physiopathology&lt;/keyword&gt;&lt;/keywords&gt;&lt;dates&gt;&lt;year&gt;2013&lt;/year&gt;&lt;/dates&gt;&lt;isbn&gt;1545-3278 (Electronic)&amp;#xD;0732-0582 (Linking)&lt;/isbn&gt;&lt;accession-num&gt;23157435&lt;/accession-num&gt;&lt;urls&gt;&lt;related-urls&gt;&lt;url&gt;https://www.ncbi.nlm.nih.gov/pubmed/23157435&lt;/url&gt;&lt;/related-urls&gt;&lt;/urls&gt;&lt;electronic-resource-num&gt;10.1146/annurev-immunol-032712-100008&lt;/electronic-resource-num&gt;&lt;/record&gt;&lt;/Cite&gt;&lt;/EndNote&gt;</w:instrText>
      </w:r>
      <w:r w:rsidR="00DE6CF9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</w:t>
      </w:r>
      <w:r w:rsidR="00DE6CF9" w:rsidRPr="00B73D26">
        <w:rPr>
          <w:color w:val="000000" w:themeColor="text1"/>
        </w:rPr>
        <w:fldChar w:fldCharType="end"/>
      </w:r>
      <w:r w:rsidR="002665EE" w:rsidRPr="00B73D26">
        <w:rPr>
          <w:color w:val="000000" w:themeColor="text1"/>
        </w:rPr>
        <w:t xml:space="preserve">. </w:t>
      </w:r>
      <w:r w:rsidR="0032079D" w:rsidRPr="00B73D26">
        <w:rPr>
          <w:color w:val="000000" w:themeColor="text1"/>
        </w:rPr>
        <w:t xml:space="preserve">The most prominent </w:t>
      </w:r>
      <w:r w:rsidR="009A6183" w:rsidRPr="00B73D26">
        <w:rPr>
          <w:color w:val="000000" w:themeColor="text1"/>
        </w:rPr>
        <w:t>DAMPs</w:t>
      </w:r>
      <w:r w:rsidR="000A6A2A" w:rsidRPr="00B73D26">
        <w:rPr>
          <w:color w:val="000000" w:themeColor="text1"/>
        </w:rPr>
        <w:t>,</w:t>
      </w:r>
      <w:r w:rsidR="00AF734B" w:rsidRPr="00B73D26">
        <w:rPr>
          <w:color w:val="000000" w:themeColor="text1"/>
        </w:rPr>
        <w:t xml:space="preserve"> in </w:t>
      </w:r>
      <w:r w:rsidR="00515BBE" w:rsidRPr="00B73D26">
        <w:rPr>
          <w:color w:val="000000" w:themeColor="text1"/>
        </w:rPr>
        <w:t xml:space="preserve">the </w:t>
      </w:r>
      <w:r w:rsidR="00AF734B" w:rsidRPr="00B73D26">
        <w:rPr>
          <w:color w:val="000000" w:themeColor="text1"/>
        </w:rPr>
        <w:t>context of immunogenic cell death</w:t>
      </w:r>
      <w:r w:rsidR="000A6A2A" w:rsidRPr="00B73D26">
        <w:rPr>
          <w:color w:val="000000" w:themeColor="text1"/>
        </w:rPr>
        <w:t>,</w:t>
      </w:r>
      <w:r w:rsidR="0032079D" w:rsidRPr="00B73D26">
        <w:rPr>
          <w:color w:val="000000" w:themeColor="text1"/>
        </w:rPr>
        <w:t xml:space="preserve"> include </w:t>
      </w:r>
      <w:r w:rsidR="003936A1" w:rsidRPr="00B73D26">
        <w:rPr>
          <w:color w:val="000000" w:themeColor="text1"/>
        </w:rPr>
        <w:t xml:space="preserve">find-me signals such as </w:t>
      </w:r>
      <w:r w:rsidR="00AF734B" w:rsidRPr="00B73D26">
        <w:rPr>
          <w:color w:val="000000" w:themeColor="text1"/>
        </w:rPr>
        <w:t xml:space="preserve">chemotactic </w:t>
      </w:r>
      <w:r w:rsidR="003936A1" w:rsidRPr="00B73D26">
        <w:rPr>
          <w:color w:val="000000" w:themeColor="text1"/>
        </w:rPr>
        <w:t xml:space="preserve">ATP, eat-me signals </w:t>
      </w:r>
      <w:r w:rsidR="00C23B0E">
        <w:rPr>
          <w:color w:val="000000" w:themeColor="text1"/>
        </w:rPr>
        <w:t>such as</w:t>
      </w:r>
      <w:r w:rsidR="00C23B0E" w:rsidRPr="00B73D26">
        <w:rPr>
          <w:color w:val="000000" w:themeColor="text1"/>
        </w:rPr>
        <w:t xml:space="preserve"> </w:t>
      </w:r>
      <w:r w:rsidR="003936A1" w:rsidRPr="00B73D26">
        <w:rPr>
          <w:color w:val="000000" w:themeColor="text1"/>
        </w:rPr>
        <w:t xml:space="preserve">the </w:t>
      </w:r>
      <w:r w:rsidR="0032079D" w:rsidRPr="00B73D26">
        <w:rPr>
          <w:color w:val="000000" w:themeColor="text1"/>
        </w:rPr>
        <w:t>e</w:t>
      </w:r>
      <w:r w:rsidR="00FB48B4" w:rsidRPr="00B73D26">
        <w:rPr>
          <w:color w:val="000000" w:themeColor="text1"/>
        </w:rPr>
        <w:t xml:space="preserve">xposure of calreticulin, </w:t>
      </w:r>
      <w:r w:rsidR="00B90904" w:rsidRPr="00B73D26">
        <w:rPr>
          <w:color w:val="000000" w:themeColor="text1"/>
        </w:rPr>
        <w:t>that promotes</w:t>
      </w:r>
      <w:r w:rsidR="00FB48B4" w:rsidRPr="00B73D26">
        <w:rPr>
          <w:color w:val="000000" w:themeColor="text1"/>
        </w:rPr>
        <w:t xml:space="preserve"> </w:t>
      </w:r>
      <w:r w:rsidR="00AF734B" w:rsidRPr="00B73D26">
        <w:rPr>
          <w:color w:val="000000" w:themeColor="text1"/>
        </w:rPr>
        <w:t>tumor cell</w:t>
      </w:r>
      <w:r w:rsidR="003976B8" w:rsidRPr="00B73D26">
        <w:rPr>
          <w:color w:val="000000" w:themeColor="text1"/>
        </w:rPr>
        <w:t xml:space="preserve"> </w:t>
      </w:r>
      <w:r w:rsidR="00FB48B4" w:rsidRPr="00B73D26">
        <w:rPr>
          <w:color w:val="000000" w:themeColor="text1"/>
        </w:rPr>
        <w:t xml:space="preserve">uptake by </w:t>
      </w:r>
      <w:r w:rsidR="003976B8" w:rsidRPr="00B73D26">
        <w:rPr>
          <w:color w:val="000000" w:themeColor="text1"/>
        </w:rPr>
        <w:t>antigen</w:t>
      </w:r>
      <w:r w:rsidR="00515BBE" w:rsidRPr="00B73D26">
        <w:rPr>
          <w:color w:val="000000" w:themeColor="text1"/>
        </w:rPr>
        <w:t>-</w:t>
      </w:r>
      <w:r w:rsidR="003976B8" w:rsidRPr="00B73D26">
        <w:rPr>
          <w:color w:val="000000" w:themeColor="text1"/>
        </w:rPr>
        <w:t>presenting cells</w:t>
      </w:r>
      <w:r w:rsidR="00FB48B4" w:rsidRPr="00B73D26">
        <w:rPr>
          <w:color w:val="000000" w:themeColor="text1"/>
        </w:rPr>
        <w:t xml:space="preserve">, </w:t>
      </w:r>
      <w:r w:rsidR="003976B8" w:rsidRPr="00B73D26">
        <w:rPr>
          <w:color w:val="000000" w:themeColor="text1"/>
        </w:rPr>
        <w:t>and</w:t>
      </w:r>
      <w:r w:rsidR="009A6183" w:rsidRPr="00B73D26">
        <w:rPr>
          <w:color w:val="000000" w:themeColor="text1"/>
        </w:rPr>
        <w:t xml:space="preserve"> </w:t>
      </w:r>
      <w:r w:rsidR="00FB48B4" w:rsidRPr="00B73D26">
        <w:rPr>
          <w:color w:val="000000" w:themeColor="text1"/>
        </w:rPr>
        <w:t>the release of HMGB1</w:t>
      </w:r>
      <w:r w:rsidR="00A3780B" w:rsidRPr="00B73D26">
        <w:rPr>
          <w:color w:val="000000" w:themeColor="text1"/>
        </w:rPr>
        <w:t xml:space="preserve">, </w:t>
      </w:r>
      <w:r w:rsidR="003936A1" w:rsidRPr="00B73D26">
        <w:rPr>
          <w:color w:val="000000" w:themeColor="text1"/>
        </w:rPr>
        <w:t xml:space="preserve">that activates pattern recognition receptors, </w:t>
      </w:r>
      <w:r w:rsidR="00AF734B" w:rsidRPr="00B73D26">
        <w:rPr>
          <w:color w:val="000000" w:themeColor="text1"/>
        </w:rPr>
        <w:t>thereby</w:t>
      </w:r>
      <w:r w:rsidR="003936A1" w:rsidRPr="00B73D26">
        <w:rPr>
          <w:color w:val="000000" w:themeColor="text1"/>
        </w:rPr>
        <w:t xml:space="preserve"> </w:t>
      </w:r>
      <w:r w:rsidR="00A3780B" w:rsidRPr="00B73D26">
        <w:rPr>
          <w:color w:val="000000" w:themeColor="text1"/>
        </w:rPr>
        <w:t>enhanc</w:t>
      </w:r>
      <w:r w:rsidR="00B90904" w:rsidRPr="00B73D26">
        <w:rPr>
          <w:color w:val="000000" w:themeColor="text1"/>
        </w:rPr>
        <w:t>ing the</w:t>
      </w:r>
      <w:r w:rsidR="00A3780B" w:rsidRPr="00B73D26">
        <w:rPr>
          <w:color w:val="000000" w:themeColor="text1"/>
        </w:rPr>
        <w:t xml:space="preserve"> cross-presentation </w:t>
      </w:r>
      <w:r w:rsidR="0032079D" w:rsidRPr="00B73D26">
        <w:rPr>
          <w:color w:val="000000" w:themeColor="text1"/>
        </w:rPr>
        <w:t xml:space="preserve">of </w:t>
      </w:r>
      <w:r w:rsidR="009A6183" w:rsidRPr="00B73D26">
        <w:rPr>
          <w:color w:val="000000" w:themeColor="text1"/>
        </w:rPr>
        <w:t xml:space="preserve">tumor </w:t>
      </w:r>
      <w:r w:rsidR="0032079D" w:rsidRPr="00B73D26">
        <w:rPr>
          <w:color w:val="000000" w:themeColor="text1"/>
        </w:rPr>
        <w:t>antigens</w:t>
      </w:r>
      <w:r w:rsidR="009106AE" w:rsidRPr="00B73D26">
        <w:rPr>
          <w:color w:val="000000" w:themeColor="text1"/>
        </w:rPr>
        <w:fldChar w:fldCharType="begin">
          <w:fldData xml:space="preserve">PEVuZE5vdGU+PENpdGU+PEF1dGhvcj5LZXBwPC9BdXRob3I+PFllYXI+MjAxNDwvWWVhcj48UmVj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LZXBwPC9BdXRob3I+PFllYXI+MjAxNDwvWWVhcj48UmVj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9106AE" w:rsidRPr="00B73D26">
        <w:rPr>
          <w:color w:val="000000" w:themeColor="text1"/>
        </w:rPr>
      </w:r>
      <w:r w:rsidR="009106AE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2</w:t>
      </w:r>
      <w:r w:rsidR="009106AE" w:rsidRPr="00B73D26">
        <w:rPr>
          <w:color w:val="000000" w:themeColor="text1"/>
        </w:rPr>
        <w:fldChar w:fldCharType="end"/>
      </w:r>
      <w:r w:rsidR="009106AE" w:rsidRPr="00B73D26">
        <w:rPr>
          <w:color w:val="000000" w:themeColor="text1"/>
        </w:rPr>
        <w:t>.</w:t>
      </w:r>
      <w:r w:rsidR="00FB48B4" w:rsidRPr="00B73D26">
        <w:rPr>
          <w:color w:val="000000" w:themeColor="text1"/>
        </w:rPr>
        <w:t xml:space="preserve"> </w:t>
      </w:r>
      <w:r w:rsidR="00AF734B" w:rsidRPr="00B73D26">
        <w:rPr>
          <w:color w:val="000000" w:themeColor="text1"/>
        </w:rPr>
        <w:t>Further</w:t>
      </w:r>
      <w:r w:rsidR="00280B4E" w:rsidRPr="00B73D26">
        <w:rPr>
          <w:color w:val="000000" w:themeColor="text1"/>
        </w:rPr>
        <w:t>more</w:t>
      </w:r>
      <w:r w:rsidR="00AF734B" w:rsidRPr="00B73D26">
        <w:rPr>
          <w:color w:val="000000" w:themeColor="text1"/>
        </w:rPr>
        <w:t>, t</w:t>
      </w:r>
      <w:r w:rsidR="003976B8" w:rsidRPr="00B73D26">
        <w:rPr>
          <w:color w:val="000000" w:themeColor="text1"/>
        </w:rPr>
        <w:t>ype I interferons (IFN-I)</w:t>
      </w:r>
      <w:r w:rsidR="00FF177B" w:rsidRPr="00B73D26">
        <w:rPr>
          <w:color w:val="000000" w:themeColor="text1"/>
        </w:rPr>
        <w:t xml:space="preserve">, induced </w:t>
      </w:r>
      <w:r w:rsidR="00FF177B" w:rsidRPr="00B21961">
        <w:rPr>
          <w:i/>
          <w:iCs/>
          <w:color w:val="000000" w:themeColor="text1"/>
        </w:rPr>
        <w:t>via</w:t>
      </w:r>
      <w:r w:rsidR="00FF177B" w:rsidRPr="00B73D26">
        <w:rPr>
          <w:color w:val="000000" w:themeColor="text1"/>
        </w:rPr>
        <w:t xml:space="preserve"> </w:t>
      </w:r>
      <w:r w:rsidR="00EF0C24" w:rsidRPr="00B73D26">
        <w:rPr>
          <w:color w:val="000000" w:themeColor="text1"/>
        </w:rPr>
        <w:t>tumor-</w:t>
      </w:r>
      <w:r w:rsidR="003936A1" w:rsidRPr="00B73D26">
        <w:rPr>
          <w:color w:val="000000" w:themeColor="text1"/>
        </w:rPr>
        <w:t xml:space="preserve">derived </w:t>
      </w:r>
      <w:r w:rsidR="00FF177B" w:rsidRPr="00B73D26">
        <w:rPr>
          <w:color w:val="000000" w:themeColor="text1"/>
        </w:rPr>
        <w:t xml:space="preserve">immunogenic nucleic acids or other stimuli, are sensed by dendritic </w:t>
      </w:r>
      <w:r w:rsidR="00895F5D" w:rsidRPr="00B73D26">
        <w:rPr>
          <w:color w:val="000000" w:themeColor="text1"/>
        </w:rPr>
        <w:t>cells</w:t>
      </w:r>
      <w:r w:rsidR="00D63BCF" w:rsidRPr="00B73D26">
        <w:rPr>
          <w:color w:val="000000" w:themeColor="text1"/>
        </w:rPr>
        <w:t>,</w:t>
      </w:r>
      <w:r w:rsidR="00895F5D" w:rsidRPr="00B73D26">
        <w:rPr>
          <w:color w:val="000000" w:themeColor="text1"/>
        </w:rPr>
        <w:t xml:space="preserve"> </w:t>
      </w:r>
      <w:r w:rsidR="003936A1" w:rsidRPr="00B73D26">
        <w:rPr>
          <w:color w:val="000000" w:themeColor="text1"/>
        </w:rPr>
        <w:t>enabling them to</w:t>
      </w:r>
      <w:r w:rsidR="00895F5D" w:rsidRPr="00B73D26">
        <w:rPr>
          <w:color w:val="000000" w:themeColor="text1"/>
        </w:rPr>
        <w:t xml:space="preserve"> effectively</w:t>
      </w:r>
      <w:r w:rsidR="003976B8" w:rsidRPr="00B73D26">
        <w:rPr>
          <w:color w:val="000000" w:themeColor="text1"/>
        </w:rPr>
        <w:t xml:space="preserve"> </w:t>
      </w:r>
      <w:r w:rsidR="007C6BD1" w:rsidRPr="00B73D26">
        <w:rPr>
          <w:color w:val="000000" w:themeColor="text1"/>
        </w:rPr>
        <w:t>prim</w:t>
      </w:r>
      <w:r w:rsidR="00895F5D" w:rsidRPr="00B73D26">
        <w:rPr>
          <w:color w:val="000000" w:themeColor="text1"/>
        </w:rPr>
        <w:t>e</w:t>
      </w:r>
      <w:r w:rsidR="00C57A67" w:rsidRPr="00B73D26">
        <w:rPr>
          <w:color w:val="000000" w:themeColor="text1"/>
        </w:rPr>
        <w:t xml:space="preserve"> </w:t>
      </w:r>
      <w:r w:rsidR="003976B8" w:rsidRPr="00B73D26">
        <w:rPr>
          <w:color w:val="000000" w:themeColor="text1"/>
        </w:rPr>
        <w:t>tumor-specific cytotoxic T cells</w:t>
      </w:r>
      <w:r w:rsidR="004F6E30" w:rsidRPr="00B73D26">
        <w:rPr>
          <w:color w:val="000000" w:themeColor="text1"/>
        </w:rPr>
        <w:fldChar w:fldCharType="begin">
          <w:fldData xml:space="preserve">PEVuZE5vdGU+PENpdGU+PEF1dGhvcj5GdWVydGVzPC9BdXRob3I+PFllYXI+MjAxMTwvWWVhcj48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GdWVydGVzPC9BdXRob3I+PFllYXI+MjAxMTwvWWVhcj48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4F6E30" w:rsidRPr="00B73D26">
        <w:rPr>
          <w:color w:val="000000" w:themeColor="text1"/>
        </w:rPr>
      </w:r>
      <w:r w:rsidR="004F6E30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3,4</w:t>
      </w:r>
      <w:r w:rsidR="004F6E30" w:rsidRPr="00B73D26">
        <w:rPr>
          <w:color w:val="000000" w:themeColor="text1"/>
        </w:rPr>
        <w:fldChar w:fldCharType="end"/>
      </w:r>
      <w:r w:rsidR="003976B8" w:rsidRPr="00B73D26">
        <w:rPr>
          <w:color w:val="000000" w:themeColor="text1"/>
        </w:rPr>
        <w:t xml:space="preserve">. </w:t>
      </w:r>
      <w:r w:rsidR="00B90904" w:rsidRPr="00B73D26">
        <w:rPr>
          <w:color w:val="000000" w:themeColor="text1"/>
        </w:rPr>
        <w:t>Clinically, a</w:t>
      </w:r>
      <w:r w:rsidR="00B92444" w:rsidRPr="00B73D26">
        <w:rPr>
          <w:color w:val="000000" w:themeColor="text1"/>
        </w:rPr>
        <w:t>ctivated</w:t>
      </w:r>
      <w:r w:rsidR="002C2090" w:rsidRPr="00B73D26">
        <w:rPr>
          <w:color w:val="000000" w:themeColor="text1"/>
        </w:rPr>
        <w:t xml:space="preserve"> and</w:t>
      </w:r>
      <w:r w:rsidR="00B92444" w:rsidRPr="00B73D26">
        <w:rPr>
          <w:color w:val="000000" w:themeColor="text1"/>
        </w:rPr>
        <w:t xml:space="preserve"> proliferating CD8</w:t>
      </w:r>
      <w:r w:rsidR="00B92444" w:rsidRPr="00B73D26">
        <w:rPr>
          <w:color w:val="000000" w:themeColor="text1"/>
          <w:vertAlign w:val="superscript"/>
        </w:rPr>
        <w:t>+</w:t>
      </w:r>
      <w:r w:rsidR="00B92444" w:rsidRPr="00B73D26">
        <w:rPr>
          <w:color w:val="000000" w:themeColor="text1"/>
        </w:rPr>
        <w:t xml:space="preserve"> </w:t>
      </w:r>
      <w:r w:rsidR="001B240C" w:rsidRPr="00B73D26">
        <w:rPr>
          <w:color w:val="000000" w:themeColor="text1"/>
        </w:rPr>
        <w:t>T cell</w:t>
      </w:r>
      <w:r w:rsidR="00B92444" w:rsidRPr="00B73D26">
        <w:rPr>
          <w:color w:val="000000" w:themeColor="text1"/>
        </w:rPr>
        <w:t>s infiltrat</w:t>
      </w:r>
      <w:r w:rsidR="00515BBE" w:rsidRPr="00B73D26">
        <w:rPr>
          <w:color w:val="000000" w:themeColor="text1"/>
        </w:rPr>
        <w:t>ing</w:t>
      </w:r>
      <w:r w:rsidR="00B92444" w:rsidRPr="00B73D26">
        <w:rPr>
          <w:color w:val="000000" w:themeColor="text1"/>
        </w:rPr>
        <w:t xml:space="preserve"> the </w:t>
      </w:r>
      <w:r w:rsidR="001B240C" w:rsidRPr="00B73D26">
        <w:rPr>
          <w:color w:val="000000" w:themeColor="text1"/>
        </w:rPr>
        <w:t xml:space="preserve">tumor </w:t>
      </w:r>
      <w:r w:rsidR="00B92444" w:rsidRPr="00B73D26">
        <w:rPr>
          <w:color w:val="000000" w:themeColor="text1"/>
        </w:rPr>
        <w:t>provide an independent</w:t>
      </w:r>
      <w:r w:rsidR="001B240C" w:rsidRPr="00B73D26">
        <w:rPr>
          <w:color w:val="000000" w:themeColor="text1"/>
        </w:rPr>
        <w:t xml:space="preserve"> </w:t>
      </w:r>
      <w:r w:rsidR="00B92444" w:rsidRPr="00B73D26">
        <w:rPr>
          <w:color w:val="000000" w:themeColor="text1"/>
        </w:rPr>
        <w:t xml:space="preserve">prognostic factor for </w:t>
      </w:r>
      <w:r w:rsidR="003936A1" w:rsidRPr="00B73D26">
        <w:rPr>
          <w:color w:val="000000" w:themeColor="text1"/>
        </w:rPr>
        <w:t xml:space="preserve">prolonged survival </w:t>
      </w:r>
      <w:r w:rsidR="002C2090" w:rsidRPr="00B73D26">
        <w:rPr>
          <w:color w:val="000000" w:themeColor="text1"/>
        </w:rPr>
        <w:t>in</w:t>
      </w:r>
      <w:r w:rsidR="003936A1" w:rsidRPr="00B73D26">
        <w:rPr>
          <w:color w:val="000000" w:themeColor="text1"/>
        </w:rPr>
        <w:t xml:space="preserve"> </w:t>
      </w:r>
      <w:r w:rsidR="002C2090" w:rsidRPr="00B73D26">
        <w:rPr>
          <w:color w:val="000000" w:themeColor="text1"/>
        </w:rPr>
        <w:t>many</w:t>
      </w:r>
      <w:r w:rsidR="00B92444" w:rsidRPr="00B73D26">
        <w:rPr>
          <w:color w:val="000000" w:themeColor="text1"/>
        </w:rPr>
        <w:t xml:space="preserve"> cancer</w:t>
      </w:r>
      <w:r w:rsidR="002C2090" w:rsidRPr="00B73D26">
        <w:rPr>
          <w:color w:val="000000" w:themeColor="text1"/>
        </w:rPr>
        <w:t xml:space="preserve"> patients</w:t>
      </w:r>
      <w:r w:rsidR="00B92444" w:rsidRPr="00B73D26">
        <w:rPr>
          <w:color w:val="000000" w:themeColor="text1"/>
        </w:rPr>
        <w:t xml:space="preserve">. </w:t>
      </w:r>
      <w:r w:rsidR="00920E38" w:rsidRPr="00B73D26">
        <w:rPr>
          <w:color w:val="000000" w:themeColor="text1"/>
        </w:rPr>
        <w:t>Released from such</w:t>
      </w:r>
      <w:r w:rsidR="0001054F" w:rsidRPr="00B73D26">
        <w:rPr>
          <w:color w:val="000000" w:themeColor="text1"/>
        </w:rPr>
        <w:t xml:space="preserve"> activated T cells</w:t>
      </w:r>
      <w:r w:rsidR="00920E38" w:rsidRPr="00B73D26">
        <w:rPr>
          <w:color w:val="000000" w:themeColor="text1"/>
        </w:rPr>
        <w:t>, IFN</w:t>
      </w:r>
      <w:r w:rsidR="00EF0C24" w:rsidRPr="00B73D26">
        <w:rPr>
          <w:color w:val="000000" w:themeColor="text1"/>
        </w:rPr>
        <w:t>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01054F" w:rsidRPr="00B73D26">
        <w:rPr>
          <w:color w:val="000000" w:themeColor="text1"/>
        </w:rPr>
        <w:t xml:space="preserve"> </w:t>
      </w:r>
      <w:r w:rsidR="00920E38" w:rsidRPr="00B73D26">
        <w:rPr>
          <w:color w:val="000000" w:themeColor="text1"/>
        </w:rPr>
        <w:t xml:space="preserve">mediates direct antiproliferative effects on cancer cells and </w:t>
      </w:r>
      <w:r w:rsidR="0001054F" w:rsidRPr="00B73D26">
        <w:rPr>
          <w:color w:val="000000" w:themeColor="text1"/>
        </w:rPr>
        <w:t xml:space="preserve">drives Th1 </w:t>
      </w:r>
      <w:r w:rsidR="001B17D7" w:rsidRPr="00B73D26">
        <w:rPr>
          <w:color w:val="000000" w:themeColor="text1"/>
        </w:rPr>
        <w:t xml:space="preserve">polarization </w:t>
      </w:r>
      <w:r w:rsidR="0001054F" w:rsidRPr="00B73D26">
        <w:rPr>
          <w:color w:val="000000" w:themeColor="text1"/>
        </w:rPr>
        <w:t xml:space="preserve">and cytotoxic T cell differentiation, </w:t>
      </w:r>
      <w:r w:rsidR="00F076EB" w:rsidRPr="00B73D26">
        <w:rPr>
          <w:color w:val="000000" w:themeColor="text1"/>
        </w:rPr>
        <w:t xml:space="preserve">thereby </w:t>
      </w:r>
      <w:r w:rsidR="000A6A2A" w:rsidRPr="00B73D26">
        <w:rPr>
          <w:color w:val="000000" w:themeColor="text1"/>
        </w:rPr>
        <w:t xml:space="preserve">contributing to </w:t>
      </w:r>
      <w:r w:rsidR="00B90904" w:rsidRPr="00B73D26">
        <w:rPr>
          <w:color w:val="000000" w:themeColor="text1"/>
        </w:rPr>
        <w:t>effective</w:t>
      </w:r>
      <w:r w:rsidR="000A6A2A" w:rsidRPr="00B73D26">
        <w:rPr>
          <w:color w:val="000000" w:themeColor="text1"/>
        </w:rPr>
        <w:t xml:space="preserve"> immunosurveillance against cancer</w:t>
      </w:r>
      <w:r w:rsidR="00B553C8" w:rsidRPr="00B73D26">
        <w:rPr>
          <w:color w:val="000000" w:themeColor="text1"/>
        </w:rPr>
        <w:fldChar w:fldCharType="begin">
          <w:fldData xml:space="preserve">PEVuZE5vdGU+PENpdGU+PEF1dGhvcj5GcmlkbWFuPC9BdXRob3I+PFllYXI+MjAxMjwvWWVhcj48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GcmlkbWFuPC9BdXRob3I+PFllYXI+MjAxMjwvWWVhcj48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B553C8" w:rsidRPr="00B73D26">
        <w:rPr>
          <w:color w:val="000000" w:themeColor="text1"/>
        </w:rPr>
      </w:r>
      <w:r w:rsidR="00B553C8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5,6</w:t>
      </w:r>
      <w:r w:rsidR="00B553C8" w:rsidRPr="00B73D26">
        <w:rPr>
          <w:color w:val="000000" w:themeColor="text1"/>
        </w:rPr>
        <w:fldChar w:fldCharType="end"/>
      </w:r>
      <w:r w:rsidR="000A6A2A" w:rsidRPr="00B73D26">
        <w:rPr>
          <w:color w:val="000000" w:themeColor="text1"/>
        </w:rPr>
        <w:t xml:space="preserve">. </w:t>
      </w:r>
      <w:r w:rsidR="00710015" w:rsidRPr="00B73D26">
        <w:t>Oxaliplatin is a bona fide immunogenic cell death inducer</w:t>
      </w:r>
      <w:r w:rsidR="008E60F9" w:rsidRPr="00B73D26">
        <w:t>,</w:t>
      </w:r>
      <w:r w:rsidR="00710015" w:rsidRPr="00B73D26">
        <w:t xml:space="preserve"> mediating such adaptive immune response against cancer</w:t>
      </w:r>
      <w:r w:rsidR="00710015" w:rsidRPr="00B73D26">
        <w:fldChar w:fldCharType="begin">
          <w:fldData xml:space="preserve">PEVuZE5vdGU+PENpdGU+PEF1dGhvcj5UZXNuaWVyZTwvQXV0aG9yPjxZZWFyPjIwMTA8L1llYXI+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</w:fldData>
        </w:fldChar>
      </w:r>
      <w:r w:rsidR="008D5F56" w:rsidRPr="00B73D26">
        <w:instrText xml:space="preserve"> ADDIN EN.CITE </w:instrText>
      </w:r>
      <w:r w:rsidR="008D5F56" w:rsidRPr="00B73D26">
        <w:fldChar w:fldCharType="begin">
          <w:fldData xml:space="preserve">PEVuZE5vdGU+PENpdGU+PEF1dGhvcj5UZXNuaWVyZTwvQXV0aG9yPjxZZWFyPjIwMTA8L1llYXI+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</w:fldData>
        </w:fldChar>
      </w:r>
      <w:r w:rsidR="008D5F56" w:rsidRPr="00B73D26">
        <w:instrText xml:space="preserve"> ADDIN EN.CITE.DATA </w:instrText>
      </w:r>
      <w:r w:rsidR="008D5F56" w:rsidRPr="00B73D26">
        <w:fldChar w:fldCharType="end"/>
      </w:r>
      <w:r w:rsidR="00710015" w:rsidRPr="00B73D26">
        <w:fldChar w:fldCharType="separate"/>
      </w:r>
      <w:r w:rsidR="008D5F56" w:rsidRPr="00B73D26">
        <w:rPr>
          <w:noProof/>
          <w:vertAlign w:val="superscript"/>
        </w:rPr>
        <w:t>7</w:t>
      </w:r>
      <w:r w:rsidR="00710015" w:rsidRPr="00B73D26">
        <w:fldChar w:fldCharType="end"/>
      </w:r>
      <w:r w:rsidR="00710015" w:rsidRPr="00B73D26">
        <w:t xml:space="preserve">. </w:t>
      </w:r>
      <w:r w:rsidR="00F83B4E" w:rsidRPr="00B73D26">
        <w:rPr>
          <w:color w:val="000000" w:themeColor="text1"/>
        </w:rPr>
        <w:t>However</w:t>
      </w:r>
      <w:r w:rsidR="00F117A4" w:rsidRPr="00B73D26">
        <w:rPr>
          <w:color w:val="000000" w:themeColor="text1"/>
        </w:rPr>
        <w:t xml:space="preserve">, the </w:t>
      </w:r>
      <w:r w:rsidR="0001054F" w:rsidRPr="00B73D26">
        <w:rPr>
          <w:color w:val="000000" w:themeColor="text1"/>
        </w:rPr>
        <w:t>plethora</w:t>
      </w:r>
      <w:r w:rsidR="00F117A4" w:rsidRPr="00B73D26">
        <w:rPr>
          <w:color w:val="000000" w:themeColor="text1"/>
        </w:rPr>
        <w:t xml:space="preserve"> of </w:t>
      </w:r>
      <w:r w:rsidR="00F112A3" w:rsidRPr="00B73D26">
        <w:rPr>
          <w:color w:val="000000" w:themeColor="text1"/>
        </w:rPr>
        <w:t xml:space="preserve">initial </w:t>
      </w:r>
      <w:r w:rsidR="00C57A67" w:rsidRPr="00B73D26">
        <w:rPr>
          <w:color w:val="000000" w:themeColor="text1"/>
        </w:rPr>
        <w:t>immunogenic signals</w:t>
      </w:r>
      <w:r w:rsidR="00F117A4" w:rsidRPr="00B73D26">
        <w:rPr>
          <w:color w:val="000000" w:themeColor="text1"/>
        </w:rPr>
        <w:t xml:space="preserve"> </w:t>
      </w:r>
      <w:r w:rsidR="007C6BD1" w:rsidRPr="00B73D26">
        <w:rPr>
          <w:color w:val="000000" w:themeColor="text1"/>
        </w:rPr>
        <w:t xml:space="preserve">released by tumor cells </w:t>
      </w:r>
      <w:r w:rsidR="00FF177B" w:rsidRPr="00B73D26">
        <w:rPr>
          <w:color w:val="000000" w:themeColor="text1"/>
        </w:rPr>
        <w:t xml:space="preserve">under </w:t>
      </w:r>
      <w:r w:rsidR="00EF0C24" w:rsidRPr="00B73D26">
        <w:rPr>
          <w:color w:val="000000" w:themeColor="text1"/>
        </w:rPr>
        <w:t>therapy-</w:t>
      </w:r>
      <w:r w:rsidR="00087CAC" w:rsidRPr="00B73D26">
        <w:rPr>
          <w:color w:val="000000" w:themeColor="text1"/>
        </w:rPr>
        <w:t xml:space="preserve">induced </w:t>
      </w:r>
      <w:r w:rsidR="00FF177B" w:rsidRPr="00B73D26">
        <w:rPr>
          <w:color w:val="000000" w:themeColor="text1"/>
        </w:rPr>
        <w:t xml:space="preserve">stress </w:t>
      </w:r>
      <w:r w:rsidR="007C6BD1" w:rsidRPr="00B73D26">
        <w:rPr>
          <w:color w:val="000000" w:themeColor="text1"/>
        </w:rPr>
        <w:t xml:space="preserve">remains to be </w:t>
      </w:r>
      <w:r w:rsidR="0001054F" w:rsidRPr="00B73D26">
        <w:rPr>
          <w:color w:val="000000" w:themeColor="text1"/>
        </w:rPr>
        <w:t xml:space="preserve">fully </w:t>
      </w:r>
      <w:r w:rsidR="007C6BD1" w:rsidRPr="00B73D26">
        <w:rPr>
          <w:color w:val="000000" w:themeColor="text1"/>
        </w:rPr>
        <w:t xml:space="preserve">unveiled. </w:t>
      </w:r>
      <w:r w:rsidR="00804354" w:rsidRPr="00B73D26">
        <w:rPr>
          <w:color w:val="000000" w:themeColor="text1"/>
        </w:rPr>
        <w:t>Despite significant advances in cancer immunotherapy, expand</w:t>
      </w:r>
      <w:r w:rsidR="00F112A3" w:rsidRPr="00B73D26">
        <w:rPr>
          <w:color w:val="000000" w:themeColor="text1"/>
        </w:rPr>
        <w:t>ing</w:t>
      </w:r>
      <w:r w:rsidR="00804354" w:rsidRPr="00B73D26">
        <w:rPr>
          <w:color w:val="000000" w:themeColor="text1"/>
        </w:rPr>
        <w:t xml:space="preserve"> </w:t>
      </w:r>
      <w:r w:rsidR="00EF0C24" w:rsidRPr="00B73D26">
        <w:rPr>
          <w:color w:val="000000" w:themeColor="text1"/>
        </w:rPr>
        <w:t xml:space="preserve">its </w:t>
      </w:r>
      <w:r w:rsidR="00804354" w:rsidRPr="00B73D26">
        <w:rPr>
          <w:color w:val="000000" w:themeColor="text1"/>
        </w:rPr>
        <w:t xml:space="preserve">benefits </w:t>
      </w:r>
      <w:r w:rsidR="00F112A3" w:rsidRPr="00B73D26">
        <w:rPr>
          <w:color w:val="000000" w:themeColor="text1"/>
        </w:rPr>
        <w:t xml:space="preserve">to a larger portion of patients remains a challenge. </w:t>
      </w:r>
      <w:r w:rsidR="00895F5D" w:rsidRPr="00B73D26">
        <w:rPr>
          <w:color w:val="000000" w:themeColor="text1"/>
        </w:rPr>
        <w:t>A more detailed understanding of immunogenic signals</w:t>
      </w:r>
      <w:r w:rsidR="0004242C" w:rsidRPr="00B73D26">
        <w:rPr>
          <w:color w:val="000000" w:themeColor="text1"/>
        </w:rPr>
        <w:t xml:space="preserve"> </w:t>
      </w:r>
      <w:r w:rsidR="00F112A3" w:rsidRPr="00B73D26">
        <w:rPr>
          <w:color w:val="000000" w:themeColor="text1"/>
        </w:rPr>
        <w:t xml:space="preserve">that initiate T cell activation </w:t>
      </w:r>
      <w:r w:rsidR="007B0ACD" w:rsidRPr="00B73D26">
        <w:rPr>
          <w:color w:val="000000" w:themeColor="text1"/>
        </w:rPr>
        <w:t>may</w:t>
      </w:r>
      <w:r w:rsidR="00895F5D" w:rsidRPr="00B73D26">
        <w:rPr>
          <w:color w:val="000000" w:themeColor="text1"/>
        </w:rPr>
        <w:t xml:space="preserve"> guide </w:t>
      </w:r>
      <w:r w:rsidR="00087CAC" w:rsidRPr="00B73D26">
        <w:rPr>
          <w:color w:val="000000" w:themeColor="text1"/>
        </w:rPr>
        <w:t xml:space="preserve">the development of </w:t>
      </w:r>
      <w:r w:rsidR="007B0ACD" w:rsidRPr="00B73D26">
        <w:rPr>
          <w:color w:val="000000" w:themeColor="text1"/>
        </w:rPr>
        <w:t>novel</w:t>
      </w:r>
      <w:r w:rsidR="00895F5D" w:rsidRPr="00B73D26">
        <w:rPr>
          <w:color w:val="000000" w:themeColor="text1"/>
        </w:rPr>
        <w:t xml:space="preserve"> </w:t>
      </w:r>
      <w:r w:rsidR="007B0ACD" w:rsidRPr="00B73D26">
        <w:rPr>
          <w:color w:val="000000" w:themeColor="text1"/>
        </w:rPr>
        <w:t>thera</w:t>
      </w:r>
      <w:r w:rsidR="00F112A3" w:rsidRPr="00B73D26">
        <w:rPr>
          <w:color w:val="000000" w:themeColor="text1"/>
        </w:rPr>
        <w:t>pies</w:t>
      </w:r>
      <w:r w:rsidR="00F117A4" w:rsidRPr="00B73D26">
        <w:rPr>
          <w:color w:val="000000" w:themeColor="text1"/>
        </w:rPr>
        <w:t>.</w:t>
      </w:r>
    </w:p>
    <w:p w14:paraId="4E88EA2B" w14:textId="77777777" w:rsidR="008F1116" w:rsidRPr="00B73D26" w:rsidRDefault="008F1116" w:rsidP="006B5CC4">
      <w:pPr>
        <w:rPr>
          <w:color w:val="000000" w:themeColor="text1"/>
        </w:rPr>
      </w:pPr>
    </w:p>
    <w:p w14:paraId="7480E699" w14:textId="6DF738CC" w:rsidR="00E03B44" w:rsidRPr="00B73D26" w:rsidRDefault="00D63BCF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A </w:t>
      </w:r>
      <w:r w:rsidR="001B3162" w:rsidRPr="00B73D26">
        <w:rPr>
          <w:color w:val="000000" w:themeColor="text1"/>
        </w:rPr>
        <w:t>heterogen</w:t>
      </w:r>
      <w:r w:rsidR="00515BBE" w:rsidRPr="00B73D26">
        <w:rPr>
          <w:color w:val="000000" w:themeColor="text1"/>
        </w:rPr>
        <w:t>e</w:t>
      </w:r>
      <w:r w:rsidR="001B3162" w:rsidRPr="00B73D26">
        <w:rPr>
          <w:color w:val="000000" w:themeColor="text1"/>
        </w:rPr>
        <w:t xml:space="preserve">ous group of </w:t>
      </w:r>
      <w:r w:rsidR="00C31D0F" w:rsidRPr="00B73D26">
        <w:rPr>
          <w:color w:val="000000" w:themeColor="text1"/>
        </w:rPr>
        <w:t>membrane-</w:t>
      </w:r>
      <w:r w:rsidR="001B3162" w:rsidRPr="00B73D26">
        <w:rPr>
          <w:color w:val="000000" w:themeColor="text1"/>
        </w:rPr>
        <w:t>enclosed structures</w:t>
      </w:r>
      <w:r w:rsidRPr="00B73D26">
        <w:rPr>
          <w:color w:val="000000" w:themeColor="text1"/>
        </w:rPr>
        <w:t xml:space="preserve">, known as </w:t>
      </w:r>
      <w:r w:rsidR="00EF0C24" w:rsidRPr="00B73D26">
        <w:rPr>
          <w:color w:val="000000" w:themeColor="text1"/>
        </w:rPr>
        <w:t xml:space="preserve">extracellular </w:t>
      </w:r>
      <w:proofErr w:type="spellStart"/>
      <w:r w:rsidRPr="00B73D26">
        <w:rPr>
          <w:color w:val="000000" w:themeColor="text1"/>
        </w:rPr>
        <w:t>vesicles</w:t>
      </w:r>
      <w:proofErr w:type="spellEnd"/>
      <w:r w:rsidRPr="00B73D26">
        <w:rPr>
          <w:color w:val="000000" w:themeColor="text1"/>
        </w:rPr>
        <w:t xml:space="preserve"> (EVs),</w:t>
      </w:r>
      <w:r w:rsidR="001B3162" w:rsidRPr="00B73D26">
        <w:rPr>
          <w:color w:val="000000" w:themeColor="text1"/>
        </w:rPr>
        <w:t xml:space="preserve"> </w:t>
      </w:r>
      <w:r w:rsidR="00EF0C24" w:rsidRPr="00B73D26">
        <w:rPr>
          <w:color w:val="000000" w:themeColor="text1"/>
        </w:rPr>
        <w:t xml:space="preserve">seem to serve </w:t>
      </w:r>
      <w:r w:rsidR="001B3162" w:rsidRPr="00B73D26">
        <w:rPr>
          <w:color w:val="000000" w:themeColor="text1"/>
        </w:rPr>
        <w:t xml:space="preserve">as intercellular communication devices. </w:t>
      </w:r>
      <w:r w:rsidR="00F60574" w:rsidRPr="00B73D26">
        <w:rPr>
          <w:color w:val="000000" w:themeColor="text1"/>
        </w:rPr>
        <w:t>E</w:t>
      </w:r>
      <w:r w:rsidR="001B3162" w:rsidRPr="00B73D26">
        <w:rPr>
          <w:color w:val="000000" w:themeColor="text1"/>
        </w:rPr>
        <w:t xml:space="preserve">mitted by </w:t>
      </w:r>
      <w:r w:rsidR="00EF0C24" w:rsidRPr="00B73D26">
        <w:rPr>
          <w:color w:val="000000" w:themeColor="text1"/>
        </w:rPr>
        <w:t xml:space="preserve">virtually </w:t>
      </w:r>
      <w:r w:rsidR="001B3162" w:rsidRPr="00B73D26">
        <w:rPr>
          <w:color w:val="000000" w:themeColor="text1"/>
        </w:rPr>
        <w:t>all cell types</w:t>
      </w:r>
      <w:r w:rsidR="00F60574" w:rsidRPr="00B73D26">
        <w:rPr>
          <w:color w:val="000000" w:themeColor="text1"/>
        </w:rPr>
        <w:t>, EVs</w:t>
      </w:r>
      <w:r w:rsidR="001B3162" w:rsidRPr="00B73D26">
        <w:rPr>
          <w:color w:val="000000" w:themeColor="text1"/>
        </w:rPr>
        <w:t xml:space="preserve"> carry functional proteins, RNA, DNA</w:t>
      </w:r>
      <w:r w:rsidR="00515BBE" w:rsidRPr="00B73D26">
        <w:rPr>
          <w:color w:val="000000" w:themeColor="text1"/>
        </w:rPr>
        <w:t>,</w:t>
      </w:r>
      <w:r w:rsidR="001B3162" w:rsidRPr="00B73D26">
        <w:rPr>
          <w:color w:val="000000" w:themeColor="text1"/>
        </w:rPr>
        <w:t xml:space="preserve"> and other molecules to </w:t>
      </w:r>
      <w:r w:rsidR="00FA3617" w:rsidRPr="00B73D26">
        <w:rPr>
          <w:color w:val="000000" w:themeColor="text1"/>
        </w:rPr>
        <w:t xml:space="preserve">a </w:t>
      </w:r>
      <w:r w:rsidR="001B3162" w:rsidRPr="00B73D26">
        <w:rPr>
          <w:color w:val="000000" w:themeColor="text1"/>
        </w:rPr>
        <w:t>recipient cell</w:t>
      </w:r>
      <w:r w:rsidR="008F5BA5" w:rsidRPr="00B73D26">
        <w:rPr>
          <w:color w:val="000000" w:themeColor="text1"/>
        </w:rPr>
        <w:t xml:space="preserve"> </w:t>
      </w:r>
      <w:r w:rsidR="00FA3617" w:rsidRPr="00B73D26">
        <w:rPr>
          <w:color w:val="000000" w:themeColor="text1"/>
        </w:rPr>
        <w:t>or may alter a cell’s functional state just by binding to</w:t>
      </w:r>
      <w:r w:rsidR="008F5BA5" w:rsidRPr="00B73D26">
        <w:rPr>
          <w:color w:val="000000" w:themeColor="text1"/>
        </w:rPr>
        <w:t xml:space="preserve"> receptors</w:t>
      </w:r>
      <w:r w:rsidR="00FA3617" w:rsidRPr="00B73D26">
        <w:rPr>
          <w:color w:val="000000" w:themeColor="text1"/>
        </w:rPr>
        <w:t xml:space="preserve"> on the cell surface</w:t>
      </w:r>
      <w:r w:rsidR="001B3162" w:rsidRPr="00B73D26">
        <w:rPr>
          <w:color w:val="000000" w:themeColor="text1"/>
        </w:rPr>
        <w:t xml:space="preserve">. </w:t>
      </w:r>
      <w:r w:rsidR="00A86207" w:rsidRPr="00B73D26">
        <w:t xml:space="preserve">Their biologically active cargo varies </w:t>
      </w:r>
      <w:r w:rsidR="00515BBE" w:rsidRPr="00B73D26">
        <w:t xml:space="preserve">significantly </w:t>
      </w:r>
      <w:r w:rsidR="00A86207" w:rsidRPr="00B73D26">
        <w:t>by the type and functional state of the generating cell</w:t>
      </w:r>
      <w:r w:rsidR="005C6309" w:rsidRPr="00B73D26">
        <w:rPr>
          <w:color w:val="000000" w:themeColor="text1"/>
        </w:rPr>
        <w:fldChar w:fldCharType="begin"/>
      </w:r>
      <w:r w:rsidR="008D5F56" w:rsidRPr="00B73D26">
        <w:rPr>
          <w:color w:val="000000" w:themeColor="text1"/>
        </w:rPr>
        <w:instrText xml:space="preserve"> ADDIN EN.CITE &lt;EndNote&gt;&lt;Cite&gt;&lt;Author&gt;van Niel&lt;/Author&gt;&lt;Year&gt;2018&lt;/Year&gt;&lt;RecNum&gt;633&lt;/RecNum&gt;&lt;DisplayText&gt;&lt;style face="superscript"&gt;8&lt;/style&gt;&lt;/DisplayText&gt;&lt;record&gt;&lt;rec-number&gt;633&lt;/rec-number&gt;&lt;foreign-keys&gt;&lt;key app="EN" db-id="0t5exvt2vdtadpe25xrx2s5sfd2e0zexfrxs" timestamp="1609142410" guid="8ae407b4-35fa-4ba1-a731-250ed1897c99"&gt;633&lt;/key&gt;&lt;/foreign-keys&gt;&lt;ref-type name="Journal Article"&gt;17&lt;/ref-type&gt;&lt;contributors&gt;&lt;authors&gt;&lt;author&gt;van Niel, G.&lt;/author&gt;&lt;author&gt;D&amp;apos;Angelo, G.&lt;/author&gt;&lt;author&gt;Raposo, G.&lt;/author&gt;&lt;/authors&gt;&lt;/contributors&gt;&lt;auth-address&gt;Center of Psychiatry and Neurosciences, INSERM U895, Paris 75014, France.&amp;#xD;Institut Curie, Paris Sciences et Lettres Research University, Centre National de la Recherche Scientifique UMR144, Structure and Membrane Compartments, Paris F-75005, France.&lt;/auth-address&gt;&lt;titles&gt;&lt;title&gt;Shedding light on the cell biology of extracellular vesicles&lt;/title&gt;&lt;secondary-title&gt;Nature reviews. Molecular cell biology&lt;/secondary-title&gt;&lt;/titles&gt;&lt;periodical&gt;&lt;full-title&gt;Nature reviews. Molecular cell biology&lt;/full-title&gt;&lt;/periodical&gt;&lt;pages&gt;213-228&lt;/pages&gt;&lt;volume&gt;19&lt;/volume&gt;&lt;number&gt;4&lt;/number&gt;&lt;edition&gt;2018/01/18&lt;/edition&gt;&lt;keywords&gt;&lt;keyword&gt;Animals&lt;/keyword&gt;&lt;keyword&gt;Biological Transport, Active&lt;/keyword&gt;&lt;keyword&gt;Cell-Derived Microparticles/physiology/ultrastructure&lt;/keyword&gt;&lt;keyword&gt;Exosomes/physiology/ultrastructure&lt;/keyword&gt;&lt;keyword&gt;Extracellular Vesicles/*physiology/ultrastructure&lt;/keyword&gt;&lt;keyword&gt;Humans&lt;/keyword&gt;&lt;keyword&gt;Membrane Fusion&lt;/keyword&gt;&lt;keyword&gt;Models, Biological&lt;/keyword&gt;&lt;keyword&gt;Organelle Biogenesis&lt;/keyword&gt;&lt;keyword&gt;Signal Transduction&lt;/keyword&gt;&lt;/keywords&gt;&lt;dates&gt;&lt;year&gt;2018&lt;/year&gt;&lt;pub-dates&gt;&lt;date&gt;Apr&lt;/date&gt;&lt;/pub-dates&gt;&lt;/dates&gt;&lt;isbn&gt;1471-0080 (Electronic)&amp;#xD;1471-0072 (Linking)&lt;/isbn&gt;&lt;accession-num&gt;29339798&lt;/accession-num&gt;&lt;urls&gt;&lt;related-urls&gt;&lt;url&gt;https://www.ncbi.nlm.nih.gov/pubmed/29339798&lt;/url&gt;&lt;/related-urls&gt;&lt;/urls&gt;&lt;electronic-resource-num&gt;10.1038/nrm.2017.125&lt;/electronic-resource-num&gt;&lt;/record&gt;&lt;/Cite&gt;&lt;/EndNote&gt;</w:instrText>
      </w:r>
      <w:r w:rsidR="005C6309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8</w:t>
      </w:r>
      <w:r w:rsidR="005C6309" w:rsidRPr="00B73D26">
        <w:rPr>
          <w:color w:val="000000" w:themeColor="text1"/>
        </w:rPr>
        <w:fldChar w:fldCharType="end"/>
      </w:r>
      <w:r w:rsidR="00A86207" w:rsidRPr="00B73D26">
        <w:t xml:space="preserve">. </w:t>
      </w:r>
      <w:r w:rsidR="001B3162" w:rsidRPr="00B73D26">
        <w:rPr>
          <w:color w:val="000000" w:themeColor="text1"/>
        </w:rPr>
        <w:t>In cancer immunology</w:t>
      </w:r>
      <w:r w:rsidR="007B0ACD" w:rsidRPr="00B73D26">
        <w:rPr>
          <w:color w:val="000000" w:themeColor="text1"/>
        </w:rPr>
        <w:t xml:space="preserve">, EVs released from tumor cells have been </w:t>
      </w:r>
      <w:r w:rsidR="00F60574" w:rsidRPr="00B73D26">
        <w:rPr>
          <w:color w:val="000000" w:themeColor="text1"/>
        </w:rPr>
        <w:t xml:space="preserve">predominantly </w:t>
      </w:r>
      <w:r w:rsidR="007B0ACD" w:rsidRPr="00B73D26">
        <w:rPr>
          <w:color w:val="000000" w:themeColor="text1"/>
        </w:rPr>
        <w:t xml:space="preserve">regarded as adversarial to immunotherapy because they </w:t>
      </w:r>
      <w:r w:rsidR="00571244" w:rsidRPr="00B73D26">
        <w:rPr>
          <w:color w:val="000000" w:themeColor="text1"/>
        </w:rPr>
        <w:t>eventually promote invasive growth, p</w:t>
      </w:r>
      <w:r w:rsidR="00062A7E">
        <w:rPr>
          <w:color w:val="000000" w:themeColor="text1"/>
        </w:rPr>
        <w:t>er</w:t>
      </w:r>
      <w:r w:rsidR="00571244" w:rsidRPr="00B73D26">
        <w:rPr>
          <w:color w:val="000000" w:themeColor="text1"/>
        </w:rPr>
        <w:t>form metastatic niches</w:t>
      </w:r>
      <w:r w:rsidR="00227EE5" w:rsidRPr="00B73D26">
        <w:rPr>
          <w:color w:val="000000" w:themeColor="text1"/>
        </w:rPr>
        <w:fldChar w:fldCharType="begin"/>
      </w:r>
      <w:r w:rsidR="008D5F56" w:rsidRPr="00B73D26">
        <w:rPr>
          <w:color w:val="000000" w:themeColor="text1"/>
        </w:rPr>
        <w:instrText xml:space="preserve"> ADDIN EN.CITE &lt;EndNote&gt;&lt;Cite&gt;&lt;Author&gt;Zomer&lt;/Author&gt;&lt;Year&gt;2016&lt;/Year&gt;&lt;RecNum&gt;658&lt;/RecNum&gt;&lt;DisplayText&gt;&lt;style face="superscript"&gt;9&lt;/style&gt;&lt;/DisplayText&gt;&lt;record&gt;&lt;rec-number&gt;658&lt;/rec-number&gt;&lt;foreign-keys&gt;&lt;key app="EN" db-id="0t5exvt2vdtadpe25xrx2s5sfd2e0zexfrxs" timestamp="1616174800" guid="711290e2-023b-408b-82d4-fc4e904d78be"&gt;658&lt;/key&gt;&lt;/foreign-keys&gt;&lt;ref-type name="Journal Article"&gt;17&lt;/ref-type&gt;&lt;contributors&gt;&lt;authors&gt;&lt;author&gt;Zomer, A.&lt;/author&gt;&lt;author&gt;van Rheenen, J.&lt;/author&gt;&lt;/authors&gt;&lt;/contributors&gt;&lt;auth-address&gt;Cancer Genomics Netherlands, Hubrecht Institute-KNAW and University Medical Center Utrecht, Utrecht, the Netherlands.&amp;#xD;Cancer Genomics Netherlands, Hubrecht Institute-KNAW and University Medical Center Utrecht, Utrecht, the Netherlands. j.vanrheenen@hubrecht.eu.&lt;/auth-address&gt;&lt;titles&gt;&lt;title&gt;Implications of Extracellular Vesicle Transfer on Cellular Heterogeneity in Cancer: What Are the Potential Clinical Ramifications?&lt;/title&gt;&lt;secondary-title&gt;Cancer research&lt;/secondary-title&gt;&lt;/titles&gt;&lt;periodical&gt;&lt;full-title&gt;Cancer research&lt;/full-title&gt;&lt;/periodical&gt;&lt;pages&gt;2071-5&lt;/pages&gt;&lt;volume&gt;76&lt;/volume&gt;&lt;number&gt;8&lt;/number&gt;&lt;edition&gt;2016/04/02&lt;/edition&gt;&lt;keywords&gt;&lt;keyword&gt;Animals&lt;/keyword&gt;&lt;keyword&gt;Extracellular Vesicles/*physiology&lt;/keyword&gt;&lt;keyword&gt;Humans&lt;/keyword&gt;&lt;keyword&gt;Neoplasms/*genetics&lt;/keyword&gt;&lt;keyword&gt;Tumor Microenvironment/*genetics&lt;/keyword&gt;&lt;/keywords&gt;&lt;dates&gt;&lt;year&gt;2016&lt;/year&gt;&lt;pub-dates&gt;&lt;date&gt;Apr 15&lt;/date&gt;&lt;/pub-dates&gt;&lt;/dates&gt;&lt;isbn&gt;1538-7445 (Electronic)&amp;#xD;0008-5472 (Linking)&lt;/isbn&gt;&lt;accession-num&gt;27032418&lt;/accession-num&gt;&lt;urls&gt;&lt;related-urls&gt;&lt;url&gt;https://www.ncbi.nlm.nih.gov/pubmed/27032418&lt;/url&gt;&lt;/related-urls&gt;&lt;/urls&gt;&lt;electronic-resource-num&gt;10.1158/0008-5472.CAN-15-2804&lt;/electronic-resource-num&gt;&lt;/record&gt;&lt;/Cite&gt;&lt;/EndNote&gt;</w:instrText>
      </w:r>
      <w:r w:rsidR="00227EE5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9</w:t>
      </w:r>
      <w:r w:rsidR="00227EE5" w:rsidRPr="00B73D26">
        <w:rPr>
          <w:color w:val="000000" w:themeColor="text1"/>
        </w:rPr>
        <w:fldChar w:fldCharType="end"/>
      </w:r>
      <w:r w:rsidR="00515BBE" w:rsidRPr="00B73D26">
        <w:rPr>
          <w:color w:val="000000" w:themeColor="text1"/>
        </w:rPr>
        <w:t>,</w:t>
      </w:r>
      <w:r w:rsidR="00571244" w:rsidRPr="00B73D26">
        <w:rPr>
          <w:color w:val="000000" w:themeColor="text1"/>
        </w:rPr>
        <w:t xml:space="preserve"> and suppress </w:t>
      </w:r>
      <w:r w:rsidR="001C7348" w:rsidRPr="00B73D26">
        <w:rPr>
          <w:color w:val="000000" w:themeColor="text1"/>
        </w:rPr>
        <w:t xml:space="preserve">the </w:t>
      </w:r>
      <w:r w:rsidR="00571244" w:rsidRPr="00B73D26">
        <w:rPr>
          <w:color w:val="000000" w:themeColor="text1"/>
        </w:rPr>
        <w:t>immune response</w:t>
      </w:r>
      <w:r w:rsidR="00227EE5" w:rsidRPr="00B73D26">
        <w:rPr>
          <w:color w:val="000000" w:themeColor="text1"/>
        </w:rPr>
        <w:fldChar w:fldCharType="begin"/>
      </w:r>
      <w:r w:rsidR="008D5F56" w:rsidRPr="00B73D26">
        <w:rPr>
          <w:color w:val="000000" w:themeColor="text1"/>
        </w:rPr>
        <w:instrText xml:space="preserve"> ADDIN EN.CITE &lt;EndNote&gt;&lt;Cite&gt;&lt;Author&gt;Whiteside&lt;/Author&gt;&lt;Year&gt;2016&lt;/Year&gt;&lt;RecNum&gt;659&lt;/RecNum&gt;&lt;DisplayText&gt;&lt;style face="superscript"&gt;10&lt;/style&gt;&lt;/DisplayText&gt;&lt;record&gt;&lt;rec-number&gt;659&lt;/rec-number&gt;&lt;foreign-keys&gt;&lt;key app="EN" db-id="0t5exvt2vdtadpe25xrx2s5sfd2e0zexfrxs" timestamp="1616175512" guid="9d8f2560-7af2-4036-ab27-3e6860c4c7c4"&gt;659&lt;/key&gt;&lt;/foreign-keys&gt;&lt;ref-type name="Journal Article"&gt;17&lt;/ref-type&gt;&lt;contributors&gt;&lt;authors&gt;&lt;author&gt;Whiteside, T. L.&lt;/author&gt;&lt;/authors&gt;&lt;/contributors&gt;&lt;titles&gt;&lt;title&gt;Exosomes and tumor-mediated immune suppression&lt;/title&gt;&lt;secondary-title&gt;The Journal of clinical investigation&lt;/secondary-title&gt;&lt;/titles&gt;&lt;periodical&gt;&lt;full-title&gt;The Journal of clinical investigation&lt;/full-title&gt;&lt;/periodical&gt;&lt;pages&gt;1216-23&lt;/pages&gt;&lt;volume&gt;126&lt;/volume&gt;&lt;number&gt;4&lt;/number&gt;&lt;edition&gt;2016/03/02&lt;/edition&gt;&lt;keywords&gt;&lt;keyword&gt;Animals&lt;/keyword&gt;&lt;keyword&gt;Biomarkers, Tumor/*immunology&lt;/keyword&gt;&lt;keyword&gt;DNA, Neoplasm/immunology&lt;/keyword&gt;&lt;keyword&gt;Exosomes/*immunology/pathology&lt;/keyword&gt;&lt;keyword&gt;Humans&lt;/keyword&gt;&lt;keyword&gt;*Immune Tolerance&lt;/keyword&gt;&lt;keyword&gt;*Immunity, Cellular&lt;/keyword&gt;&lt;keyword&gt;MicroRNAs/immunology&lt;/keyword&gt;&lt;keyword&gt;Neoplasms/*immunology/pathology&lt;/keyword&gt;&lt;keyword&gt;RNA, Messenger/immunology&lt;/keyword&gt;&lt;keyword&gt;RNA, Neoplasm/immunology&lt;/keyword&gt;&lt;keyword&gt;Signal Transduction/*immunology&lt;/keyword&gt;&lt;/keywords&gt;&lt;dates&gt;&lt;year&gt;2016&lt;/year&gt;&lt;pub-dates&gt;&lt;date&gt;Apr 1&lt;/date&gt;&lt;/pub-dates&gt;&lt;/dates&gt;&lt;isbn&gt;1558-8238 (Electronic)&amp;#xD;0021-9738 (Linking)&lt;/isbn&gt;&lt;accession-num&gt;26927673&lt;/accession-num&gt;&lt;urls&gt;&lt;related-urls&gt;&lt;url&gt;https://www.ncbi.nlm.nih.gov/pubmed/26927673&lt;/url&gt;&lt;/related-urls&gt;&lt;/urls&gt;&lt;custom2&gt;PMC4811135&lt;/custom2&gt;&lt;electronic-resource-num&gt;10.1172/JCI81136&lt;/electronic-resource-num&gt;&lt;/record&gt;&lt;/Cite&gt;&lt;/EndNote&gt;</w:instrText>
      </w:r>
      <w:r w:rsidR="00227EE5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0</w:t>
      </w:r>
      <w:r w:rsidR="00227EE5" w:rsidRPr="00B73D26">
        <w:rPr>
          <w:color w:val="000000" w:themeColor="text1"/>
        </w:rPr>
        <w:fldChar w:fldCharType="end"/>
      </w:r>
      <w:r w:rsidR="00571244" w:rsidRPr="00B73D26">
        <w:rPr>
          <w:color w:val="000000" w:themeColor="text1"/>
        </w:rPr>
        <w:t xml:space="preserve">. </w:t>
      </w:r>
      <w:r w:rsidR="00CA0A31" w:rsidRPr="00B73D26">
        <w:rPr>
          <w:color w:val="000000" w:themeColor="text1"/>
        </w:rPr>
        <w:t>In contrast</w:t>
      </w:r>
      <w:r w:rsidR="00571244" w:rsidRPr="00B73D26">
        <w:rPr>
          <w:color w:val="000000" w:themeColor="text1"/>
        </w:rPr>
        <w:t xml:space="preserve">, </w:t>
      </w:r>
      <w:r w:rsidR="00797DF8" w:rsidRPr="00B73D26">
        <w:rPr>
          <w:color w:val="000000" w:themeColor="text1"/>
        </w:rPr>
        <w:t xml:space="preserve">some </w:t>
      </w:r>
      <w:r w:rsidR="003C7B61" w:rsidRPr="00B73D26">
        <w:rPr>
          <w:color w:val="000000" w:themeColor="text1"/>
        </w:rPr>
        <w:t>studies</w:t>
      </w:r>
      <w:r w:rsidR="00082492" w:rsidRPr="00B73D26">
        <w:rPr>
          <w:color w:val="000000" w:themeColor="text1"/>
        </w:rPr>
        <w:t xml:space="preserve"> have shown </w:t>
      </w:r>
      <w:r w:rsidR="003C7B61" w:rsidRPr="00B73D26">
        <w:rPr>
          <w:color w:val="000000" w:themeColor="text1"/>
        </w:rPr>
        <w:t>that EVs</w:t>
      </w:r>
      <w:r w:rsidR="00082492"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 xml:space="preserve">can </w:t>
      </w:r>
      <w:r w:rsidR="00082492" w:rsidRPr="00B73D26">
        <w:rPr>
          <w:color w:val="000000" w:themeColor="text1"/>
        </w:rPr>
        <w:t xml:space="preserve">transfer tumor antigens </w:t>
      </w:r>
      <w:r w:rsidR="003C7B61" w:rsidRPr="00B73D26">
        <w:rPr>
          <w:color w:val="000000" w:themeColor="text1"/>
        </w:rPr>
        <w:t>to</w:t>
      </w:r>
      <w:r w:rsidR="00082492" w:rsidRPr="00B73D26">
        <w:rPr>
          <w:color w:val="000000" w:themeColor="text1"/>
        </w:rPr>
        <w:t xml:space="preserve"> dendritic cells </w:t>
      </w:r>
      <w:r w:rsidR="003C7B61" w:rsidRPr="00B73D26">
        <w:rPr>
          <w:color w:val="000000" w:themeColor="text1"/>
        </w:rPr>
        <w:t xml:space="preserve">for </w:t>
      </w:r>
      <w:r w:rsidR="00A86207" w:rsidRPr="00B73D26">
        <w:rPr>
          <w:color w:val="000000" w:themeColor="text1"/>
        </w:rPr>
        <w:t xml:space="preserve">effective </w:t>
      </w:r>
      <w:r w:rsidR="003C7B61" w:rsidRPr="00B73D26">
        <w:rPr>
          <w:color w:val="000000" w:themeColor="text1"/>
        </w:rPr>
        <w:t>cross-presentation</w:t>
      </w:r>
      <w:r w:rsidR="00227EE5" w:rsidRPr="00B73D26">
        <w:rPr>
          <w:color w:val="000000" w:themeColor="text1"/>
        </w:rPr>
        <w:fldChar w:fldCharType="begin">
          <w:fldData xml:space="preserve">PEVuZE5vdGU+PENpdGU+PEF1dGhvcj5Xb2xmZXJzPC9BdXRob3I+PFllYXI+MjAwMTwvWWVhcj48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Xb2xmZXJzPC9BdXRob3I+PFllYXI+MjAwMTwvWWVhcj48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227EE5" w:rsidRPr="00B73D26">
        <w:rPr>
          <w:color w:val="000000" w:themeColor="text1"/>
        </w:rPr>
      </w:r>
      <w:r w:rsidR="00227EE5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1,12</w:t>
      </w:r>
      <w:r w:rsidR="00227EE5" w:rsidRPr="00B73D26">
        <w:rPr>
          <w:color w:val="000000" w:themeColor="text1"/>
        </w:rPr>
        <w:fldChar w:fldCharType="end"/>
      </w:r>
      <w:r w:rsidR="00DF1FDB">
        <w:rPr>
          <w:color w:val="000000" w:themeColor="text1"/>
        </w:rPr>
        <w:t xml:space="preserve">. </w:t>
      </w:r>
      <w:r w:rsidR="0061399C">
        <w:rPr>
          <w:color w:val="000000" w:themeColor="text1"/>
        </w:rPr>
        <w:t xml:space="preserve">EVs </w:t>
      </w:r>
      <w:r w:rsidR="00DF1FDB">
        <w:rPr>
          <w:color w:val="000000" w:themeColor="text1"/>
        </w:rPr>
        <w:t>may provide immunostimulatory nucleic acids if they emerge under therapy-induced stres</w:t>
      </w:r>
      <w:r w:rsidR="00F60574" w:rsidRPr="00B73D26">
        <w:rPr>
          <w:color w:val="000000" w:themeColor="text1"/>
        </w:rPr>
        <w:t>s</w:t>
      </w:r>
      <w:r w:rsidR="00CA0A31" w:rsidRPr="00B73D26">
        <w:rPr>
          <w:color w:val="000000" w:themeColor="text1"/>
        </w:rPr>
        <w:t xml:space="preserve">, </w:t>
      </w:r>
      <w:r w:rsidR="003C7B61" w:rsidRPr="00B73D26">
        <w:rPr>
          <w:color w:val="000000" w:themeColor="text1"/>
        </w:rPr>
        <w:t>facilitating</w:t>
      </w:r>
      <w:r w:rsidR="00CA0A31" w:rsidRPr="00B73D26">
        <w:rPr>
          <w:color w:val="000000" w:themeColor="text1"/>
        </w:rPr>
        <w:t xml:space="preserve"> an </w:t>
      </w:r>
      <w:r w:rsidR="00515BBE" w:rsidRPr="00B73D26">
        <w:rPr>
          <w:color w:val="000000" w:themeColor="text1"/>
        </w:rPr>
        <w:t>anti</w:t>
      </w:r>
      <w:r w:rsidR="00980522">
        <w:rPr>
          <w:color w:val="000000" w:themeColor="text1"/>
        </w:rPr>
        <w:t>-</w:t>
      </w:r>
      <w:r w:rsidR="00515BBE" w:rsidRPr="00B73D26">
        <w:rPr>
          <w:color w:val="000000" w:themeColor="text1"/>
        </w:rPr>
        <w:t>tumor</w:t>
      </w:r>
      <w:r w:rsidR="00CA0A31" w:rsidRPr="00B73D26">
        <w:rPr>
          <w:color w:val="000000" w:themeColor="text1"/>
        </w:rPr>
        <w:t xml:space="preserve"> immune response</w:t>
      </w:r>
      <w:r w:rsidR="00227EE5" w:rsidRPr="00B73D26">
        <w:rPr>
          <w:color w:val="000000" w:themeColor="text1"/>
        </w:rPr>
        <w:fldChar w:fldCharType="begin">
          <w:fldData xml:space="preserve">PEVuZE5vdGU+PENpdGU+PEF1dGhvcj5EaWFtb25kPC9BdXRob3I+PFllYXI+MjAxODwvWWVhcj48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EaWFtb25kPC9BdXRob3I+PFllYXI+MjAxODwvWWVhcj48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227EE5" w:rsidRPr="00B73D26">
        <w:rPr>
          <w:color w:val="000000" w:themeColor="text1"/>
        </w:rPr>
      </w:r>
      <w:r w:rsidR="00227EE5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3,14</w:t>
      </w:r>
      <w:r w:rsidR="00227EE5" w:rsidRPr="00B73D26">
        <w:rPr>
          <w:color w:val="000000" w:themeColor="text1"/>
        </w:rPr>
        <w:fldChar w:fldCharType="end"/>
      </w:r>
      <w:r w:rsidR="00CA0A31" w:rsidRPr="00B73D26">
        <w:rPr>
          <w:color w:val="000000" w:themeColor="text1"/>
        </w:rPr>
        <w:t>.</w:t>
      </w:r>
      <w:r w:rsidR="00E061F7" w:rsidRPr="00B73D26">
        <w:rPr>
          <w:color w:val="000000" w:themeColor="text1"/>
        </w:rPr>
        <w:t xml:space="preserve"> </w:t>
      </w:r>
      <w:r w:rsidR="00DF1FDB">
        <w:rPr>
          <w:color w:val="000000" w:themeColor="text1"/>
        </w:rPr>
        <w:t>Sensing</w:t>
      </w:r>
      <w:r w:rsidR="00144029"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>such</w:t>
      </w:r>
      <w:r w:rsidR="00144029" w:rsidRPr="00B73D26">
        <w:rPr>
          <w:color w:val="000000" w:themeColor="text1"/>
        </w:rPr>
        <w:t xml:space="preserve"> RNA and DNA</w:t>
      </w:r>
      <w:r w:rsidR="008F4378">
        <w:rPr>
          <w:color w:val="000000" w:themeColor="text1"/>
        </w:rPr>
        <w:t>,</w:t>
      </w:r>
      <w:r w:rsidR="00144029" w:rsidRPr="00B73D26">
        <w:rPr>
          <w:color w:val="000000" w:themeColor="text1"/>
        </w:rPr>
        <w:t xml:space="preserve"> innate immune ligands in the tumor microenvironment </w:t>
      </w:r>
      <w:r w:rsidR="008F4378" w:rsidRPr="00B73D26">
        <w:rPr>
          <w:color w:val="000000" w:themeColor="text1"/>
        </w:rPr>
        <w:t>ha</w:t>
      </w:r>
      <w:r w:rsidR="008F4378">
        <w:rPr>
          <w:color w:val="000000" w:themeColor="text1"/>
        </w:rPr>
        <w:t>ve</w:t>
      </w:r>
      <w:r w:rsidR="008F4378" w:rsidRPr="00B73D26">
        <w:rPr>
          <w:color w:val="000000" w:themeColor="text1"/>
        </w:rPr>
        <w:t xml:space="preserve"> </w:t>
      </w:r>
      <w:r w:rsidR="00144029" w:rsidRPr="00B73D26">
        <w:rPr>
          <w:color w:val="000000" w:themeColor="text1"/>
        </w:rPr>
        <w:t xml:space="preserve">recently been </w:t>
      </w:r>
      <w:r w:rsidR="0061399C">
        <w:rPr>
          <w:color w:val="000000" w:themeColor="text1"/>
        </w:rPr>
        <w:t xml:space="preserve">shown </w:t>
      </w:r>
      <w:r w:rsidR="0077697C">
        <w:rPr>
          <w:color w:val="000000" w:themeColor="text1"/>
        </w:rPr>
        <w:t>to</w:t>
      </w:r>
      <w:r w:rsidR="0061399C">
        <w:rPr>
          <w:color w:val="000000" w:themeColor="text1"/>
        </w:rPr>
        <w:t xml:space="preserve"> </w:t>
      </w:r>
      <w:r w:rsidR="0077697C">
        <w:rPr>
          <w:color w:val="000000" w:themeColor="text1"/>
        </w:rPr>
        <w:t>modulate</w:t>
      </w:r>
      <w:r w:rsidR="00144029" w:rsidRPr="00B73D26">
        <w:rPr>
          <w:color w:val="000000" w:themeColor="text1"/>
        </w:rPr>
        <w:t xml:space="preserve"> responsiveness to checkpoint </w:t>
      </w:r>
      <w:r w:rsidR="00144029" w:rsidRPr="00B73D26">
        <w:rPr>
          <w:color w:val="000000" w:themeColor="text1"/>
        </w:rPr>
        <w:lastRenderedPageBreak/>
        <w:t>blockade</w:t>
      </w:r>
      <w:r w:rsidR="00225A44">
        <w:rPr>
          <w:color w:val="000000" w:themeColor="text1"/>
        </w:rPr>
        <w:t xml:space="preserve"> significantly</w:t>
      </w:r>
      <w:r w:rsidR="00144029" w:rsidRPr="00B73D26">
        <w:rPr>
          <w:color w:val="000000" w:themeColor="text1"/>
        </w:rPr>
        <w:fldChar w:fldCharType="begin">
          <w:fldData xml:space="preserve">PEVuZE5vdGU+PENpdGU+PEF1dGhvcj5IZWlkZWdnZXI8L0F1dGhvcj48WWVhcj4yMDE5PC9ZZWFy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=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IZWlkZWdnZXI8L0F1dGhvcj48WWVhcj4yMDE5PC9ZZWFy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144029" w:rsidRPr="00B73D26">
        <w:rPr>
          <w:color w:val="000000" w:themeColor="text1"/>
        </w:rPr>
      </w:r>
      <w:r w:rsidR="00144029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5</w:t>
      </w:r>
      <w:r w:rsidR="008F4378">
        <w:rPr>
          <w:noProof/>
          <w:color w:val="000000" w:themeColor="text1"/>
          <w:vertAlign w:val="superscript"/>
        </w:rPr>
        <w:t>–</w:t>
      </w:r>
      <w:r w:rsidR="008D5F56" w:rsidRPr="00B73D26">
        <w:rPr>
          <w:noProof/>
          <w:color w:val="000000" w:themeColor="text1"/>
          <w:vertAlign w:val="superscript"/>
        </w:rPr>
        <w:t>17</w:t>
      </w:r>
      <w:r w:rsidR="00144029" w:rsidRPr="00B73D26">
        <w:rPr>
          <w:color w:val="000000" w:themeColor="text1"/>
        </w:rPr>
        <w:fldChar w:fldCharType="end"/>
      </w:r>
      <w:r w:rsidR="00144029" w:rsidRPr="00B73D26">
        <w:rPr>
          <w:color w:val="000000" w:themeColor="text1"/>
        </w:rPr>
        <w:t xml:space="preserve">. </w:t>
      </w:r>
      <w:r w:rsidR="00BD7FEB" w:rsidRPr="00B73D26">
        <w:rPr>
          <w:color w:val="000000" w:themeColor="text1"/>
        </w:rPr>
        <w:t xml:space="preserve">Hence, the immunogenic role of EVs released by </w:t>
      </w:r>
      <w:r w:rsidR="0004242C" w:rsidRPr="00B73D26">
        <w:rPr>
          <w:color w:val="000000" w:themeColor="text1"/>
        </w:rPr>
        <w:t>tumor</w:t>
      </w:r>
      <w:r w:rsidR="00BD7FEB" w:rsidRPr="00B73D26">
        <w:rPr>
          <w:color w:val="000000" w:themeColor="text1"/>
        </w:rPr>
        <w:t xml:space="preserve"> cells under </w:t>
      </w:r>
      <w:r w:rsidR="008513D3" w:rsidRPr="00B73D26">
        <w:rPr>
          <w:color w:val="000000" w:themeColor="text1"/>
        </w:rPr>
        <w:t xml:space="preserve">different </w:t>
      </w:r>
      <w:r w:rsidR="00A86207" w:rsidRPr="00B73D26">
        <w:rPr>
          <w:color w:val="000000" w:themeColor="text1"/>
        </w:rPr>
        <w:t>therapy-</w:t>
      </w:r>
      <w:r w:rsidR="00BD7FEB" w:rsidRPr="00B73D26">
        <w:rPr>
          <w:color w:val="000000" w:themeColor="text1"/>
        </w:rPr>
        <w:t>in</w:t>
      </w:r>
      <w:r w:rsidR="008513D3" w:rsidRPr="00B73D26">
        <w:rPr>
          <w:color w:val="000000" w:themeColor="text1"/>
        </w:rPr>
        <w:t xml:space="preserve">duced stress </w:t>
      </w:r>
      <w:r w:rsidR="00A86207" w:rsidRPr="00B73D26">
        <w:rPr>
          <w:color w:val="000000" w:themeColor="text1"/>
        </w:rPr>
        <w:t>needs</w:t>
      </w:r>
      <w:r w:rsidR="009F56E9" w:rsidRPr="00B73D26">
        <w:rPr>
          <w:color w:val="000000" w:themeColor="text1"/>
        </w:rPr>
        <w:t xml:space="preserve"> to be further elucidated</w:t>
      </w:r>
      <w:r w:rsidR="008513D3" w:rsidRPr="00B73D26">
        <w:rPr>
          <w:color w:val="000000" w:themeColor="text1"/>
        </w:rPr>
        <w:t xml:space="preserve">. </w:t>
      </w:r>
      <w:r w:rsidR="0004242C" w:rsidRPr="00B73D26">
        <w:rPr>
          <w:color w:val="000000" w:themeColor="text1"/>
        </w:rPr>
        <w:t>Since</w:t>
      </w:r>
      <w:r w:rsidR="008513D3" w:rsidRPr="00B73D26">
        <w:rPr>
          <w:color w:val="000000" w:themeColor="text1"/>
        </w:rPr>
        <w:t xml:space="preserve"> EVs constitute a young </w:t>
      </w:r>
      <w:r w:rsidR="009D6CB4" w:rsidRPr="00B73D26">
        <w:rPr>
          <w:color w:val="000000" w:themeColor="text1"/>
        </w:rPr>
        <w:t>yet</w:t>
      </w:r>
      <w:r w:rsidR="008513D3" w:rsidRPr="00B73D26">
        <w:rPr>
          <w:color w:val="000000" w:themeColor="text1"/>
        </w:rPr>
        <w:t xml:space="preserve"> growing field of research, standardization of methods is still ongoing. </w:t>
      </w:r>
      <w:r w:rsidR="00515BBE" w:rsidRPr="00B73D26">
        <w:rPr>
          <w:color w:val="000000" w:themeColor="text1"/>
        </w:rPr>
        <w:t>Therefore, s</w:t>
      </w:r>
      <w:r w:rsidR="009D6CB4" w:rsidRPr="00B73D26">
        <w:rPr>
          <w:color w:val="000000" w:themeColor="text1"/>
        </w:rPr>
        <w:t xml:space="preserve">haring </w:t>
      </w:r>
      <w:r w:rsidR="0004242C" w:rsidRPr="00B73D26">
        <w:rPr>
          <w:color w:val="000000" w:themeColor="text1"/>
        </w:rPr>
        <w:t>knowledge</w:t>
      </w:r>
      <w:r w:rsidR="008513D3" w:rsidRPr="00B73D26">
        <w:rPr>
          <w:color w:val="000000" w:themeColor="text1"/>
        </w:rPr>
        <w:t xml:space="preserve"> </w:t>
      </w:r>
      <w:r w:rsidR="003C7B61" w:rsidRPr="00B73D26">
        <w:rPr>
          <w:color w:val="000000" w:themeColor="text1"/>
        </w:rPr>
        <w:t xml:space="preserve">is </w:t>
      </w:r>
      <w:r w:rsidR="009D6CB4" w:rsidRPr="00B73D26">
        <w:rPr>
          <w:color w:val="000000" w:themeColor="text1"/>
        </w:rPr>
        <w:t xml:space="preserve">essential to </w:t>
      </w:r>
      <w:r w:rsidR="008513D3" w:rsidRPr="00B73D26">
        <w:rPr>
          <w:color w:val="000000" w:themeColor="text1"/>
        </w:rPr>
        <w:t xml:space="preserve">improve </w:t>
      </w:r>
      <w:r w:rsidR="00515BBE" w:rsidRPr="00B73D26">
        <w:rPr>
          <w:color w:val="000000" w:themeColor="text1"/>
        </w:rPr>
        <w:t xml:space="preserve">the </w:t>
      </w:r>
      <w:r w:rsidR="002B1665">
        <w:rPr>
          <w:color w:val="000000" w:themeColor="text1"/>
        </w:rPr>
        <w:t xml:space="preserve">research </w:t>
      </w:r>
      <w:r w:rsidR="008513D3" w:rsidRPr="00B73D26">
        <w:rPr>
          <w:color w:val="000000" w:themeColor="text1"/>
        </w:rPr>
        <w:t xml:space="preserve">reproducibility </w:t>
      </w:r>
      <w:r w:rsidR="0077697C">
        <w:rPr>
          <w:color w:val="000000" w:themeColor="text1"/>
        </w:rPr>
        <w:t>on</w:t>
      </w:r>
      <w:r w:rsidR="009778B2">
        <w:rPr>
          <w:color w:val="000000" w:themeColor="text1"/>
        </w:rPr>
        <w:t xml:space="preserve"> </w:t>
      </w:r>
      <w:r w:rsidR="0077697C">
        <w:rPr>
          <w:color w:val="000000" w:themeColor="text1"/>
        </w:rPr>
        <w:t>interactions</w:t>
      </w:r>
      <w:r w:rsidR="002B1665">
        <w:rPr>
          <w:color w:val="000000" w:themeColor="text1"/>
        </w:rPr>
        <w:t xml:space="preserve"> between</w:t>
      </w:r>
      <w:r w:rsidR="00515BBE" w:rsidRPr="00B73D26">
        <w:rPr>
          <w:color w:val="000000" w:themeColor="text1"/>
        </w:rPr>
        <w:t xml:space="preserve"> </w:t>
      </w:r>
      <w:r w:rsidR="004810FC">
        <w:rPr>
          <w:color w:val="000000" w:themeColor="text1"/>
        </w:rPr>
        <w:t>EVs and cancer immunology</w:t>
      </w:r>
      <w:r w:rsidR="009D6CB4" w:rsidRPr="00B73D26">
        <w:rPr>
          <w:color w:val="000000" w:themeColor="text1"/>
        </w:rPr>
        <w:t>.</w:t>
      </w:r>
      <w:r w:rsidR="008513D3" w:rsidRPr="00B73D26">
        <w:rPr>
          <w:color w:val="000000" w:themeColor="text1"/>
        </w:rPr>
        <w:t xml:space="preserve"> </w:t>
      </w:r>
      <w:r w:rsidR="006B50C3" w:rsidRPr="00B73D26">
        <w:rPr>
          <w:color w:val="000000" w:themeColor="text1"/>
        </w:rPr>
        <w:t>With this in mind, th</w:t>
      </w:r>
      <w:r w:rsidR="005A070A" w:rsidRPr="00B73D26">
        <w:rPr>
          <w:color w:val="000000" w:themeColor="text1"/>
        </w:rPr>
        <w:t>is</w:t>
      </w:r>
      <w:r w:rsidR="008513D3"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 xml:space="preserve">manuscript </w:t>
      </w:r>
      <w:r w:rsidR="005A070A" w:rsidRPr="00B73D26">
        <w:rPr>
          <w:color w:val="000000" w:themeColor="text1"/>
        </w:rPr>
        <w:t>describes</w:t>
      </w:r>
      <w:r w:rsidR="007A759E" w:rsidRPr="00B73D26">
        <w:rPr>
          <w:color w:val="000000" w:themeColor="text1"/>
        </w:rPr>
        <w:t xml:space="preserve"> </w:t>
      </w:r>
      <w:r w:rsidR="0045386A" w:rsidRPr="00B73D26">
        <w:rPr>
          <w:color w:val="000000" w:themeColor="text1"/>
        </w:rPr>
        <w:t>a simple</w:t>
      </w:r>
      <w:r w:rsidR="007A759E" w:rsidRPr="00B73D26">
        <w:rPr>
          <w:color w:val="000000" w:themeColor="text1"/>
        </w:rPr>
        <w:t xml:space="preserve"> </w:t>
      </w:r>
      <w:r w:rsidR="0004242C" w:rsidRPr="00B73D26">
        <w:rPr>
          <w:color w:val="000000" w:themeColor="text1"/>
        </w:rPr>
        <w:t>protocol</w:t>
      </w:r>
      <w:r w:rsidR="007A759E" w:rsidRPr="00B73D26">
        <w:rPr>
          <w:color w:val="000000" w:themeColor="text1"/>
        </w:rPr>
        <w:t xml:space="preserve"> to assess the immunogenic</w:t>
      </w:r>
      <w:r w:rsidR="003C7B61" w:rsidRPr="00B73D26">
        <w:rPr>
          <w:color w:val="000000" w:themeColor="text1"/>
        </w:rPr>
        <w:t xml:space="preserve"> effect</w:t>
      </w:r>
      <w:r w:rsidR="007A759E" w:rsidRPr="00B73D26">
        <w:rPr>
          <w:color w:val="000000" w:themeColor="text1"/>
        </w:rPr>
        <w:t xml:space="preserve"> </w:t>
      </w:r>
      <w:r w:rsidR="009D6CB4" w:rsidRPr="00B73D26">
        <w:rPr>
          <w:color w:val="000000" w:themeColor="text1"/>
        </w:rPr>
        <w:t xml:space="preserve">of </w:t>
      </w:r>
      <w:r w:rsidR="00A86207" w:rsidRPr="00B73D26">
        <w:rPr>
          <w:color w:val="000000" w:themeColor="text1"/>
        </w:rPr>
        <w:t>tumor-</w:t>
      </w:r>
      <w:r w:rsidR="009D6CB4" w:rsidRPr="00B73D26">
        <w:rPr>
          <w:color w:val="000000" w:themeColor="text1"/>
        </w:rPr>
        <w:t>derived EVs</w:t>
      </w:r>
      <w:r w:rsidR="003C7B61" w:rsidRPr="00B73D26">
        <w:rPr>
          <w:color w:val="000000" w:themeColor="text1"/>
        </w:rPr>
        <w:t xml:space="preserve"> </w:t>
      </w:r>
      <w:r w:rsidR="009D6CB4" w:rsidRPr="00FF1367">
        <w:rPr>
          <w:i/>
          <w:iCs/>
          <w:color w:val="000000" w:themeColor="text1"/>
        </w:rPr>
        <w:t>in vivo</w:t>
      </w:r>
      <w:r w:rsidR="009D6CB4" w:rsidRPr="00B73D26">
        <w:rPr>
          <w:color w:val="000000" w:themeColor="text1"/>
        </w:rPr>
        <w:t>.</w:t>
      </w:r>
    </w:p>
    <w:p w14:paraId="259AF5FA" w14:textId="77777777" w:rsidR="008F1116" w:rsidRPr="00B73D26" w:rsidRDefault="008F1116" w:rsidP="006B5CC4">
      <w:pPr>
        <w:rPr>
          <w:color w:val="000000" w:themeColor="text1"/>
        </w:rPr>
      </w:pPr>
    </w:p>
    <w:p w14:paraId="328FD147" w14:textId="404AE43E" w:rsidR="003C7B61" w:rsidRPr="00B73D26" w:rsidRDefault="00C030D4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This </w:t>
      </w:r>
      <w:r w:rsidR="00087CAC" w:rsidRPr="00B73D26">
        <w:rPr>
          <w:color w:val="000000" w:themeColor="text1"/>
        </w:rPr>
        <w:t xml:space="preserve">assessment </w:t>
      </w:r>
      <w:r w:rsidRPr="00B73D26">
        <w:rPr>
          <w:color w:val="000000" w:themeColor="text1"/>
        </w:rPr>
        <w:t xml:space="preserve">is performed by </w:t>
      </w:r>
      <w:r w:rsidR="00087CAC" w:rsidRPr="00B73D26">
        <w:rPr>
          <w:color w:val="000000" w:themeColor="text1"/>
        </w:rPr>
        <w:t>generating</w:t>
      </w:r>
      <w:r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>tumor-</w:t>
      </w:r>
      <w:r w:rsidRPr="00B73D26">
        <w:rPr>
          <w:color w:val="000000" w:themeColor="text1"/>
        </w:rPr>
        <w:t>derived EVs,</w:t>
      </w:r>
      <w:r w:rsidR="00087CAC" w:rsidRPr="00B73D26">
        <w:rPr>
          <w:color w:val="000000" w:themeColor="text1"/>
        </w:rPr>
        <w:t xml:space="preserve"> immunizing </w:t>
      </w:r>
      <w:r w:rsidR="00A86207" w:rsidRPr="00B73D26">
        <w:rPr>
          <w:color w:val="000000" w:themeColor="text1"/>
        </w:rPr>
        <w:t>recipient mice</w:t>
      </w:r>
      <w:r w:rsidR="00087CAC" w:rsidRPr="00B73D26">
        <w:rPr>
          <w:color w:val="000000" w:themeColor="text1"/>
        </w:rPr>
        <w:t xml:space="preserve"> with those EVs</w:t>
      </w:r>
      <w:r w:rsidRPr="00B73D26">
        <w:rPr>
          <w:color w:val="000000" w:themeColor="text1"/>
        </w:rPr>
        <w:t xml:space="preserve">, and </w:t>
      </w:r>
      <w:r w:rsidR="00087CAC" w:rsidRPr="00B73D26">
        <w:rPr>
          <w:color w:val="000000" w:themeColor="text1"/>
        </w:rPr>
        <w:t>analyzing</w:t>
      </w:r>
      <w:r w:rsidRPr="00B73D26">
        <w:rPr>
          <w:color w:val="000000" w:themeColor="text1"/>
        </w:rPr>
        <w:t xml:space="preserve"> </w:t>
      </w:r>
      <w:r w:rsidR="00E03B44" w:rsidRPr="00B73D26">
        <w:rPr>
          <w:color w:val="000000" w:themeColor="text1"/>
        </w:rPr>
        <w:t xml:space="preserve">splenic </w:t>
      </w:r>
      <w:r w:rsidRPr="00B73D26">
        <w:rPr>
          <w:color w:val="000000" w:themeColor="text1"/>
        </w:rPr>
        <w:t>T cells</w:t>
      </w:r>
      <w:r w:rsidR="00087CAC" w:rsidRPr="00B73D26">
        <w:rPr>
          <w:color w:val="000000" w:themeColor="text1"/>
        </w:rPr>
        <w:t xml:space="preserve"> </w:t>
      </w:r>
      <w:r w:rsidR="00087CAC" w:rsidRPr="00DD2B83">
        <w:rPr>
          <w:i/>
          <w:iCs/>
          <w:color w:val="000000" w:themeColor="text1"/>
        </w:rPr>
        <w:t>via</w:t>
      </w:r>
      <w:r w:rsidR="00087CAC" w:rsidRPr="00B73D26">
        <w:rPr>
          <w:color w:val="000000" w:themeColor="text1"/>
        </w:rPr>
        <w:t xml:space="preserve"> flow cytometry</w:t>
      </w:r>
      <w:r w:rsidRPr="00B73D26">
        <w:rPr>
          <w:color w:val="000000" w:themeColor="text1"/>
        </w:rPr>
        <w:t xml:space="preserve">. EV generation is ideally performed by seeding </w:t>
      </w:r>
      <w:r w:rsidR="00E03B44" w:rsidRPr="00B73D26">
        <w:rPr>
          <w:color w:val="000000" w:themeColor="text1"/>
        </w:rPr>
        <w:t xml:space="preserve">murine </w:t>
      </w:r>
      <w:r w:rsidRPr="00B73D26">
        <w:rPr>
          <w:color w:val="000000" w:themeColor="text1"/>
        </w:rPr>
        <w:t xml:space="preserve">tumor </w:t>
      </w:r>
      <w:r w:rsidR="00132343" w:rsidRPr="00B73D26">
        <w:rPr>
          <w:color w:val="000000" w:themeColor="text1"/>
        </w:rPr>
        <w:t xml:space="preserve">cells in an EV-free cell culture medium </w:t>
      </w:r>
      <w:r w:rsidR="00E03B44" w:rsidRPr="00B73D26">
        <w:rPr>
          <w:color w:val="000000" w:themeColor="text1"/>
        </w:rPr>
        <w:t>for</w:t>
      </w:r>
      <w:r w:rsidR="00132343" w:rsidRPr="00B73D26">
        <w:rPr>
          <w:color w:val="000000" w:themeColor="text1"/>
        </w:rPr>
        <w:t xml:space="preserve"> a high degree of purity. Cells are treated </w:t>
      </w:r>
      <w:r w:rsidR="00A86207" w:rsidRPr="00B73D26">
        <w:rPr>
          <w:color w:val="000000" w:themeColor="text1"/>
        </w:rPr>
        <w:t>with a specific cell stress stimulus</w:t>
      </w:r>
      <w:r w:rsidR="001C7348" w:rsidRPr="00B73D26">
        <w:rPr>
          <w:color w:val="000000" w:themeColor="text1"/>
        </w:rPr>
        <w:t>,</w:t>
      </w:r>
      <w:r w:rsidR="00A86207" w:rsidRPr="00B73D26">
        <w:rPr>
          <w:color w:val="000000" w:themeColor="text1"/>
        </w:rPr>
        <w:t xml:space="preserve"> such as chemotherapy</w:t>
      </w:r>
      <w:r w:rsidR="00337D2E" w:rsidRPr="00B73D26">
        <w:rPr>
          <w:color w:val="000000" w:themeColor="text1"/>
        </w:rPr>
        <w:t>,</w:t>
      </w:r>
      <w:r w:rsidR="00A86207" w:rsidRPr="00B73D26">
        <w:rPr>
          <w:color w:val="000000" w:themeColor="text1"/>
        </w:rPr>
        <w:t xml:space="preserve"> to</w:t>
      </w:r>
      <w:r w:rsidR="00750F9C"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 xml:space="preserve">compare </w:t>
      </w:r>
      <w:r w:rsidR="005A070A" w:rsidRPr="00B73D26">
        <w:rPr>
          <w:color w:val="000000" w:themeColor="text1"/>
        </w:rPr>
        <w:t>the</w:t>
      </w:r>
      <w:r w:rsidR="00132343" w:rsidRPr="00B73D26">
        <w:rPr>
          <w:color w:val="000000" w:themeColor="text1"/>
        </w:rPr>
        <w:t xml:space="preserve"> effect </w:t>
      </w:r>
      <w:r w:rsidR="00A86207" w:rsidRPr="00B73D26">
        <w:rPr>
          <w:color w:val="000000" w:themeColor="text1"/>
        </w:rPr>
        <w:t>of</w:t>
      </w:r>
      <w:r w:rsidR="00132343" w:rsidRPr="00B73D26">
        <w:rPr>
          <w:color w:val="000000" w:themeColor="text1"/>
        </w:rPr>
        <w:t xml:space="preserve"> </w:t>
      </w:r>
      <w:r w:rsidR="00A86207" w:rsidRPr="00B73D26">
        <w:rPr>
          <w:color w:val="000000" w:themeColor="text1"/>
        </w:rPr>
        <w:t>therapy-</w:t>
      </w:r>
      <w:r w:rsidR="00750F9C" w:rsidRPr="00B73D26">
        <w:rPr>
          <w:color w:val="000000" w:themeColor="text1"/>
        </w:rPr>
        <w:t>induced</w:t>
      </w:r>
      <w:r w:rsidR="00132343" w:rsidRPr="00B73D26">
        <w:rPr>
          <w:color w:val="000000" w:themeColor="text1"/>
        </w:rPr>
        <w:t xml:space="preserve"> EVs against baseline immunogenicity of respective </w:t>
      </w:r>
      <w:r w:rsidR="00A86207" w:rsidRPr="00B73D26">
        <w:rPr>
          <w:color w:val="000000" w:themeColor="text1"/>
        </w:rPr>
        <w:t>tumor-</w:t>
      </w:r>
      <w:r w:rsidR="00132343" w:rsidRPr="00B73D26">
        <w:rPr>
          <w:color w:val="000000" w:themeColor="text1"/>
        </w:rPr>
        <w:t xml:space="preserve">derived EVs. </w:t>
      </w:r>
      <w:r w:rsidR="00750F9C" w:rsidRPr="00B73D26">
        <w:rPr>
          <w:color w:val="000000" w:themeColor="text1"/>
        </w:rPr>
        <w:t>The</w:t>
      </w:r>
      <w:r w:rsidR="00132343" w:rsidRPr="00B73D26">
        <w:rPr>
          <w:color w:val="000000" w:themeColor="text1"/>
        </w:rPr>
        <w:t xml:space="preserve"> isolation </w:t>
      </w:r>
      <w:r w:rsidR="00750F9C" w:rsidRPr="00B73D26">
        <w:rPr>
          <w:color w:val="000000" w:themeColor="text1"/>
        </w:rPr>
        <w:t xml:space="preserve">of EVs </w:t>
      </w:r>
      <w:r w:rsidR="00132343" w:rsidRPr="00B73D26">
        <w:rPr>
          <w:color w:val="000000" w:themeColor="text1"/>
        </w:rPr>
        <w:t xml:space="preserve">may well be performed by </w:t>
      </w:r>
      <w:r w:rsidR="00337D2E" w:rsidRPr="00B73D26">
        <w:rPr>
          <w:color w:val="000000" w:themeColor="text1"/>
        </w:rPr>
        <w:t>various</w:t>
      </w:r>
      <w:r w:rsidR="00132343" w:rsidRPr="00B73D26">
        <w:rPr>
          <w:color w:val="000000" w:themeColor="text1"/>
        </w:rPr>
        <w:t xml:space="preserve"> techniques that </w:t>
      </w:r>
      <w:r w:rsidR="009F56E9" w:rsidRPr="00B73D26">
        <w:rPr>
          <w:color w:val="000000" w:themeColor="text1"/>
        </w:rPr>
        <w:t>should</w:t>
      </w:r>
      <w:r w:rsidR="00750F9C" w:rsidRPr="00B73D26">
        <w:rPr>
          <w:color w:val="000000" w:themeColor="text1"/>
        </w:rPr>
        <w:t xml:space="preserve"> be selected </w:t>
      </w:r>
      <w:r w:rsidR="005A070A" w:rsidRPr="00B73D26">
        <w:rPr>
          <w:color w:val="000000" w:themeColor="text1"/>
        </w:rPr>
        <w:t>according to</w:t>
      </w:r>
      <w:r w:rsidR="00750F9C" w:rsidRPr="00B73D26">
        <w:rPr>
          <w:color w:val="000000" w:themeColor="text1"/>
        </w:rPr>
        <w:t xml:space="preserve"> </w:t>
      </w:r>
      <w:r w:rsidR="00750F9C" w:rsidRPr="00DD2B83">
        <w:rPr>
          <w:i/>
          <w:iCs/>
          <w:color w:val="000000" w:themeColor="text1"/>
        </w:rPr>
        <w:t>in vivo</w:t>
      </w:r>
      <w:r w:rsidR="00750F9C" w:rsidRPr="00B73D26">
        <w:rPr>
          <w:color w:val="000000" w:themeColor="text1"/>
        </w:rPr>
        <w:t xml:space="preserve"> applicability and local availability.</w:t>
      </w:r>
      <w:r w:rsidR="00C16E98" w:rsidRPr="00B73D26">
        <w:rPr>
          <w:color w:val="000000" w:themeColor="text1"/>
        </w:rPr>
        <w:t xml:space="preserve"> </w:t>
      </w:r>
      <w:r w:rsidR="00521E91" w:rsidRPr="00B73D26">
        <w:rPr>
          <w:color w:val="000000" w:themeColor="text1"/>
        </w:rPr>
        <w:t>The following</w:t>
      </w:r>
      <w:r w:rsidR="0095750A" w:rsidRPr="00B73D26">
        <w:rPr>
          <w:color w:val="000000" w:themeColor="text1"/>
        </w:rPr>
        <w:t xml:space="preserve"> protocol</w:t>
      </w:r>
      <w:r w:rsidR="00C16E98" w:rsidRPr="00B73D26">
        <w:rPr>
          <w:color w:val="000000" w:themeColor="text1"/>
        </w:rPr>
        <w:t xml:space="preserve"> describe</w:t>
      </w:r>
      <w:r w:rsidR="00521E91" w:rsidRPr="00B73D26">
        <w:rPr>
          <w:color w:val="000000" w:themeColor="text1"/>
        </w:rPr>
        <w:t xml:space="preserve">s </w:t>
      </w:r>
      <w:r w:rsidR="00C16E98" w:rsidRPr="00B73D26">
        <w:rPr>
          <w:color w:val="000000" w:themeColor="text1"/>
        </w:rPr>
        <w:t>a precipitation-based assay with a commercial kit for EV purification.</w:t>
      </w:r>
      <w:r w:rsidR="00750F9C" w:rsidRPr="00B73D26">
        <w:rPr>
          <w:color w:val="000000" w:themeColor="text1"/>
        </w:rPr>
        <w:t xml:space="preserve"> </w:t>
      </w:r>
      <w:r w:rsidR="00E03B44" w:rsidRPr="00B73D26">
        <w:rPr>
          <w:color w:val="000000" w:themeColor="text1"/>
        </w:rPr>
        <w:t xml:space="preserve">Mice are </w:t>
      </w:r>
      <w:r w:rsidR="00087CAC" w:rsidRPr="00B73D26">
        <w:rPr>
          <w:color w:val="000000" w:themeColor="text1"/>
        </w:rPr>
        <w:t xml:space="preserve">immunized </w:t>
      </w:r>
      <w:r w:rsidR="00C16E98" w:rsidRPr="00B73D26">
        <w:rPr>
          <w:color w:val="000000" w:themeColor="text1"/>
        </w:rPr>
        <w:t xml:space="preserve">twice </w:t>
      </w:r>
      <w:r w:rsidR="00087CAC" w:rsidRPr="00B73D26">
        <w:rPr>
          <w:color w:val="000000" w:themeColor="text1"/>
        </w:rPr>
        <w:t>with</w:t>
      </w:r>
      <w:r w:rsidR="00E03B44" w:rsidRPr="00B73D26">
        <w:rPr>
          <w:color w:val="000000" w:themeColor="text1"/>
        </w:rPr>
        <w:t xml:space="preserve"> those EVs</w:t>
      </w:r>
      <w:r w:rsidR="00C16E98" w:rsidRPr="00B73D26">
        <w:rPr>
          <w:color w:val="000000" w:themeColor="text1"/>
        </w:rPr>
        <w:t xml:space="preserve">. </w:t>
      </w:r>
      <w:r w:rsidR="002A16D5" w:rsidRPr="00B73D26">
        <w:rPr>
          <w:color w:val="000000" w:themeColor="text1"/>
        </w:rPr>
        <w:t xml:space="preserve">Fourteen days after the first injection, T cells are extracted from the spleen and analyzed for </w:t>
      </w:r>
      <w:r w:rsidR="0073673E" w:rsidRPr="00B73D26">
        <w:rPr>
          <w:color w:val="000000" w:themeColor="text1"/>
        </w:rPr>
        <w:t>IFN</w:t>
      </w:r>
      <w:r w:rsidR="00A30451">
        <w:rPr>
          <w:color w:val="000000" w:themeColor="text1"/>
        </w:rPr>
        <w:t>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2A16D5" w:rsidRPr="00B73D26">
        <w:rPr>
          <w:color w:val="000000" w:themeColor="text1"/>
        </w:rPr>
        <w:t xml:space="preserve"> </w:t>
      </w:r>
      <w:r w:rsidR="00FC0EC8" w:rsidRPr="00B73D26">
        <w:rPr>
          <w:color w:val="000000" w:themeColor="text1"/>
        </w:rPr>
        <w:t xml:space="preserve">production </w:t>
      </w:r>
      <w:r w:rsidR="002A16D5" w:rsidRPr="00DD2B83">
        <w:rPr>
          <w:i/>
          <w:iCs/>
          <w:color w:val="000000" w:themeColor="text1"/>
        </w:rPr>
        <w:t>via</w:t>
      </w:r>
      <w:r w:rsidR="002A16D5" w:rsidRPr="00B73D26">
        <w:rPr>
          <w:color w:val="000000" w:themeColor="text1"/>
        </w:rPr>
        <w:t xml:space="preserve"> </w:t>
      </w:r>
      <w:r w:rsidR="00C16E98" w:rsidRPr="00B73D26">
        <w:rPr>
          <w:color w:val="000000" w:themeColor="text1"/>
        </w:rPr>
        <w:t>flow cytometry</w:t>
      </w:r>
      <w:r w:rsidR="00337D2E" w:rsidRPr="00B73D26">
        <w:rPr>
          <w:color w:val="000000" w:themeColor="text1"/>
        </w:rPr>
        <w:t xml:space="preserve"> to evaluate a</w:t>
      </w:r>
      <w:r w:rsidR="00460AA6" w:rsidRPr="00B73D26">
        <w:rPr>
          <w:color w:val="000000" w:themeColor="text1"/>
        </w:rPr>
        <w:t xml:space="preserve"> systemic immune response</w:t>
      </w:r>
      <w:r w:rsidR="002A16D5" w:rsidRPr="00B73D26">
        <w:rPr>
          <w:color w:val="000000" w:themeColor="text1"/>
        </w:rPr>
        <w:t xml:space="preserve">. </w:t>
      </w:r>
      <w:r w:rsidR="00711D25" w:rsidRPr="00B73D26">
        <w:rPr>
          <w:color w:val="000000" w:themeColor="text1"/>
        </w:rPr>
        <w:t>With this</w:t>
      </w:r>
      <w:r w:rsidR="00F8764C" w:rsidRPr="00B73D26">
        <w:rPr>
          <w:color w:val="000000" w:themeColor="text1"/>
        </w:rPr>
        <w:t xml:space="preserve">, the potential of </w:t>
      </w:r>
      <w:r w:rsidR="00C16E98" w:rsidRPr="00B73D26">
        <w:rPr>
          <w:color w:val="000000" w:themeColor="text1"/>
        </w:rPr>
        <w:t>tumor-</w:t>
      </w:r>
      <w:r w:rsidR="007935EB" w:rsidRPr="00B73D26">
        <w:rPr>
          <w:color w:val="000000" w:themeColor="text1"/>
        </w:rPr>
        <w:t>derived</w:t>
      </w:r>
      <w:r w:rsidR="00F8764C" w:rsidRPr="00B73D26">
        <w:rPr>
          <w:color w:val="000000" w:themeColor="text1"/>
        </w:rPr>
        <w:t xml:space="preserve"> EVs, emerging under different therapeutic regimens, to induce </w:t>
      </w:r>
      <w:r w:rsidR="00515BBE" w:rsidRPr="00B73D26">
        <w:rPr>
          <w:color w:val="000000" w:themeColor="text1"/>
        </w:rPr>
        <w:t>anti</w:t>
      </w:r>
      <w:r w:rsidR="00980522">
        <w:rPr>
          <w:color w:val="000000" w:themeColor="text1"/>
        </w:rPr>
        <w:t>-</w:t>
      </w:r>
      <w:r w:rsidR="00515BBE" w:rsidRPr="00B73D26">
        <w:rPr>
          <w:color w:val="000000" w:themeColor="text1"/>
        </w:rPr>
        <w:t>tumor</w:t>
      </w:r>
      <w:r w:rsidR="00F8764C" w:rsidRPr="00B73D26">
        <w:rPr>
          <w:color w:val="000000" w:themeColor="text1"/>
        </w:rPr>
        <w:t xml:space="preserve"> T cell responses is assessed </w:t>
      </w:r>
      <w:r w:rsidR="00C752D0" w:rsidRPr="00B73D26">
        <w:rPr>
          <w:color w:val="000000" w:themeColor="text1"/>
        </w:rPr>
        <w:t>relatively eas</w:t>
      </w:r>
      <w:r w:rsidR="001C7348" w:rsidRPr="00B73D26">
        <w:rPr>
          <w:color w:val="000000" w:themeColor="text1"/>
        </w:rPr>
        <w:t>il</w:t>
      </w:r>
      <w:r w:rsidR="00C752D0" w:rsidRPr="00B73D26">
        <w:rPr>
          <w:color w:val="000000" w:themeColor="text1"/>
        </w:rPr>
        <w:t xml:space="preserve">y, </w:t>
      </w:r>
      <w:r w:rsidR="001C7348" w:rsidRPr="00B73D26">
        <w:rPr>
          <w:color w:val="000000" w:themeColor="text1"/>
        </w:rPr>
        <w:t>quickly</w:t>
      </w:r>
      <w:r w:rsidR="00711D25" w:rsidRPr="00B73D26">
        <w:rPr>
          <w:color w:val="000000" w:themeColor="text1"/>
        </w:rPr>
        <w:t>,</w:t>
      </w:r>
      <w:r w:rsidR="006D737D" w:rsidRPr="00B73D26">
        <w:rPr>
          <w:color w:val="000000" w:themeColor="text1"/>
        </w:rPr>
        <w:t xml:space="preserve"> and with</w:t>
      </w:r>
      <w:r w:rsidR="00087CAC" w:rsidRPr="00B73D26">
        <w:rPr>
          <w:color w:val="000000" w:themeColor="text1"/>
        </w:rPr>
        <w:t xml:space="preserve"> high validity</w:t>
      </w:r>
      <w:r w:rsidR="00460AA6" w:rsidRPr="00B73D26">
        <w:rPr>
          <w:color w:val="000000" w:themeColor="text1"/>
        </w:rPr>
        <w:fldChar w:fldCharType="begin">
          <w:fldData xml:space="preserve">PEVuZE5vdGU+PENpdGU+PEF1dGhvcj5EaWFtb25kPC9BdXRob3I+PFllYXI+MjAxODwvWWVhcj48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EaWFtb25kPC9BdXRob3I+PFllYXI+MjAxODwvWWVhcj48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460AA6" w:rsidRPr="00B73D26">
        <w:rPr>
          <w:color w:val="000000" w:themeColor="text1"/>
        </w:rPr>
      </w:r>
      <w:r w:rsidR="00460AA6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3</w:t>
      </w:r>
      <w:r w:rsidR="00460AA6" w:rsidRPr="00B73D26">
        <w:rPr>
          <w:color w:val="000000" w:themeColor="text1"/>
        </w:rPr>
        <w:fldChar w:fldCharType="end"/>
      </w:r>
      <w:r w:rsidR="007935EB" w:rsidRPr="00B73D26">
        <w:rPr>
          <w:color w:val="000000" w:themeColor="text1"/>
        </w:rPr>
        <w:t xml:space="preserve">. </w:t>
      </w:r>
      <w:r w:rsidR="009B63A4" w:rsidRPr="00B73D26">
        <w:rPr>
          <w:color w:val="000000" w:themeColor="text1"/>
        </w:rPr>
        <w:t>The</w:t>
      </w:r>
      <w:r w:rsidR="006D737D" w:rsidRPr="00B73D26">
        <w:rPr>
          <w:color w:val="000000" w:themeColor="text1"/>
        </w:rPr>
        <w:t>refore, this</w:t>
      </w:r>
      <w:r w:rsidR="009B63A4" w:rsidRPr="00B73D26">
        <w:rPr>
          <w:color w:val="000000" w:themeColor="text1"/>
        </w:rPr>
        <w:t xml:space="preserve"> method is </w:t>
      </w:r>
      <w:r w:rsidR="00087CAC" w:rsidRPr="00B73D26">
        <w:rPr>
          <w:color w:val="000000" w:themeColor="text1"/>
        </w:rPr>
        <w:t>suitable</w:t>
      </w:r>
      <w:r w:rsidR="009B63A4" w:rsidRPr="00B73D26">
        <w:rPr>
          <w:color w:val="000000" w:themeColor="text1"/>
        </w:rPr>
        <w:t xml:space="preserve"> for an immunological screening of EVs</w:t>
      </w:r>
      <w:r w:rsidR="00794C57" w:rsidRPr="00B73D26">
        <w:rPr>
          <w:color w:val="000000" w:themeColor="text1"/>
        </w:rPr>
        <w:t xml:space="preserve"> derived from</w:t>
      </w:r>
      <w:r w:rsidR="00C16E98" w:rsidRPr="00B73D26">
        <w:rPr>
          <w:color w:val="000000" w:themeColor="text1"/>
        </w:rPr>
        <w:t xml:space="preserve"> cancer cells under</w:t>
      </w:r>
      <w:r w:rsidR="00794C57" w:rsidRPr="00B73D26">
        <w:rPr>
          <w:color w:val="000000" w:themeColor="text1"/>
        </w:rPr>
        <w:t xml:space="preserve"> various conditions</w:t>
      </w:r>
      <w:r w:rsidR="009B63A4" w:rsidRPr="00B73D26">
        <w:rPr>
          <w:color w:val="000000" w:themeColor="text1"/>
        </w:rPr>
        <w:t>.</w:t>
      </w:r>
    </w:p>
    <w:p w14:paraId="7D5452DC" w14:textId="77777777" w:rsidR="002722EA" w:rsidRPr="00B73D26" w:rsidRDefault="002722EA" w:rsidP="006B5CC4">
      <w:pPr>
        <w:rPr>
          <w:b/>
        </w:rPr>
      </w:pPr>
    </w:p>
    <w:p w14:paraId="07431536" w14:textId="1422FB5D" w:rsidR="00B84794" w:rsidRDefault="00551D82" w:rsidP="006B5CC4">
      <w:r w:rsidRPr="00B73D26">
        <w:rPr>
          <w:b/>
        </w:rPr>
        <w:t>PROTOCOL:</w:t>
      </w:r>
    </w:p>
    <w:p w14:paraId="273C994E" w14:textId="39161F4F" w:rsidR="00FA3F4B" w:rsidRPr="00B73D26" w:rsidRDefault="00FA3F4B" w:rsidP="00FA3F4B">
      <w:pPr>
        <w:rPr>
          <w:color w:val="000000" w:themeColor="text1"/>
        </w:rPr>
      </w:pPr>
      <w:r>
        <w:rPr>
          <w:color w:val="000000" w:themeColor="text1"/>
        </w:rPr>
        <w:t>At the onset of experiments, mice were at least 6 weeks of age</w:t>
      </w:r>
      <w:r w:rsidRPr="00B73D26">
        <w:rPr>
          <w:color w:val="000000" w:themeColor="text1"/>
        </w:rPr>
        <w:t xml:space="preserve"> and were maintained under specific pathogen-free conditions. </w:t>
      </w:r>
      <w:r>
        <w:rPr>
          <w:color w:val="000000" w:themeColor="text1"/>
        </w:rPr>
        <w:t>The present protocol c</w:t>
      </w:r>
      <w:r w:rsidRPr="00B73D26">
        <w:rPr>
          <w:color w:val="000000" w:themeColor="text1"/>
        </w:rPr>
        <w:t>ompl</w:t>
      </w:r>
      <w:r>
        <w:rPr>
          <w:color w:val="000000" w:themeColor="text1"/>
        </w:rPr>
        <w:t>ies</w:t>
      </w:r>
      <w:r w:rsidRPr="00B73D26">
        <w:rPr>
          <w:color w:val="000000" w:themeColor="text1"/>
        </w:rPr>
        <w:t xml:space="preserve"> with </w:t>
      </w:r>
      <w:r>
        <w:rPr>
          <w:color w:val="000000" w:themeColor="text1"/>
        </w:rPr>
        <w:t xml:space="preserve">the Institutional </w:t>
      </w:r>
      <w:r w:rsidRPr="00B73D26">
        <w:rPr>
          <w:color w:val="000000" w:themeColor="text1"/>
        </w:rPr>
        <w:t>ethical standards and prevailing local regulations. Animal studies were approved by the local regulatory agency (</w:t>
      </w:r>
      <w:proofErr w:type="spellStart"/>
      <w:r w:rsidRPr="00B73D26">
        <w:rPr>
          <w:color w:val="000000" w:themeColor="text1"/>
        </w:rPr>
        <w:t>Regierung</w:t>
      </w:r>
      <w:proofErr w:type="spellEnd"/>
      <w:r w:rsidRPr="00B73D26">
        <w:rPr>
          <w:color w:val="000000" w:themeColor="text1"/>
        </w:rPr>
        <w:t xml:space="preserve"> von </w:t>
      </w:r>
      <w:proofErr w:type="spellStart"/>
      <w:r w:rsidRPr="00B73D26">
        <w:rPr>
          <w:color w:val="000000" w:themeColor="text1"/>
        </w:rPr>
        <w:t>Oberbayern</w:t>
      </w:r>
      <w:proofErr w:type="spellEnd"/>
      <w:r w:rsidRPr="00B73D26">
        <w:rPr>
          <w:color w:val="000000" w:themeColor="text1"/>
        </w:rPr>
        <w:t xml:space="preserve">, Munich, Germany). </w:t>
      </w:r>
      <w:r w:rsidR="008871CF">
        <w:rPr>
          <w:color w:val="000000" w:themeColor="text1"/>
        </w:rPr>
        <w:t>P</w:t>
      </w:r>
      <w:r w:rsidRPr="00B73D26">
        <w:t>ossible sex-related bia</w:t>
      </w:r>
      <w:r w:rsidR="008871CF">
        <w:t>se</w:t>
      </w:r>
      <w:r w:rsidRPr="00B73D26">
        <w:t xml:space="preserve">s </w:t>
      </w:r>
      <w:r w:rsidR="008871CF">
        <w:t xml:space="preserve">were not investigated </w:t>
      </w:r>
      <w:r w:rsidRPr="00B73D26">
        <w:t xml:space="preserve">in these </w:t>
      </w:r>
      <w:r w:rsidR="008871CF">
        <w:t>studies</w:t>
      </w:r>
      <w:r w:rsidRPr="00B73D26">
        <w:t>.</w:t>
      </w:r>
    </w:p>
    <w:p w14:paraId="2698AEA8" w14:textId="77777777" w:rsidR="001D37BB" w:rsidRPr="00B73D26" w:rsidRDefault="001D37BB" w:rsidP="006B5CC4">
      <w:pPr>
        <w:rPr>
          <w:color w:val="000000" w:themeColor="text1"/>
        </w:rPr>
      </w:pPr>
    </w:p>
    <w:p w14:paraId="25713361" w14:textId="06FC4682" w:rsidR="00B84794" w:rsidRPr="00B73D26" w:rsidRDefault="007935EB" w:rsidP="006B5CC4">
      <w:pPr>
        <w:pStyle w:val="ListParagraph"/>
        <w:numPr>
          <w:ilvl w:val="0"/>
          <w:numId w:val="18"/>
        </w:numPr>
        <w:ind w:left="0" w:firstLine="0"/>
        <w:rPr>
          <w:b/>
          <w:bCs/>
          <w:color w:val="000000" w:themeColor="text1"/>
        </w:rPr>
      </w:pPr>
      <w:r w:rsidRPr="00B73D26">
        <w:rPr>
          <w:b/>
          <w:bCs/>
          <w:color w:val="000000" w:themeColor="text1"/>
        </w:rPr>
        <w:t xml:space="preserve">Generation </w:t>
      </w:r>
      <w:r w:rsidR="00A843F2" w:rsidRPr="00B73D26">
        <w:rPr>
          <w:b/>
          <w:bCs/>
          <w:color w:val="000000" w:themeColor="text1"/>
        </w:rPr>
        <w:t xml:space="preserve">and isolation </w:t>
      </w:r>
      <w:r w:rsidRPr="00B73D26">
        <w:rPr>
          <w:b/>
          <w:bCs/>
          <w:color w:val="000000" w:themeColor="text1"/>
        </w:rPr>
        <w:t>of EVs derived from tumor</w:t>
      </w:r>
      <w:r w:rsidR="00980670" w:rsidRPr="00B73D26">
        <w:rPr>
          <w:b/>
          <w:bCs/>
          <w:color w:val="000000" w:themeColor="text1"/>
        </w:rPr>
        <w:t xml:space="preserve"> cell</w:t>
      </w:r>
      <w:r w:rsidR="00134578" w:rsidRPr="00B73D26">
        <w:rPr>
          <w:b/>
          <w:bCs/>
          <w:color w:val="000000" w:themeColor="text1"/>
        </w:rPr>
        <w:t>s</w:t>
      </w:r>
      <w:r w:rsidR="00980670" w:rsidRPr="00B73D26">
        <w:rPr>
          <w:b/>
          <w:bCs/>
          <w:color w:val="000000" w:themeColor="text1"/>
        </w:rPr>
        <w:t xml:space="preserve"> after </w:t>
      </w:r>
      <w:r w:rsidR="00A843F2" w:rsidRPr="00B73D26">
        <w:rPr>
          <w:b/>
          <w:bCs/>
          <w:color w:val="000000" w:themeColor="text1"/>
        </w:rPr>
        <w:t>chemotherapy</w:t>
      </w:r>
      <w:r w:rsidRPr="00B73D26">
        <w:rPr>
          <w:b/>
          <w:bCs/>
          <w:color w:val="000000" w:themeColor="text1"/>
        </w:rPr>
        <w:t xml:space="preserve"> </w:t>
      </w:r>
      <w:r w:rsidR="00980670" w:rsidRPr="00B73D26">
        <w:rPr>
          <w:b/>
          <w:bCs/>
          <w:color w:val="000000" w:themeColor="text1"/>
        </w:rPr>
        <w:t>exposure</w:t>
      </w:r>
    </w:p>
    <w:p w14:paraId="6A0ABE22" w14:textId="77777777" w:rsidR="001D37BB" w:rsidRPr="00B73D26" w:rsidRDefault="001D37BB" w:rsidP="006B5CC4">
      <w:pPr>
        <w:rPr>
          <w:color w:val="000000" w:themeColor="text1"/>
        </w:rPr>
      </w:pPr>
    </w:p>
    <w:p w14:paraId="6B4C19CD" w14:textId="5009C285" w:rsidR="00C643FE" w:rsidRDefault="00860D63" w:rsidP="004761A7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</w:rPr>
      </w:pPr>
      <w:r w:rsidRPr="00C643FE">
        <w:rPr>
          <w:color w:val="000000" w:themeColor="text1"/>
        </w:rPr>
        <w:t xml:space="preserve">Culture murine </w:t>
      </w:r>
      <w:r w:rsidR="004E5147" w:rsidRPr="00C643FE">
        <w:rPr>
          <w:color w:val="000000" w:themeColor="text1"/>
        </w:rPr>
        <w:t xml:space="preserve">B16 </w:t>
      </w:r>
      <w:r w:rsidRPr="00C643FE">
        <w:rPr>
          <w:color w:val="000000" w:themeColor="text1"/>
        </w:rPr>
        <w:t xml:space="preserve">melanoma cells </w:t>
      </w:r>
      <w:r w:rsidR="009206ED" w:rsidRPr="00C643FE">
        <w:rPr>
          <w:color w:val="000000" w:themeColor="text1"/>
        </w:rPr>
        <w:t>expressing</w:t>
      </w:r>
      <w:r w:rsidRPr="00C643FE">
        <w:rPr>
          <w:color w:val="000000" w:themeColor="text1"/>
        </w:rPr>
        <w:t xml:space="preserve"> ovalbumin</w:t>
      </w:r>
      <w:r w:rsidR="004E5147" w:rsidRPr="00C643FE">
        <w:rPr>
          <w:color w:val="000000" w:themeColor="text1"/>
        </w:rPr>
        <w:t xml:space="preserve"> (B1</w:t>
      </w:r>
      <w:r w:rsidR="001C7348" w:rsidRPr="00C643FE">
        <w:rPr>
          <w:color w:val="000000" w:themeColor="text1"/>
        </w:rPr>
        <w:t>6</w:t>
      </w:r>
      <w:r w:rsidR="00F949E0">
        <w:rPr>
          <w:color w:val="000000" w:themeColor="text1"/>
        </w:rPr>
        <w:t>-</w:t>
      </w:r>
      <w:r w:rsidR="004E5147" w:rsidRPr="00C643FE">
        <w:rPr>
          <w:color w:val="000000" w:themeColor="text1"/>
        </w:rPr>
        <w:t>OVA)</w:t>
      </w:r>
      <w:r w:rsidR="00B11B1E" w:rsidRPr="00C643FE">
        <w:rPr>
          <w:color w:val="000000" w:themeColor="text1"/>
        </w:rPr>
        <w:t xml:space="preserve"> in DMEM </w:t>
      </w:r>
      <w:r w:rsidR="00EF4405" w:rsidRPr="00C643FE">
        <w:rPr>
          <w:color w:val="000000" w:themeColor="text1"/>
        </w:rPr>
        <w:t>(</w:t>
      </w:r>
      <w:r w:rsidR="00B408E5" w:rsidRPr="00C643FE">
        <w:rPr>
          <w:color w:val="000000" w:themeColor="text1"/>
        </w:rPr>
        <w:t>containing</w:t>
      </w:r>
      <w:r w:rsidR="00EF4405" w:rsidRPr="00C643FE">
        <w:rPr>
          <w:color w:val="000000" w:themeColor="text1"/>
        </w:rPr>
        <w:t xml:space="preserve"> </w:t>
      </w:r>
      <w:r w:rsidR="00890C00" w:rsidRPr="00C643FE">
        <w:rPr>
          <w:color w:val="000000" w:themeColor="text1"/>
        </w:rPr>
        <w:t xml:space="preserve">4 mM </w:t>
      </w:r>
      <w:r w:rsidR="00EF4405" w:rsidRPr="00C643FE">
        <w:rPr>
          <w:color w:val="000000" w:themeColor="text1"/>
        </w:rPr>
        <w:t>L-</w:t>
      </w:r>
      <w:r w:rsidR="00044480" w:rsidRPr="00C643FE">
        <w:rPr>
          <w:color w:val="000000" w:themeColor="text1"/>
        </w:rPr>
        <w:t>g</w:t>
      </w:r>
      <w:r w:rsidR="00EF4405" w:rsidRPr="00C643FE">
        <w:rPr>
          <w:color w:val="000000" w:themeColor="text1"/>
        </w:rPr>
        <w:t>lutamine and 4</w:t>
      </w:r>
      <w:r w:rsidR="00BE6C64" w:rsidRPr="00C643FE">
        <w:rPr>
          <w:color w:val="000000" w:themeColor="text1"/>
        </w:rPr>
        <w:t>.</w:t>
      </w:r>
      <w:r w:rsidR="00EF4405" w:rsidRPr="00C643FE">
        <w:rPr>
          <w:color w:val="000000" w:themeColor="text1"/>
        </w:rPr>
        <w:t xml:space="preserve">5 g/L </w:t>
      </w:r>
      <w:r w:rsidR="00F02ED1">
        <w:rPr>
          <w:color w:val="000000" w:themeColor="text1"/>
        </w:rPr>
        <w:t xml:space="preserve">of </w:t>
      </w:r>
      <w:r w:rsidR="00EF4405" w:rsidRPr="00C643FE">
        <w:rPr>
          <w:color w:val="000000" w:themeColor="text1"/>
        </w:rPr>
        <w:t>D-</w:t>
      </w:r>
      <w:r w:rsidR="00044480" w:rsidRPr="00C643FE">
        <w:rPr>
          <w:color w:val="000000" w:themeColor="text1"/>
        </w:rPr>
        <w:t>g</w:t>
      </w:r>
      <w:r w:rsidR="00EF4405" w:rsidRPr="00C643FE">
        <w:rPr>
          <w:color w:val="000000" w:themeColor="text1"/>
        </w:rPr>
        <w:t xml:space="preserve">lucose) </w:t>
      </w:r>
      <w:r w:rsidR="00044480" w:rsidRPr="00C643FE">
        <w:rPr>
          <w:color w:val="000000" w:themeColor="text1"/>
        </w:rPr>
        <w:t>supplemented with</w:t>
      </w:r>
      <w:r w:rsidR="00B11B1E" w:rsidRPr="00C643FE">
        <w:rPr>
          <w:color w:val="000000" w:themeColor="text1"/>
        </w:rPr>
        <w:t xml:space="preserve"> FCS</w:t>
      </w:r>
      <w:r w:rsidR="006D0345" w:rsidRPr="00C643FE">
        <w:rPr>
          <w:color w:val="000000" w:themeColor="text1"/>
        </w:rPr>
        <w:t xml:space="preserve"> (10% v/v), </w:t>
      </w:r>
      <w:r w:rsidR="00044480" w:rsidRPr="00C643FE">
        <w:rPr>
          <w:color w:val="000000" w:themeColor="text1"/>
        </w:rPr>
        <w:t>p</w:t>
      </w:r>
      <w:r w:rsidR="006D0345" w:rsidRPr="00C643FE">
        <w:rPr>
          <w:color w:val="000000" w:themeColor="text1"/>
        </w:rPr>
        <w:t>enicillin (10</w:t>
      </w:r>
      <w:r w:rsidR="005115FA" w:rsidRPr="00C643FE">
        <w:rPr>
          <w:color w:val="000000" w:themeColor="text1"/>
        </w:rPr>
        <w:t>0</w:t>
      </w:r>
      <w:r w:rsidR="006D0345" w:rsidRPr="00C643FE">
        <w:rPr>
          <w:color w:val="000000" w:themeColor="text1"/>
        </w:rPr>
        <w:t xml:space="preserve"> Units/mL)</w:t>
      </w:r>
      <w:r w:rsidR="001C7348" w:rsidRPr="00C643FE">
        <w:rPr>
          <w:color w:val="000000" w:themeColor="text1"/>
        </w:rPr>
        <w:t>,</w:t>
      </w:r>
      <w:r w:rsidR="006D0345" w:rsidRPr="00C643FE">
        <w:rPr>
          <w:color w:val="000000" w:themeColor="text1"/>
        </w:rPr>
        <w:t xml:space="preserve"> and </w:t>
      </w:r>
      <w:r w:rsidR="00044480" w:rsidRPr="00C643FE">
        <w:rPr>
          <w:color w:val="000000" w:themeColor="text1"/>
        </w:rPr>
        <w:t>s</w:t>
      </w:r>
      <w:r w:rsidR="006D0345" w:rsidRPr="00C643FE">
        <w:rPr>
          <w:color w:val="000000" w:themeColor="text1"/>
        </w:rPr>
        <w:t>treptomycin (1</w:t>
      </w:r>
      <w:r w:rsidR="005115FA" w:rsidRPr="00C643FE">
        <w:rPr>
          <w:color w:val="000000" w:themeColor="text1"/>
        </w:rPr>
        <w:t>0</w:t>
      </w:r>
      <w:r w:rsidR="000D1C88" w:rsidRPr="00C643FE">
        <w:rPr>
          <w:color w:val="000000" w:themeColor="text1"/>
        </w:rPr>
        <w:t xml:space="preserve">0 </w:t>
      </w:r>
      <w:r w:rsidR="006D0345" w:rsidRPr="00B73D26">
        <w:sym w:font="Symbol" w:char="F06D"/>
      </w:r>
      <w:r w:rsidR="006D0345" w:rsidRPr="00C643FE">
        <w:rPr>
          <w:color w:val="000000" w:themeColor="text1"/>
        </w:rPr>
        <w:t xml:space="preserve">g/mL) </w:t>
      </w:r>
      <w:r w:rsidR="001D37BB" w:rsidRPr="00C643FE">
        <w:rPr>
          <w:color w:val="000000" w:themeColor="text1"/>
        </w:rPr>
        <w:t xml:space="preserve">at </w:t>
      </w:r>
      <w:r w:rsidR="00525E49" w:rsidRPr="00C643FE">
        <w:rPr>
          <w:color w:val="000000" w:themeColor="text1"/>
        </w:rPr>
        <w:t>37</w:t>
      </w:r>
      <w:r w:rsidR="001D37BB" w:rsidRPr="00C643FE">
        <w:rPr>
          <w:color w:val="000000" w:themeColor="text1"/>
        </w:rPr>
        <w:t xml:space="preserve"> °C</w:t>
      </w:r>
      <w:r w:rsidR="006D0345" w:rsidRPr="00C643FE">
        <w:rPr>
          <w:color w:val="000000" w:themeColor="text1"/>
        </w:rPr>
        <w:t>,</w:t>
      </w:r>
      <w:r w:rsidR="001D37BB" w:rsidRPr="00C643FE">
        <w:rPr>
          <w:color w:val="000000" w:themeColor="text1"/>
        </w:rPr>
        <w:t xml:space="preserve"> </w:t>
      </w:r>
      <w:r w:rsidRPr="00C643FE">
        <w:rPr>
          <w:color w:val="000000" w:themeColor="text1"/>
        </w:rPr>
        <w:t xml:space="preserve">until </w:t>
      </w:r>
      <w:r w:rsidR="002404A0" w:rsidRPr="00C643FE">
        <w:rPr>
          <w:color w:val="000000" w:themeColor="text1"/>
        </w:rPr>
        <w:t xml:space="preserve">cells </w:t>
      </w:r>
      <w:r w:rsidRPr="00C643FE">
        <w:rPr>
          <w:color w:val="000000" w:themeColor="text1"/>
        </w:rPr>
        <w:t>grow</w:t>
      </w:r>
      <w:r w:rsidR="002404A0" w:rsidRPr="00C643FE">
        <w:rPr>
          <w:color w:val="000000" w:themeColor="text1"/>
        </w:rPr>
        <w:t xml:space="preserve"> steadily</w:t>
      </w:r>
      <w:r w:rsidRPr="00C643FE">
        <w:rPr>
          <w:color w:val="000000" w:themeColor="text1"/>
        </w:rPr>
        <w:t xml:space="preserve"> and </w:t>
      </w:r>
      <w:r w:rsidR="002404A0" w:rsidRPr="00C643FE">
        <w:rPr>
          <w:color w:val="000000" w:themeColor="text1"/>
        </w:rPr>
        <w:t xml:space="preserve">are </w:t>
      </w:r>
      <w:r w:rsidR="00B11B1E" w:rsidRPr="00C643FE">
        <w:rPr>
          <w:color w:val="000000" w:themeColor="text1"/>
        </w:rPr>
        <w:t xml:space="preserve">approximately </w:t>
      </w:r>
      <w:r w:rsidRPr="00C643FE">
        <w:rPr>
          <w:color w:val="000000" w:themeColor="text1"/>
        </w:rPr>
        <w:t xml:space="preserve">90% </w:t>
      </w:r>
      <w:r w:rsidR="002404A0" w:rsidRPr="00C643FE">
        <w:rPr>
          <w:color w:val="000000" w:themeColor="text1"/>
        </w:rPr>
        <w:t>confluent</w:t>
      </w:r>
      <w:r w:rsidRPr="00C643FE">
        <w:rPr>
          <w:color w:val="000000" w:themeColor="text1"/>
        </w:rPr>
        <w:t>.</w:t>
      </w:r>
    </w:p>
    <w:p w14:paraId="5A30691E" w14:textId="77777777" w:rsidR="00C643FE" w:rsidRDefault="00C643FE" w:rsidP="00C643FE">
      <w:pPr>
        <w:pStyle w:val="ListParagraph"/>
        <w:ind w:left="0"/>
        <w:rPr>
          <w:color w:val="000000" w:themeColor="text1"/>
        </w:rPr>
      </w:pPr>
    </w:p>
    <w:p w14:paraId="50D983BA" w14:textId="21784588" w:rsidR="00860D63" w:rsidRPr="00C643FE" w:rsidRDefault="00CB306F" w:rsidP="00C643FE">
      <w:pPr>
        <w:pStyle w:val="ListParagraph"/>
        <w:ind w:left="0"/>
        <w:rPr>
          <w:color w:val="000000" w:themeColor="text1"/>
        </w:rPr>
      </w:pPr>
      <w:r w:rsidRPr="00C643FE">
        <w:rPr>
          <w:color w:val="000000" w:themeColor="text1"/>
        </w:rPr>
        <w:t xml:space="preserve">NOTE: </w:t>
      </w:r>
      <w:r w:rsidR="00C643FE" w:rsidRPr="00B73D26">
        <w:rPr>
          <w:color w:val="000000" w:themeColor="text1"/>
        </w:rPr>
        <w:t xml:space="preserve">Perform this section of the protocol entirely under sterile conditions using a cell culture hood. </w:t>
      </w:r>
      <w:r w:rsidR="009206ED" w:rsidRPr="00C643FE">
        <w:rPr>
          <w:color w:val="000000" w:themeColor="text1"/>
        </w:rPr>
        <w:t xml:space="preserve">For analysis of other cancer entities, cell lines </w:t>
      </w:r>
      <w:r w:rsidR="004E5147" w:rsidRPr="00C643FE">
        <w:rPr>
          <w:color w:val="000000" w:themeColor="text1"/>
        </w:rPr>
        <w:t xml:space="preserve">expressing a </w:t>
      </w:r>
      <w:r w:rsidR="00711D25" w:rsidRPr="00C643FE">
        <w:rPr>
          <w:color w:val="000000" w:themeColor="text1"/>
        </w:rPr>
        <w:t xml:space="preserve">potent </w:t>
      </w:r>
      <w:r w:rsidR="009206ED" w:rsidRPr="00C643FE">
        <w:rPr>
          <w:color w:val="000000" w:themeColor="text1"/>
        </w:rPr>
        <w:t xml:space="preserve">antigen </w:t>
      </w:r>
      <w:r w:rsidR="00B11B1E" w:rsidRPr="00C643FE">
        <w:rPr>
          <w:color w:val="000000" w:themeColor="text1"/>
        </w:rPr>
        <w:t>are preferable</w:t>
      </w:r>
      <w:r w:rsidRPr="00C643FE">
        <w:rPr>
          <w:color w:val="000000" w:themeColor="text1"/>
        </w:rPr>
        <w:t xml:space="preserve"> </w:t>
      </w:r>
      <w:r w:rsidR="009206ED" w:rsidRPr="00C643FE">
        <w:rPr>
          <w:color w:val="000000" w:themeColor="text1"/>
        </w:rPr>
        <w:t xml:space="preserve">to </w:t>
      </w:r>
      <w:r w:rsidR="004E5147" w:rsidRPr="00C643FE">
        <w:rPr>
          <w:color w:val="000000" w:themeColor="text1"/>
        </w:rPr>
        <w:t>assess</w:t>
      </w:r>
      <w:r w:rsidR="009206ED" w:rsidRPr="00C643FE">
        <w:rPr>
          <w:color w:val="000000" w:themeColor="text1"/>
        </w:rPr>
        <w:t xml:space="preserve"> </w:t>
      </w:r>
      <w:r w:rsidR="004E5147" w:rsidRPr="00C643FE">
        <w:rPr>
          <w:color w:val="000000" w:themeColor="text1"/>
        </w:rPr>
        <w:t>antigen-</w:t>
      </w:r>
      <w:r w:rsidR="009206ED" w:rsidRPr="00C643FE">
        <w:rPr>
          <w:color w:val="000000" w:themeColor="text1"/>
        </w:rPr>
        <w:t xml:space="preserve">specific T cell </w:t>
      </w:r>
      <w:r w:rsidR="004E5147" w:rsidRPr="00C643FE">
        <w:rPr>
          <w:color w:val="000000" w:themeColor="text1"/>
        </w:rPr>
        <w:t>responses</w:t>
      </w:r>
      <w:r w:rsidR="006A55F0" w:rsidRPr="00C643FE">
        <w:rPr>
          <w:color w:val="000000" w:themeColor="text1"/>
        </w:rPr>
        <w:t>, as they allow for</w:t>
      </w:r>
      <w:r w:rsidR="007201A0" w:rsidRPr="00C643FE">
        <w:rPr>
          <w:color w:val="000000" w:themeColor="text1"/>
        </w:rPr>
        <w:t xml:space="preserve"> </w:t>
      </w:r>
      <w:r w:rsidR="006A55F0" w:rsidRPr="00C643FE">
        <w:rPr>
          <w:color w:val="000000" w:themeColor="text1"/>
        </w:rPr>
        <w:t>specific</w:t>
      </w:r>
      <w:r w:rsidR="007201A0" w:rsidRPr="00C643FE">
        <w:rPr>
          <w:color w:val="000000" w:themeColor="text1"/>
        </w:rPr>
        <w:t xml:space="preserve"> </w:t>
      </w:r>
      <w:r w:rsidR="007201A0" w:rsidRPr="00CE0365">
        <w:rPr>
          <w:i/>
          <w:iCs/>
          <w:color w:val="000000" w:themeColor="text1"/>
        </w:rPr>
        <w:t>ex vivo</w:t>
      </w:r>
      <w:r w:rsidR="007201A0" w:rsidRPr="00C643FE">
        <w:rPr>
          <w:color w:val="000000" w:themeColor="text1"/>
        </w:rPr>
        <w:t xml:space="preserve"> </w:t>
      </w:r>
      <w:r w:rsidR="00DC67B3" w:rsidRPr="00C643FE">
        <w:rPr>
          <w:color w:val="000000" w:themeColor="text1"/>
        </w:rPr>
        <w:t>antigen</w:t>
      </w:r>
      <w:r w:rsidR="006A55F0" w:rsidRPr="00C643FE">
        <w:rPr>
          <w:color w:val="000000" w:themeColor="text1"/>
        </w:rPr>
        <w:t xml:space="preserve"> </w:t>
      </w:r>
      <w:r w:rsidR="007201A0" w:rsidRPr="00C643FE">
        <w:rPr>
          <w:color w:val="000000" w:themeColor="text1"/>
        </w:rPr>
        <w:t>restimulation</w:t>
      </w:r>
      <w:r w:rsidR="004E5147" w:rsidRPr="00C643FE">
        <w:rPr>
          <w:color w:val="000000" w:themeColor="text1"/>
        </w:rPr>
        <w:t>.</w:t>
      </w:r>
    </w:p>
    <w:p w14:paraId="2B5FFD82" w14:textId="77777777" w:rsidR="001D37BB" w:rsidRPr="00B73D26" w:rsidRDefault="001D37BB" w:rsidP="006B5CC4">
      <w:pPr>
        <w:rPr>
          <w:color w:val="000000" w:themeColor="text1"/>
        </w:rPr>
      </w:pPr>
    </w:p>
    <w:p w14:paraId="551F443D" w14:textId="1E102463" w:rsidR="007935EB" w:rsidRPr="002F4388" w:rsidRDefault="009206ED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F4388">
        <w:rPr>
          <w:color w:val="000000" w:themeColor="text1"/>
          <w:highlight w:val="yellow"/>
        </w:rPr>
        <w:t>To prepare</w:t>
      </w:r>
      <w:r w:rsidR="001D37BB" w:rsidRPr="002F4388">
        <w:rPr>
          <w:color w:val="000000" w:themeColor="text1"/>
          <w:highlight w:val="yellow"/>
        </w:rPr>
        <w:t xml:space="preserve"> the</w:t>
      </w:r>
      <w:r w:rsidRPr="002F4388">
        <w:rPr>
          <w:color w:val="000000" w:themeColor="text1"/>
          <w:highlight w:val="yellow"/>
        </w:rPr>
        <w:t xml:space="preserve"> cell culture medi</w:t>
      </w:r>
      <w:r w:rsidR="006D0345" w:rsidRPr="002F4388">
        <w:rPr>
          <w:color w:val="000000" w:themeColor="text1"/>
          <w:highlight w:val="yellow"/>
        </w:rPr>
        <w:t>a</w:t>
      </w:r>
      <w:r w:rsidRPr="002F4388">
        <w:rPr>
          <w:color w:val="000000" w:themeColor="text1"/>
          <w:highlight w:val="yellow"/>
        </w:rPr>
        <w:t xml:space="preserve"> </w:t>
      </w:r>
      <w:r w:rsidR="00EF4405" w:rsidRPr="002F4388">
        <w:rPr>
          <w:color w:val="000000" w:themeColor="text1"/>
          <w:highlight w:val="yellow"/>
        </w:rPr>
        <w:t>required</w:t>
      </w:r>
      <w:r w:rsidRPr="002F4388">
        <w:rPr>
          <w:color w:val="000000" w:themeColor="text1"/>
          <w:highlight w:val="yellow"/>
        </w:rPr>
        <w:t xml:space="preserve"> </w:t>
      </w:r>
      <w:r w:rsidR="006D0345" w:rsidRPr="002F4388">
        <w:rPr>
          <w:color w:val="000000" w:themeColor="text1"/>
          <w:highlight w:val="yellow"/>
        </w:rPr>
        <w:t>for</w:t>
      </w:r>
      <w:r w:rsidR="002404A0" w:rsidRPr="002F4388">
        <w:rPr>
          <w:color w:val="000000" w:themeColor="text1"/>
          <w:highlight w:val="yellow"/>
        </w:rPr>
        <w:t xml:space="preserve"> EV generation</w:t>
      </w:r>
      <w:r w:rsidRPr="002F4388">
        <w:rPr>
          <w:color w:val="000000" w:themeColor="text1"/>
          <w:highlight w:val="yellow"/>
        </w:rPr>
        <w:t>, de</w:t>
      </w:r>
      <w:r w:rsidR="00B84794" w:rsidRPr="002F4388">
        <w:rPr>
          <w:color w:val="000000" w:themeColor="text1"/>
          <w:highlight w:val="yellow"/>
        </w:rPr>
        <w:t>plete bovine EVs within FCS by ultracentrifugation at 100</w:t>
      </w:r>
      <w:r w:rsidR="00927A0B" w:rsidRPr="002F4388">
        <w:rPr>
          <w:color w:val="000000" w:themeColor="text1"/>
          <w:highlight w:val="yellow"/>
        </w:rPr>
        <w:t>,</w:t>
      </w:r>
      <w:r w:rsidR="00B84794" w:rsidRPr="002F4388">
        <w:rPr>
          <w:color w:val="000000" w:themeColor="text1"/>
          <w:highlight w:val="yellow"/>
        </w:rPr>
        <w:t>000</w:t>
      </w:r>
      <w:r w:rsidR="001D37BB" w:rsidRPr="002F4388">
        <w:rPr>
          <w:color w:val="000000" w:themeColor="text1"/>
          <w:highlight w:val="yellow"/>
        </w:rPr>
        <w:t xml:space="preserve"> x </w:t>
      </w:r>
      <w:r w:rsidR="00B84794" w:rsidRPr="002F4388">
        <w:rPr>
          <w:i/>
          <w:iCs/>
          <w:color w:val="000000" w:themeColor="text1"/>
          <w:highlight w:val="yellow"/>
        </w:rPr>
        <w:t>g</w:t>
      </w:r>
      <w:r w:rsidR="00B84794" w:rsidRPr="002F4388">
        <w:rPr>
          <w:color w:val="000000" w:themeColor="text1"/>
          <w:highlight w:val="yellow"/>
        </w:rPr>
        <w:t xml:space="preserve"> for 24</w:t>
      </w:r>
      <w:r w:rsidR="001D37BB" w:rsidRPr="002F4388">
        <w:rPr>
          <w:color w:val="000000" w:themeColor="text1"/>
          <w:highlight w:val="yellow"/>
        </w:rPr>
        <w:t xml:space="preserve"> </w:t>
      </w:r>
      <w:r w:rsidR="00B84794" w:rsidRPr="002F4388">
        <w:rPr>
          <w:color w:val="000000" w:themeColor="text1"/>
          <w:highlight w:val="yellow"/>
        </w:rPr>
        <w:t>h at 4</w:t>
      </w:r>
      <w:r w:rsidR="001D37BB" w:rsidRPr="002F4388">
        <w:rPr>
          <w:color w:val="000000" w:themeColor="text1"/>
          <w:highlight w:val="yellow"/>
        </w:rPr>
        <w:t xml:space="preserve"> </w:t>
      </w:r>
      <w:r w:rsidR="00B84794" w:rsidRPr="002F4388">
        <w:rPr>
          <w:color w:val="000000" w:themeColor="text1"/>
          <w:highlight w:val="yellow"/>
        </w:rPr>
        <w:t>°C</w:t>
      </w:r>
      <w:r w:rsidR="00DC67B3" w:rsidRPr="002F4388">
        <w:rPr>
          <w:color w:val="000000" w:themeColor="text1"/>
          <w:highlight w:val="yellow"/>
        </w:rPr>
        <w:t xml:space="preserve">, </w:t>
      </w:r>
      <w:r w:rsidR="00F02ED1">
        <w:rPr>
          <w:color w:val="000000" w:themeColor="text1"/>
          <w:highlight w:val="yellow"/>
        </w:rPr>
        <w:t xml:space="preserve">and </w:t>
      </w:r>
      <w:r w:rsidR="00DC67B3" w:rsidRPr="002F4388">
        <w:rPr>
          <w:color w:val="000000" w:themeColor="text1"/>
          <w:highlight w:val="yellow"/>
        </w:rPr>
        <w:t>then discard</w:t>
      </w:r>
      <w:r w:rsidR="00B84794" w:rsidRPr="002F4388">
        <w:rPr>
          <w:color w:val="000000" w:themeColor="text1"/>
          <w:highlight w:val="yellow"/>
        </w:rPr>
        <w:t xml:space="preserve"> the pellet</w:t>
      </w:r>
      <w:r w:rsidRPr="002F4388">
        <w:rPr>
          <w:color w:val="000000" w:themeColor="text1"/>
          <w:highlight w:val="yellow"/>
        </w:rPr>
        <w:t>. A</w:t>
      </w:r>
      <w:r w:rsidR="00860D63" w:rsidRPr="002F4388">
        <w:rPr>
          <w:color w:val="000000" w:themeColor="text1"/>
          <w:highlight w:val="yellow"/>
        </w:rPr>
        <w:t>lternatively</w:t>
      </w:r>
      <w:r w:rsidR="00CB306F" w:rsidRPr="002F4388">
        <w:rPr>
          <w:color w:val="000000" w:themeColor="text1"/>
          <w:highlight w:val="yellow"/>
        </w:rPr>
        <w:t>,</w:t>
      </w:r>
      <w:r w:rsidR="00860D63" w:rsidRPr="002F4388">
        <w:rPr>
          <w:color w:val="000000" w:themeColor="text1"/>
          <w:highlight w:val="yellow"/>
        </w:rPr>
        <w:t xml:space="preserve"> choose a</w:t>
      </w:r>
      <w:r w:rsidR="00B84794" w:rsidRPr="002F4388">
        <w:rPr>
          <w:color w:val="000000" w:themeColor="text1"/>
          <w:highlight w:val="yellow"/>
        </w:rPr>
        <w:t xml:space="preserve"> </w:t>
      </w:r>
      <w:r w:rsidR="004E5147" w:rsidRPr="002F4388">
        <w:rPr>
          <w:color w:val="000000" w:themeColor="text1"/>
          <w:highlight w:val="yellow"/>
        </w:rPr>
        <w:t xml:space="preserve">commercial </w:t>
      </w:r>
      <w:r w:rsidR="00B84794" w:rsidRPr="002F4388">
        <w:rPr>
          <w:color w:val="000000" w:themeColor="text1"/>
          <w:highlight w:val="yellow"/>
        </w:rPr>
        <w:t xml:space="preserve">preparation low in animal EVs </w:t>
      </w:r>
      <w:r w:rsidR="00927A0B" w:rsidRPr="002F4388">
        <w:rPr>
          <w:color w:val="000000" w:themeColor="text1"/>
          <w:highlight w:val="yellow"/>
        </w:rPr>
        <w:t>beforehand.</w:t>
      </w:r>
    </w:p>
    <w:p w14:paraId="5CFF7513" w14:textId="77777777" w:rsidR="001D37BB" w:rsidRPr="002F4388" w:rsidRDefault="001D37BB" w:rsidP="006B5CC4">
      <w:pPr>
        <w:rPr>
          <w:color w:val="000000" w:themeColor="text1"/>
          <w:highlight w:val="yellow"/>
        </w:rPr>
      </w:pPr>
    </w:p>
    <w:p w14:paraId="2F194629" w14:textId="1A442ED1" w:rsidR="0070687B" w:rsidRPr="002F4388" w:rsidRDefault="002404A0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F4388">
        <w:rPr>
          <w:color w:val="000000" w:themeColor="text1"/>
          <w:highlight w:val="yellow"/>
        </w:rPr>
        <w:lastRenderedPageBreak/>
        <w:t xml:space="preserve">Harvest </w:t>
      </w:r>
      <w:r w:rsidR="00641ED1" w:rsidRPr="002F4388">
        <w:rPr>
          <w:color w:val="000000" w:themeColor="text1"/>
          <w:highlight w:val="yellow"/>
        </w:rPr>
        <w:t>B16</w:t>
      </w:r>
      <w:r w:rsidR="00F949E0">
        <w:rPr>
          <w:color w:val="000000" w:themeColor="text1"/>
          <w:highlight w:val="yellow"/>
        </w:rPr>
        <w:t>-</w:t>
      </w:r>
      <w:r w:rsidR="00641ED1" w:rsidRPr="002F4388">
        <w:rPr>
          <w:color w:val="000000" w:themeColor="text1"/>
          <w:highlight w:val="yellow"/>
        </w:rPr>
        <w:t xml:space="preserve">OVA </w:t>
      </w:r>
      <w:r w:rsidRPr="002F4388">
        <w:rPr>
          <w:color w:val="000000" w:themeColor="text1"/>
          <w:highlight w:val="yellow"/>
        </w:rPr>
        <w:t xml:space="preserve">cells and wash </w:t>
      </w:r>
      <w:r w:rsidR="00DC67B3" w:rsidRPr="002F4388">
        <w:rPr>
          <w:color w:val="000000" w:themeColor="text1"/>
          <w:highlight w:val="yellow"/>
        </w:rPr>
        <w:t xml:space="preserve">them </w:t>
      </w:r>
      <w:r w:rsidRPr="002F4388">
        <w:rPr>
          <w:color w:val="000000" w:themeColor="text1"/>
          <w:highlight w:val="yellow"/>
        </w:rPr>
        <w:t>twice in PBS</w:t>
      </w:r>
      <w:r w:rsidR="00DC67B3" w:rsidRPr="002F4388">
        <w:rPr>
          <w:color w:val="000000" w:themeColor="text1"/>
          <w:highlight w:val="yellow"/>
        </w:rPr>
        <w:t xml:space="preserve">, </w:t>
      </w:r>
      <w:r w:rsidR="00F02ED1">
        <w:rPr>
          <w:color w:val="000000" w:themeColor="text1"/>
          <w:highlight w:val="yellow"/>
        </w:rPr>
        <w:t xml:space="preserve">and </w:t>
      </w:r>
      <w:r w:rsidR="00DC67B3" w:rsidRPr="002F4388">
        <w:rPr>
          <w:color w:val="000000" w:themeColor="text1"/>
          <w:highlight w:val="yellow"/>
        </w:rPr>
        <w:t xml:space="preserve">then seed </w:t>
      </w:r>
      <w:r w:rsidR="00641ED1" w:rsidRPr="002F4388">
        <w:rPr>
          <w:color w:val="000000" w:themeColor="text1"/>
          <w:highlight w:val="yellow"/>
        </w:rPr>
        <w:t>at a concentration of 400</w:t>
      </w:r>
      <w:r w:rsidR="00927A0B" w:rsidRPr="002F4388">
        <w:rPr>
          <w:color w:val="000000" w:themeColor="text1"/>
          <w:highlight w:val="yellow"/>
        </w:rPr>
        <w:t>,</w:t>
      </w:r>
      <w:r w:rsidR="00641ED1" w:rsidRPr="002F4388">
        <w:rPr>
          <w:color w:val="000000" w:themeColor="text1"/>
          <w:highlight w:val="yellow"/>
        </w:rPr>
        <w:t>000</w:t>
      </w:r>
      <w:r w:rsidRPr="002F4388">
        <w:rPr>
          <w:color w:val="000000" w:themeColor="text1"/>
          <w:highlight w:val="yellow"/>
        </w:rPr>
        <w:t xml:space="preserve"> </w:t>
      </w:r>
      <w:r w:rsidR="00641ED1" w:rsidRPr="002F4388">
        <w:rPr>
          <w:color w:val="000000" w:themeColor="text1"/>
          <w:highlight w:val="yellow"/>
        </w:rPr>
        <w:t>cells</w:t>
      </w:r>
      <w:r w:rsidR="00180115" w:rsidRPr="002F4388">
        <w:rPr>
          <w:color w:val="000000" w:themeColor="text1"/>
          <w:highlight w:val="yellow"/>
        </w:rPr>
        <w:t>/</w:t>
      </w:r>
      <w:r w:rsidR="00641ED1" w:rsidRPr="002F4388">
        <w:rPr>
          <w:color w:val="000000" w:themeColor="text1"/>
          <w:highlight w:val="yellow"/>
        </w:rPr>
        <w:t>m</w:t>
      </w:r>
      <w:r w:rsidR="00710015" w:rsidRPr="002F4388">
        <w:rPr>
          <w:color w:val="000000" w:themeColor="text1"/>
          <w:highlight w:val="yellow"/>
        </w:rPr>
        <w:t>L</w:t>
      </w:r>
      <w:r w:rsidR="00641ED1" w:rsidRPr="002F4388">
        <w:rPr>
          <w:color w:val="000000" w:themeColor="text1"/>
          <w:highlight w:val="yellow"/>
        </w:rPr>
        <w:t xml:space="preserve"> in EV-depleted media</w:t>
      </w:r>
      <w:r w:rsidR="001D37BB" w:rsidRPr="002F4388">
        <w:rPr>
          <w:color w:val="000000" w:themeColor="text1"/>
          <w:highlight w:val="yellow"/>
        </w:rPr>
        <w:t>.</w:t>
      </w:r>
    </w:p>
    <w:p w14:paraId="2F3257DE" w14:textId="77777777" w:rsidR="00180115" w:rsidRDefault="00180115" w:rsidP="006B5CC4">
      <w:pPr>
        <w:pStyle w:val="ListParagraph"/>
        <w:ind w:left="0"/>
        <w:rPr>
          <w:color w:val="000000" w:themeColor="text1"/>
        </w:rPr>
      </w:pPr>
    </w:p>
    <w:p w14:paraId="7E338E83" w14:textId="6C50A35C" w:rsidR="009B63A4" w:rsidRPr="00B73D26" w:rsidRDefault="0070687B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 xml:space="preserve">NOTE: Adapt the cell concentration to the growth dynamic of the cell line under investigation so </w:t>
      </w:r>
      <w:r w:rsidR="006A55F0" w:rsidRPr="00B73D26">
        <w:rPr>
          <w:color w:val="000000" w:themeColor="text1"/>
        </w:rPr>
        <w:t xml:space="preserve">that </w:t>
      </w:r>
      <w:r w:rsidRPr="00B73D26">
        <w:rPr>
          <w:color w:val="000000" w:themeColor="text1"/>
        </w:rPr>
        <w:t>cells do not overgrow.</w:t>
      </w:r>
    </w:p>
    <w:p w14:paraId="0939266E" w14:textId="77777777" w:rsidR="001D37BB" w:rsidRPr="00B73D26" w:rsidRDefault="001D37BB" w:rsidP="006B5CC4">
      <w:pPr>
        <w:rPr>
          <w:color w:val="000000" w:themeColor="text1"/>
        </w:rPr>
      </w:pPr>
    </w:p>
    <w:p w14:paraId="212667C6" w14:textId="43596E9D" w:rsidR="009B63A4" w:rsidRPr="002942FD" w:rsidRDefault="009B63A4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>Treat</w:t>
      </w:r>
      <w:r w:rsidR="00641ED1" w:rsidRPr="002942FD">
        <w:rPr>
          <w:color w:val="000000" w:themeColor="text1"/>
          <w:highlight w:val="yellow"/>
        </w:rPr>
        <w:t xml:space="preserve"> B16</w:t>
      </w:r>
      <w:r w:rsidR="00F949E0">
        <w:rPr>
          <w:color w:val="000000" w:themeColor="text1"/>
          <w:highlight w:val="yellow"/>
        </w:rPr>
        <w:t>-</w:t>
      </w:r>
      <w:r w:rsidR="00641ED1" w:rsidRPr="002942FD">
        <w:rPr>
          <w:color w:val="000000" w:themeColor="text1"/>
          <w:highlight w:val="yellow"/>
        </w:rPr>
        <w:t xml:space="preserve">OVA cells by adding </w:t>
      </w:r>
      <w:r w:rsidR="00044480" w:rsidRPr="002942FD">
        <w:rPr>
          <w:color w:val="000000" w:themeColor="text1"/>
          <w:highlight w:val="yellow"/>
        </w:rPr>
        <w:t xml:space="preserve">30 </w:t>
      </w:r>
      <w:r w:rsidR="00044480" w:rsidRPr="002942FD">
        <w:rPr>
          <w:color w:val="000000" w:themeColor="text1"/>
          <w:highlight w:val="yellow"/>
        </w:rPr>
        <w:sym w:font="Symbol" w:char="F06D"/>
      </w:r>
      <w:r w:rsidR="00641ED1" w:rsidRPr="002942FD">
        <w:rPr>
          <w:color w:val="000000" w:themeColor="text1"/>
          <w:highlight w:val="yellow"/>
        </w:rPr>
        <w:t xml:space="preserve">g </w:t>
      </w:r>
      <w:r w:rsidR="008315A8">
        <w:rPr>
          <w:color w:val="000000" w:themeColor="text1"/>
          <w:highlight w:val="yellow"/>
        </w:rPr>
        <w:t xml:space="preserve">of </w:t>
      </w:r>
      <w:r w:rsidR="00641ED1" w:rsidRPr="002942FD">
        <w:rPr>
          <w:color w:val="000000" w:themeColor="text1"/>
          <w:highlight w:val="yellow"/>
        </w:rPr>
        <w:t>oxaliplatin per m</w:t>
      </w:r>
      <w:r w:rsidR="00DB3867" w:rsidRPr="002942FD">
        <w:rPr>
          <w:color w:val="000000" w:themeColor="text1"/>
          <w:highlight w:val="yellow"/>
        </w:rPr>
        <w:t>L</w:t>
      </w:r>
      <w:r w:rsidR="00641ED1" w:rsidRPr="002942FD">
        <w:rPr>
          <w:color w:val="000000" w:themeColor="text1"/>
          <w:highlight w:val="yellow"/>
        </w:rPr>
        <w:t xml:space="preserve"> </w:t>
      </w:r>
      <w:r w:rsidR="00525E49" w:rsidRPr="002942FD">
        <w:rPr>
          <w:color w:val="000000" w:themeColor="text1"/>
          <w:highlight w:val="yellow"/>
        </w:rPr>
        <w:t xml:space="preserve">and incubate for 24 h at 37 °C. </w:t>
      </w:r>
      <w:r w:rsidR="00B316B0" w:rsidRPr="002942FD">
        <w:rPr>
          <w:color w:val="000000" w:themeColor="text1"/>
          <w:highlight w:val="yellow"/>
        </w:rPr>
        <w:t>Leave c</w:t>
      </w:r>
      <w:r w:rsidR="004E5147" w:rsidRPr="002942FD">
        <w:rPr>
          <w:color w:val="000000" w:themeColor="text1"/>
          <w:highlight w:val="yellow"/>
        </w:rPr>
        <w:t>ontrol conditions untreated.</w:t>
      </w:r>
      <w:r w:rsidR="0079619E" w:rsidRPr="002942FD">
        <w:rPr>
          <w:color w:val="000000" w:themeColor="text1"/>
          <w:highlight w:val="yellow"/>
        </w:rPr>
        <w:t xml:space="preserve"> </w:t>
      </w:r>
      <w:r w:rsidR="0086474B" w:rsidRPr="002942FD">
        <w:rPr>
          <w:color w:val="000000" w:themeColor="text1"/>
          <w:highlight w:val="yellow"/>
        </w:rPr>
        <w:t xml:space="preserve">At the first use of </w:t>
      </w:r>
      <w:r w:rsidR="006A55F0" w:rsidRPr="002942FD">
        <w:rPr>
          <w:color w:val="000000" w:themeColor="text1"/>
          <w:highlight w:val="yellow"/>
        </w:rPr>
        <w:t>a genotoxic</w:t>
      </w:r>
      <w:r w:rsidR="0086474B" w:rsidRPr="002942FD">
        <w:rPr>
          <w:color w:val="000000" w:themeColor="text1"/>
          <w:highlight w:val="yellow"/>
        </w:rPr>
        <w:t xml:space="preserve"> substance, titrate the desired cytotoxic efficacy</w:t>
      </w:r>
      <w:r w:rsidR="006A55F0" w:rsidRPr="002942FD">
        <w:rPr>
          <w:color w:val="000000" w:themeColor="text1"/>
          <w:highlight w:val="yellow"/>
        </w:rPr>
        <w:t xml:space="preserve"> using </w:t>
      </w:r>
      <w:r w:rsidR="00F94C8B" w:rsidRPr="002942FD">
        <w:rPr>
          <w:color w:val="000000" w:themeColor="text1"/>
          <w:highlight w:val="yellow"/>
        </w:rPr>
        <w:t>cell-</w:t>
      </w:r>
      <w:r w:rsidR="0079619E" w:rsidRPr="002942FD">
        <w:rPr>
          <w:color w:val="000000" w:themeColor="text1"/>
          <w:highlight w:val="yellow"/>
        </w:rPr>
        <w:t xml:space="preserve">viability assays </w:t>
      </w:r>
      <w:r w:rsidR="006A55F0" w:rsidRPr="002942FD">
        <w:rPr>
          <w:color w:val="000000" w:themeColor="text1"/>
          <w:highlight w:val="yellow"/>
        </w:rPr>
        <w:t>such as</w:t>
      </w:r>
      <w:r w:rsidR="0079619E" w:rsidRPr="002942FD">
        <w:rPr>
          <w:color w:val="000000" w:themeColor="text1"/>
          <w:highlight w:val="yellow"/>
        </w:rPr>
        <w:t xml:space="preserve"> trypan blue exclusion</w:t>
      </w:r>
      <w:r w:rsidR="0079619E" w:rsidRPr="002942FD">
        <w:rPr>
          <w:color w:val="000000" w:themeColor="text1"/>
          <w:highlight w:val="yellow"/>
        </w:rPr>
        <w:fldChar w:fldCharType="begin"/>
      </w:r>
      <w:r w:rsidR="008D5F56" w:rsidRPr="002942FD">
        <w:rPr>
          <w:color w:val="000000" w:themeColor="text1"/>
          <w:highlight w:val="yellow"/>
        </w:rPr>
        <w:instrText xml:space="preserve"> ADDIN EN.CITE &lt;EndNote&gt;&lt;Cite&gt;&lt;Author&gt;Strober&lt;/Author&gt;&lt;Year&gt;2015&lt;/Year&gt;&lt;RecNum&gt;668&lt;/RecNum&gt;&lt;DisplayText&gt;&lt;style face="superscript"&gt;18&lt;/style&gt;&lt;/DisplayText&gt;&lt;record&gt;&lt;rec-number&gt;668&lt;/rec-number&gt;&lt;foreign-keys&gt;&lt;key app="EN" db-id="0t5exvt2vdtadpe25xrx2s5sfd2e0zexfrxs" timestamp="1626710241" guid="2fc3dad4-b5a7-48e3-af63-beb1de5fa4bc"&gt;668&lt;/key&gt;&lt;/foreign-keys&gt;&lt;ref-type name="Journal Article"&gt;17&lt;/ref-type&gt;&lt;contributors&gt;&lt;authors&gt;&lt;author&gt;Strober, W.&lt;/author&gt;&lt;/authors&gt;&lt;/contributors&gt;&lt;auth-address&gt;National Institute of Allergy and Infectious Diseases, NIH, Bethesda, Maryland.&lt;/auth-address&gt;&lt;titles&gt;&lt;title&gt;Trypan Blue Exclusion Test of Cell Viability&lt;/title&gt;&lt;secondary-title&gt;Current protocols in immunology&lt;/secondary-title&gt;&lt;/titles&gt;&lt;periodical&gt;&lt;full-title&gt;Current protocols in immunology&lt;/full-title&gt;&lt;/periodical&gt;&lt;pages&gt;A3 B 1-A3 B 3&lt;/pages&gt;&lt;volume&gt;111&lt;/volume&gt;&lt;edition&gt;2015/11/04&lt;/edition&gt;&lt;keywords&gt;&lt;keyword&gt;Animals&lt;/keyword&gt;&lt;keyword&gt;*Cell Survival&lt;/keyword&gt;&lt;keyword&gt;Cells, Cultured&lt;/keyword&gt;&lt;keyword&gt;Cytoplasm/*metabolism&lt;/keyword&gt;&lt;keyword&gt;Humans&lt;/keyword&gt;&lt;keyword&gt;Microscopy&lt;/keyword&gt;&lt;keyword&gt;Staining and Labeling/*methods&lt;/keyword&gt;&lt;keyword&gt;Trypan Blue/*chemistry&lt;/keyword&gt;&lt;keyword&gt;cell viability&lt;/keyword&gt;&lt;keyword&gt;dye exclusion&lt;/keyword&gt;&lt;keyword&gt;trypan blue&lt;/keyword&gt;&lt;/keywords&gt;&lt;dates&gt;&lt;year&gt;2015&lt;/year&gt;&lt;pub-dates&gt;&lt;date&gt;Nov 2&lt;/date&gt;&lt;/pub-dates&gt;&lt;/dates&gt;&lt;isbn&gt;1934-368X (Electronic)&amp;#xD;1934-3671 (Linking)&lt;/isbn&gt;&lt;accession-num&gt;26529666&lt;/accession-num&gt;&lt;urls&gt;&lt;related-urls&gt;&lt;url&gt;https://www.ncbi.nlm.nih.gov/pubmed/26529666&lt;/url&gt;&lt;/related-urls&gt;&lt;/urls&gt;&lt;custom2&gt;PMC6716531&lt;/custom2&gt;&lt;electronic-resource-num&gt;10.1002/0471142735.ima03bs111&lt;/electronic-resource-num&gt;&lt;/record&gt;&lt;/Cite&gt;&lt;/EndNote&gt;</w:instrText>
      </w:r>
      <w:r w:rsidR="0079619E" w:rsidRPr="002942FD">
        <w:rPr>
          <w:color w:val="000000" w:themeColor="text1"/>
          <w:highlight w:val="yellow"/>
        </w:rPr>
        <w:fldChar w:fldCharType="separate"/>
      </w:r>
      <w:r w:rsidR="008D5F56" w:rsidRPr="002942FD">
        <w:rPr>
          <w:noProof/>
          <w:color w:val="000000" w:themeColor="text1"/>
          <w:highlight w:val="yellow"/>
          <w:vertAlign w:val="superscript"/>
        </w:rPr>
        <w:t>18</w:t>
      </w:r>
      <w:r w:rsidR="0079619E" w:rsidRPr="002942FD">
        <w:rPr>
          <w:color w:val="000000" w:themeColor="text1"/>
          <w:highlight w:val="yellow"/>
        </w:rPr>
        <w:fldChar w:fldCharType="end"/>
      </w:r>
      <w:r w:rsidR="006A55F0" w:rsidRPr="002942FD">
        <w:rPr>
          <w:color w:val="000000" w:themeColor="text1"/>
          <w:highlight w:val="yellow"/>
        </w:rPr>
        <w:t>.</w:t>
      </w:r>
    </w:p>
    <w:p w14:paraId="3403BB01" w14:textId="77777777" w:rsidR="00DB3867" w:rsidRPr="00B73D26" w:rsidRDefault="00DB3867" w:rsidP="00DB3867">
      <w:pPr>
        <w:pStyle w:val="ListParagraph"/>
        <w:ind w:left="0"/>
        <w:rPr>
          <w:color w:val="000000" w:themeColor="text1"/>
        </w:rPr>
      </w:pPr>
    </w:p>
    <w:p w14:paraId="6C4A7B80" w14:textId="6C97DF81" w:rsidR="00E6630D" w:rsidRDefault="00E6630D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NOTE: </w:t>
      </w:r>
      <w:r w:rsidR="00DB3867">
        <w:rPr>
          <w:color w:val="000000" w:themeColor="text1"/>
        </w:rPr>
        <w:t>This assay may also evaluate EVs generated in cell cultures treated with other immune-modulating substances or ionizing irradiation besides chemotherapeutics</w:t>
      </w:r>
      <w:r w:rsidR="00587B77" w:rsidRPr="00B73D26">
        <w:rPr>
          <w:color w:val="000000" w:themeColor="text1"/>
        </w:rPr>
        <w:t>.</w:t>
      </w:r>
    </w:p>
    <w:p w14:paraId="3B7740D9" w14:textId="77777777" w:rsidR="00DB3867" w:rsidRPr="00B73D26" w:rsidRDefault="00DB3867" w:rsidP="006B5CC4">
      <w:pPr>
        <w:rPr>
          <w:color w:val="000000" w:themeColor="text1"/>
        </w:rPr>
      </w:pPr>
    </w:p>
    <w:p w14:paraId="3F3D546F" w14:textId="19664509" w:rsidR="001D37BB" w:rsidRPr="00B73D26" w:rsidRDefault="0078417B" w:rsidP="006B5CC4">
      <w:pPr>
        <w:rPr>
          <w:color w:val="000000" w:themeColor="text1"/>
        </w:rPr>
      </w:pPr>
      <w:r w:rsidRPr="00FF1367">
        <w:rPr>
          <w:color w:val="000000" w:themeColor="text1"/>
        </w:rPr>
        <w:t>CAUTION:</w:t>
      </w:r>
      <w:r w:rsidRPr="00B73D26">
        <w:rPr>
          <w:color w:val="000000" w:themeColor="text1"/>
        </w:rPr>
        <w:t xml:space="preserve"> </w:t>
      </w:r>
      <w:r w:rsidR="001D1ED8" w:rsidRPr="00B73D26">
        <w:rPr>
          <w:color w:val="000000" w:themeColor="text1"/>
        </w:rPr>
        <w:t xml:space="preserve">Oxaliplatin causes skin and </w:t>
      </w:r>
      <w:r w:rsidR="00711D25" w:rsidRPr="00B73D26">
        <w:rPr>
          <w:color w:val="000000" w:themeColor="text1"/>
        </w:rPr>
        <w:t xml:space="preserve">severe </w:t>
      </w:r>
      <w:r w:rsidR="001D1ED8" w:rsidRPr="00B73D26">
        <w:rPr>
          <w:color w:val="000000" w:themeColor="text1"/>
        </w:rPr>
        <w:t xml:space="preserve">eye irritation and may cause </w:t>
      </w:r>
      <w:r w:rsidR="00711D25" w:rsidRPr="00B73D26">
        <w:rPr>
          <w:color w:val="000000" w:themeColor="text1"/>
        </w:rPr>
        <w:t xml:space="preserve">an </w:t>
      </w:r>
      <w:r w:rsidR="001D1ED8" w:rsidRPr="00B73D26">
        <w:rPr>
          <w:color w:val="000000" w:themeColor="text1"/>
        </w:rPr>
        <w:t xml:space="preserve">allergic skin reaction and respiratory irritation. Oxaliplatin is suspected of causing cancer. As </w:t>
      </w:r>
      <w:r w:rsidR="00CB306F" w:rsidRPr="00B73D26">
        <w:rPr>
          <w:color w:val="000000" w:themeColor="text1"/>
        </w:rPr>
        <w:t xml:space="preserve">a </w:t>
      </w:r>
      <w:r w:rsidR="001D1ED8" w:rsidRPr="00B73D26">
        <w:rPr>
          <w:color w:val="000000" w:themeColor="text1"/>
        </w:rPr>
        <w:t>precaution, use personal protective equipment, including adequate gloves, go</w:t>
      </w:r>
      <w:r w:rsidR="00B316B0" w:rsidRPr="00B73D26">
        <w:rPr>
          <w:color w:val="000000" w:themeColor="text1"/>
        </w:rPr>
        <w:t>g</w:t>
      </w:r>
      <w:r w:rsidR="001D1ED8" w:rsidRPr="00B73D26">
        <w:rPr>
          <w:color w:val="000000" w:themeColor="text1"/>
        </w:rPr>
        <w:t>gles</w:t>
      </w:r>
      <w:r w:rsidR="00CB306F" w:rsidRPr="00B73D26">
        <w:rPr>
          <w:color w:val="000000" w:themeColor="text1"/>
        </w:rPr>
        <w:t>, masks</w:t>
      </w:r>
      <w:r w:rsidR="00B316B0" w:rsidRPr="00B73D26">
        <w:rPr>
          <w:color w:val="000000" w:themeColor="text1"/>
        </w:rPr>
        <w:t>,</w:t>
      </w:r>
      <w:r w:rsidR="001D1ED8" w:rsidRPr="00B73D26">
        <w:rPr>
          <w:color w:val="000000" w:themeColor="text1"/>
        </w:rPr>
        <w:t xml:space="preserve"> and clothing, </w:t>
      </w:r>
      <w:r w:rsidR="007456D2" w:rsidRPr="00B73D26">
        <w:rPr>
          <w:color w:val="000000" w:themeColor="text1"/>
        </w:rPr>
        <w:t>cleaned</w:t>
      </w:r>
      <w:r w:rsidR="001D1ED8" w:rsidRPr="00B73D26">
        <w:rPr>
          <w:color w:val="000000" w:themeColor="text1"/>
        </w:rPr>
        <w:t xml:space="preserve"> before reuse. </w:t>
      </w:r>
      <w:r w:rsidR="007456D2" w:rsidRPr="00B73D26">
        <w:rPr>
          <w:color w:val="000000" w:themeColor="text1"/>
        </w:rPr>
        <w:t>Avoid inhalation and wash hands thoroughly after handling</w:t>
      </w:r>
      <w:r w:rsidR="001D1ED8" w:rsidRPr="00B73D26">
        <w:rPr>
          <w:color w:val="000000" w:themeColor="text1"/>
        </w:rPr>
        <w:t xml:space="preserve">. </w:t>
      </w:r>
      <w:r w:rsidR="007456D2" w:rsidRPr="00B73D26">
        <w:rPr>
          <w:color w:val="000000" w:themeColor="text1"/>
        </w:rPr>
        <w:t>Avoid release into the environment and dispose</w:t>
      </w:r>
      <w:r w:rsidR="00DC25DA">
        <w:rPr>
          <w:color w:val="000000" w:themeColor="text1"/>
        </w:rPr>
        <w:t xml:space="preserve"> </w:t>
      </w:r>
      <w:r w:rsidR="00B316B0" w:rsidRPr="00B73D26">
        <w:rPr>
          <w:color w:val="000000" w:themeColor="text1"/>
        </w:rPr>
        <w:t xml:space="preserve">oxaliplatin </w:t>
      </w:r>
      <w:r w:rsidR="007456D2" w:rsidRPr="00B73D26">
        <w:rPr>
          <w:color w:val="000000" w:themeColor="text1"/>
        </w:rPr>
        <w:t xml:space="preserve">according to prevailing regulations. </w:t>
      </w:r>
      <w:r w:rsidR="00044480" w:rsidRPr="00B73D26">
        <w:rPr>
          <w:color w:val="000000" w:themeColor="text1"/>
        </w:rPr>
        <w:t>O</w:t>
      </w:r>
      <w:r w:rsidR="00306C5B" w:rsidRPr="00B73D26">
        <w:rPr>
          <w:color w:val="000000" w:themeColor="text1"/>
        </w:rPr>
        <w:t xml:space="preserve">btain </w:t>
      </w:r>
      <w:r w:rsidR="00044480" w:rsidRPr="00B73D26">
        <w:rPr>
          <w:color w:val="000000" w:themeColor="text1"/>
        </w:rPr>
        <w:t xml:space="preserve">detailed information </w:t>
      </w:r>
      <w:r w:rsidR="00306C5B" w:rsidRPr="00B73D26">
        <w:rPr>
          <w:color w:val="000000" w:themeColor="text1"/>
        </w:rPr>
        <w:t>from the safety data sheet.</w:t>
      </w:r>
    </w:p>
    <w:p w14:paraId="4E804258" w14:textId="77777777" w:rsidR="0078417B" w:rsidRPr="00B73D26" w:rsidRDefault="0078417B" w:rsidP="006B5CC4">
      <w:pPr>
        <w:rPr>
          <w:color w:val="000000" w:themeColor="text1"/>
        </w:rPr>
      </w:pPr>
    </w:p>
    <w:p w14:paraId="5944256B" w14:textId="037336C6" w:rsidR="00A300E9" w:rsidRPr="002942FD" w:rsidRDefault="002A37B0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 xml:space="preserve">Collect </w:t>
      </w:r>
      <w:r w:rsidR="00D95AE4" w:rsidRPr="002942FD">
        <w:rPr>
          <w:color w:val="000000" w:themeColor="text1"/>
          <w:highlight w:val="yellow"/>
        </w:rPr>
        <w:t xml:space="preserve">cell culture </w:t>
      </w:r>
      <w:r w:rsidRPr="002942FD">
        <w:rPr>
          <w:color w:val="000000" w:themeColor="text1"/>
          <w:highlight w:val="yellow"/>
        </w:rPr>
        <w:t>supernatant</w:t>
      </w:r>
      <w:r w:rsidR="00525E49" w:rsidRPr="002942FD">
        <w:rPr>
          <w:color w:val="000000" w:themeColor="text1"/>
          <w:highlight w:val="yellow"/>
        </w:rPr>
        <w:t xml:space="preserve">. </w:t>
      </w:r>
      <w:r w:rsidR="00CB306F" w:rsidRPr="002942FD">
        <w:rPr>
          <w:color w:val="000000" w:themeColor="text1"/>
          <w:highlight w:val="yellow"/>
        </w:rPr>
        <w:t>C</w:t>
      </w:r>
      <w:r w:rsidR="00927A0B" w:rsidRPr="002942FD">
        <w:rPr>
          <w:color w:val="000000" w:themeColor="text1"/>
          <w:highlight w:val="yellow"/>
        </w:rPr>
        <w:t xml:space="preserve">entrifuge </w:t>
      </w:r>
      <w:r w:rsidR="00FE327F" w:rsidRPr="002942FD">
        <w:rPr>
          <w:color w:val="000000" w:themeColor="text1"/>
          <w:highlight w:val="yellow"/>
        </w:rPr>
        <w:t xml:space="preserve">first </w:t>
      </w:r>
      <w:r w:rsidR="00927A0B" w:rsidRPr="002942FD">
        <w:rPr>
          <w:color w:val="000000" w:themeColor="text1"/>
          <w:highlight w:val="yellow"/>
        </w:rPr>
        <w:t xml:space="preserve">at </w:t>
      </w:r>
      <w:r w:rsidR="00FE327F" w:rsidRPr="002942FD">
        <w:rPr>
          <w:color w:val="000000" w:themeColor="text1"/>
          <w:highlight w:val="yellow"/>
        </w:rPr>
        <w:t xml:space="preserve">400 x </w:t>
      </w:r>
      <w:r w:rsidR="00FE327F" w:rsidRPr="002942FD">
        <w:rPr>
          <w:i/>
          <w:iCs/>
          <w:color w:val="000000" w:themeColor="text1"/>
          <w:highlight w:val="yellow"/>
        </w:rPr>
        <w:t>g</w:t>
      </w:r>
      <w:r w:rsidR="00FE327F" w:rsidRPr="002942FD">
        <w:rPr>
          <w:color w:val="000000" w:themeColor="text1"/>
          <w:highlight w:val="yellow"/>
        </w:rPr>
        <w:t xml:space="preserve"> for 5 min</w:t>
      </w:r>
      <w:r w:rsidR="00C63BD1" w:rsidRPr="002942FD">
        <w:rPr>
          <w:color w:val="000000" w:themeColor="text1"/>
          <w:highlight w:val="yellow"/>
        </w:rPr>
        <w:t xml:space="preserve"> at 4 °C</w:t>
      </w:r>
      <w:r w:rsidR="00587CDF" w:rsidRPr="002942FD">
        <w:rPr>
          <w:color w:val="000000" w:themeColor="text1"/>
          <w:highlight w:val="yellow"/>
        </w:rPr>
        <w:t>,</w:t>
      </w:r>
      <w:r w:rsidR="00FE327F" w:rsidRPr="002942FD">
        <w:rPr>
          <w:color w:val="000000" w:themeColor="text1"/>
          <w:highlight w:val="yellow"/>
        </w:rPr>
        <w:t xml:space="preserve"> </w:t>
      </w:r>
      <w:r w:rsidR="008315A8">
        <w:rPr>
          <w:color w:val="000000" w:themeColor="text1"/>
          <w:highlight w:val="yellow"/>
        </w:rPr>
        <w:t xml:space="preserve">and </w:t>
      </w:r>
      <w:r w:rsidR="00FE327F" w:rsidRPr="002942FD">
        <w:rPr>
          <w:color w:val="000000" w:themeColor="text1"/>
          <w:highlight w:val="yellow"/>
        </w:rPr>
        <w:t xml:space="preserve">then at </w:t>
      </w:r>
      <w:r w:rsidR="00927A0B" w:rsidRPr="002942FD">
        <w:rPr>
          <w:color w:val="000000" w:themeColor="text1"/>
          <w:highlight w:val="yellow"/>
        </w:rPr>
        <w:t xml:space="preserve">2,000 x </w:t>
      </w:r>
      <w:r w:rsidR="00927A0B" w:rsidRPr="002942FD">
        <w:rPr>
          <w:i/>
          <w:iCs/>
          <w:color w:val="000000" w:themeColor="text1"/>
          <w:highlight w:val="yellow"/>
        </w:rPr>
        <w:t>g</w:t>
      </w:r>
      <w:r w:rsidR="00927A0B" w:rsidRPr="002942FD">
        <w:rPr>
          <w:color w:val="000000" w:themeColor="text1"/>
          <w:highlight w:val="yellow"/>
        </w:rPr>
        <w:t xml:space="preserve"> </w:t>
      </w:r>
      <w:r w:rsidR="00CB073A" w:rsidRPr="002942FD">
        <w:rPr>
          <w:color w:val="000000" w:themeColor="text1"/>
          <w:highlight w:val="yellow"/>
        </w:rPr>
        <w:t xml:space="preserve">for 30 min at 4 °C, </w:t>
      </w:r>
      <w:r w:rsidR="00C63BD1" w:rsidRPr="002942FD">
        <w:rPr>
          <w:color w:val="000000" w:themeColor="text1"/>
          <w:highlight w:val="yellow"/>
        </w:rPr>
        <w:t xml:space="preserve">each time </w:t>
      </w:r>
      <w:r w:rsidR="00CB073A" w:rsidRPr="002942FD">
        <w:rPr>
          <w:color w:val="000000" w:themeColor="text1"/>
          <w:highlight w:val="yellow"/>
        </w:rPr>
        <w:t>discarding the pellet</w:t>
      </w:r>
      <w:r w:rsidR="00DC67B3" w:rsidRPr="002942FD">
        <w:rPr>
          <w:color w:val="000000" w:themeColor="text1"/>
          <w:highlight w:val="yellow"/>
        </w:rPr>
        <w:t>. F</w:t>
      </w:r>
      <w:r w:rsidR="00C63BD1" w:rsidRPr="002942FD">
        <w:rPr>
          <w:color w:val="000000" w:themeColor="text1"/>
          <w:highlight w:val="yellow"/>
        </w:rPr>
        <w:t>inally</w:t>
      </w:r>
      <w:r w:rsidR="00DC67B3" w:rsidRPr="002942FD">
        <w:rPr>
          <w:color w:val="000000" w:themeColor="text1"/>
          <w:highlight w:val="yellow"/>
        </w:rPr>
        <w:t>,</w:t>
      </w:r>
      <w:r w:rsidR="00C63BD1" w:rsidRPr="002942FD">
        <w:rPr>
          <w:color w:val="000000" w:themeColor="text1"/>
          <w:highlight w:val="yellow"/>
        </w:rPr>
        <w:t xml:space="preserve"> </w:t>
      </w:r>
      <w:r w:rsidR="00927A0B" w:rsidRPr="002942FD">
        <w:rPr>
          <w:color w:val="000000" w:themeColor="text1"/>
          <w:highlight w:val="yellow"/>
        </w:rPr>
        <w:t>filter through a 220 nm PVDF membrane</w:t>
      </w:r>
      <w:r w:rsidR="00C63BD1" w:rsidRPr="002942FD">
        <w:rPr>
          <w:color w:val="000000" w:themeColor="text1"/>
          <w:highlight w:val="yellow"/>
        </w:rPr>
        <w:t>. Use</w:t>
      </w:r>
      <w:r w:rsidR="00A300E9" w:rsidRPr="002942FD">
        <w:rPr>
          <w:color w:val="000000" w:themeColor="text1"/>
          <w:highlight w:val="yellow"/>
        </w:rPr>
        <w:t xml:space="preserve"> a fresh tube for each step</w:t>
      </w:r>
      <w:r w:rsidR="00CB306F" w:rsidRPr="002942FD">
        <w:rPr>
          <w:color w:val="000000" w:themeColor="text1"/>
          <w:highlight w:val="yellow"/>
        </w:rPr>
        <w:t xml:space="preserve"> to remove </w:t>
      </w:r>
      <w:r w:rsidR="00C63BD1" w:rsidRPr="002942FD">
        <w:rPr>
          <w:color w:val="000000" w:themeColor="text1"/>
          <w:highlight w:val="yellow"/>
        </w:rPr>
        <w:t xml:space="preserve">any </w:t>
      </w:r>
      <w:r w:rsidR="00CB306F" w:rsidRPr="002942FD">
        <w:rPr>
          <w:color w:val="000000" w:themeColor="text1"/>
          <w:highlight w:val="yellow"/>
        </w:rPr>
        <w:t>cell debris</w:t>
      </w:r>
      <w:r w:rsidR="00927A0B" w:rsidRPr="002942FD">
        <w:rPr>
          <w:color w:val="000000" w:themeColor="text1"/>
          <w:highlight w:val="yellow"/>
        </w:rPr>
        <w:t>.</w:t>
      </w:r>
    </w:p>
    <w:p w14:paraId="683759FD" w14:textId="77777777" w:rsidR="009250CD" w:rsidRDefault="009250CD" w:rsidP="006B5CC4">
      <w:pPr>
        <w:pStyle w:val="ListParagraph"/>
        <w:ind w:left="0"/>
        <w:rPr>
          <w:color w:val="000000" w:themeColor="text1"/>
        </w:rPr>
      </w:pPr>
    </w:p>
    <w:p w14:paraId="5ED8F5CB" w14:textId="76090EDC" w:rsidR="00B243AF" w:rsidRPr="00B73D26" w:rsidRDefault="00B243AF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 xml:space="preserve">NOTE: </w:t>
      </w:r>
      <w:r w:rsidR="00213147" w:rsidRPr="00B73D26">
        <w:rPr>
          <w:color w:val="000000" w:themeColor="text1"/>
        </w:rPr>
        <w:t xml:space="preserve">At this stage, the EV-containing supernatant may be stored at 4 °C for a day before resuming the protocol. However, it is strongly recommended </w:t>
      </w:r>
      <w:r w:rsidR="00110618" w:rsidRPr="00B73D26">
        <w:rPr>
          <w:color w:val="000000" w:themeColor="text1"/>
        </w:rPr>
        <w:t>to adhere</w:t>
      </w:r>
      <w:r w:rsidR="00213147" w:rsidRPr="00B73D26">
        <w:rPr>
          <w:color w:val="000000" w:themeColor="text1"/>
        </w:rPr>
        <w:t xml:space="preserve"> to the </w:t>
      </w:r>
      <w:r w:rsidR="006A55F0" w:rsidRPr="00B73D26">
        <w:rPr>
          <w:color w:val="000000" w:themeColor="text1"/>
        </w:rPr>
        <w:t>d</w:t>
      </w:r>
      <w:r w:rsidR="00DC67B3" w:rsidRPr="00B73D26">
        <w:rPr>
          <w:color w:val="000000" w:themeColor="text1"/>
        </w:rPr>
        <w:t>escribed</w:t>
      </w:r>
      <w:r w:rsidR="00213147" w:rsidRPr="00B73D26">
        <w:rPr>
          <w:color w:val="000000" w:themeColor="text1"/>
        </w:rPr>
        <w:t xml:space="preserve"> </w:t>
      </w:r>
      <w:r w:rsidR="006A55F0" w:rsidRPr="00B73D26">
        <w:rPr>
          <w:color w:val="000000" w:themeColor="text1"/>
        </w:rPr>
        <w:t>schedule with immediate EV purification</w:t>
      </w:r>
      <w:r w:rsidR="00213147" w:rsidRPr="00B73D26">
        <w:rPr>
          <w:color w:val="000000" w:themeColor="text1"/>
        </w:rPr>
        <w:t>.</w:t>
      </w:r>
    </w:p>
    <w:p w14:paraId="51C4D4CD" w14:textId="77777777" w:rsidR="00A300E9" w:rsidRPr="00B73D26" w:rsidRDefault="00A300E9" w:rsidP="006B5CC4">
      <w:pPr>
        <w:rPr>
          <w:color w:val="000000" w:themeColor="text1"/>
        </w:rPr>
      </w:pPr>
    </w:p>
    <w:p w14:paraId="56F26D55" w14:textId="78464DB3" w:rsidR="00A300E9" w:rsidRPr="002942FD" w:rsidRDefault="00A300E9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 xml:space="preserve">Mix </w:t>
      </w:r>
      <w:r w:rsidR="00612B46" w:rsidRPr="002942FD">
        <w:rPr>
          <w:color w:val="000000" w:themeColor="text1"/>
          <w:highlight w:val="yellow"/>
        </w:rPr>
        <w:t>1 mL of</w:t>
      </w:r>
      <w:r w:rsidRPr="002942FD">
        <w:rPr>
          <w:color w:val="000000" w:themeColor="text1"/>
          <w:highlight w:val="yellow"/>
        </w:rPr>
        <w:t xml:space="preserve"> </w:t>
      </w:r>
      <w:r w:rsidR="00612B46" w:rsidRPr="002942FD">
        <w:rPr>
          <w:color w:val="000000" w:themeColor="text1"/>
          <w:highlight w:val="yellow"/>
        </w:rPr>
        <w:t>supernatant with 0</w:t>
      </w:r>
      <w:r w:rsidR="00597B1C" w:rsidRPr="002942FD">
        <w:rPr>
          <w:color w:val="000000" w:themeColor="text1"/>
          <w:highlight w:val="yellow"/>
        </w:rPr>
        <w:t>.</w:t>
      </w:r>
      <w:r w:rsidR="00612B46" w:rsidRPr="002942FD">
        <w:rPr>
          <w:color w:val="000000" w:themeColor="text1"/>
          <w:highlight w:val="yellow"/>
        </w:rPr>
        <w:t xml:space="preserve">5 mL of </w:t>
      </w:r>
      <w:r w:rsidR="00B43CFA" w:rsidRPr="002942FD">
        <w:rPr>
          <w:color w:val="000000" w:themeColor="text1"/>
          <w:highlight w:val="yellow"/>
        </w:rPr>
        <w:t xml:space="preserve">a </w:t>
      </w:r>
      <w:r w:rsidR="009778B2">
        <w:rPr>
          <w:color w:val="000000" w:themeColor="text1"/>
          <w:highlight w:val="yellow"/>
        </w:rPr>
        <w:t xml:space="preserve">specific </w:t>
      </w:r>
      <w:r w:rsidR="00B85D80" w:rsidRPr="002942FD">
        <w:rPr>
          <w:color w:val="000000" w:themeColor="text1"/>
          <w:highlight w:val="yellow"/>
        </w:rPr>
        <w:t>commercially available exosome isolation reagent</w:t>
      </w:r>
      <w:r w:rsidR="00612B46" w:rsidRPr="002942FD">
        <w:rPr>
          <w:color w:val="000000" w:themeColor="text1"/>
          <w:highlight w:val="yellow"/>
        </w:rPr>
        <w:t xml:space="preserve"> </w:t>
      </w:r>
      <w:r w:rsidR="00597B1C" w:rsidRPr="002942FD">
        <w:rPr>
          <w:color w:val="000000" w:themeColor="text1"/>
          <w:highlight w:val="yellow"/>
        </w:rPr>
        <w:t>(</w:t>
      </w:r>
      <w:r w:rsidR="00B85D80" w:rsidRPr="002942FD">
        <w:rPr>
          <w:color w:val="000000" w:themeColor="text1"/>
          <w:highlight w:val="yellow"/>
        </w:rPr>
        <w:t xml:space="preserve">see </w:t>
      </w:r>
      <w:r w:rsidR="00B85D80" w:rsidRPr="002942FD">
        <w:rPr>
          <w:b/>
          <w:bCs/>
          <w:color w:val="000000" w:themeColor="text1"/>
          <w:highlight w:val="yellow"/>
        </w:rPr>
        <w:t>Table of Materials</w:t>
      </w:r>
      <w:r w:rsidR="00597B1C" w:rsidRPr="002942FD">
        <w:rPr>
          <w:color w:val="000000" w:themeColor="text1"/>
          <w:highlight w:val="yellow"/>
        </w:rPr>
        <w:t xml:space="preserve">) </w:t>
      </w:r>
      <w:r w:rsidR="00612B46" w:rsidRPr="002942FD">
        <w:rPr>
          <w:color w:val="000000" w:themeColor="text1"/>
          <w:highlight w:val="yellow"/>
        </w:rPr>
        <w:t>in a V-shaped 1</w:t>
      </w:r>
      <w:r w:rsidR="00597B1C" w:rsidRPr="002942FD">
        <w:rPr>
          <w:color w:val="000000" w:themeColor="text1"/>
          <w:highlight w:val="yellow"/>
        </w:rPr>
        <w:t>.</w:t>
      </w:r>
      <w:r w:rsidR="00612B46" w:rsidRPr="002942FD">
        <w:rPr>
          <w:color w:val="000000" w:themeColor="text1"/>
          <w:highlight w:val="yellow"/>
        </w:rPr>
        <w:t>5 m</w:t>
      </w:r>
      <w:r w:rsidR="00B43CFA" w:rsidRPr="002942FD">
        <w:rPr>
          <w:color w:val="000000" w:themeColor="text1"/>
          <w:highlight w:val="yellow"/>
        </w:rPr>
        <w:t>L</w:t>
      </w:r>
      <w:r w:rsidR="00612B46" w:rsidRPr="002942FD">
        <w:rPr>
          <w:color w:val="000000" w:themeColor="text1"/>
          <w:highlight w:val="yellow"/>
        </w:rPr>
        <w:t xml:space="preserve"> </w:t>
      </w:r>
      <w:r w:rsidR="00A21F55" w:rsidRPr="002942FD">
        <w:rPr>
          <w:color w:val="000000" w:themeColor="text1"/>
          <w:highlight w:val="yellow"/>
        </w:rPr>
        <w:t>tube</w:t>
      </w:r>
      <w:r w:rsidR="00612B46" w:rsidRPr="002942FD">
        <w:rPr>
          <w:color w:val="000000" w:themeColor="text1"/>
          <w:highlight w:val="yellow"/>
        </w:rPr>
        <w:t>. Thoroughly pipet</w:t>
      </w:r>
      <w:r w:rsidR="00B43CFA" w:rsidRPr="002942FD">
        <w:rPr>
          <w:color w:val="000000" w:themeColor="text1"/>
          <w:highlight w:val="yellow"/>
        </w:rPr>
        <w:t>te</w:t>
      </w:r>
      <w:r w:rsidR="00612B46" w:rsidRPr="002942FD">
        <w:rPr>
          <w:color w:val="000000" w:themeColor="text1"/>
          <w:highlight w:val="yellow"/>
        </w:rPr>
        <w:t xml:space="preserve"> up and down or vortex to create a homogenous solution. </w:t>
      </w:r>
      <w:r w:rsidR="00A970D7" w:rsidRPr="002942FD">
        <w:rPr>
          <w:color w:val="000000" w:themeColor="text1"/>
          <w:highlight w:val="yellow"/>
        </w:rPr>
        <w:t>Incubate overnight at 4 °C.</w:t>
      </w:r>
    </w:p>
    <w:p w14:paraId="379BB7C1" w14:textId="77777777" w:rsidR="00927A0B" w:rsidRPr="002942FD" w:rsidRDefault="00927A0B" w:rsidP="006B5CC4">
      <w:pPr>
        <w:rPr>
          <w:color w:val="000000" w:themeColor="text1"/>
          <w:highlight w:val="yellow"/>
        </w:rPr>
      </w:pPr>
    </w:p>
    <w:p w14:paraId="286AEFAB" w14:textId="548C1252" w:rsidR="00395019" w:rsidRPr="002942FD" w:rsidRDefault="00A970D7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 xml:space="preserve">Centrifuge at 10,000 x </w:t>
      </w:r>
      <w:r w:rsidRPr="002942FD">
        <w:rPr>
          <w:i/>
          <w:iCs/>
          <w:color w:val="000000" w:themeColor="text1"/>
          <w:highlight w:val="yellow"/>
        </w:rPr>
        <w:t>g</w:t>
      </w:r>
      <w:r w:rsidRPr="002942FD">
        <w:rPr>
          <w:color w:val="000000" w:themeColor="text1"/>
          <w:highlight w:val="yellow"/>
        </w:rPr>
        <w:t xml:space="preserve"> for </w:t>
      </w:r>
      <w:r w:rsidR="00FE327F" w:rsidRPr="002942FD">
        <w:rPr>
          <w:color w:val="000000" w:themeColor="text1"/>
          <w:highlight w:val="yellow"/>
        </w:rPr>
        <w:t>60 min</w:t>
      </w:r>
      <w:r w:rsidRPr="002942FD">
        <w:rPr>
          <w:color w:val="000000" w:themeColor="text1"/>
          <w:highlight w:val="yellow"/>
        </w:rPr>
        <w:t xml:space="preserve"> at 4 °C. Carefully discard the supernatant. </w:t>
      </w:r>
      <w:r w:rsidR="00142DB0" w:rsidRPr="002942FD">
        <w:rPr>
          <w:color w:val="000000" w:themeColor="text1"/>
          <w:highlight w:val="yellow"/>
        </w:rPr>
        <w:t xml:space="preserve">Remove </w:t>
      </w:r>
      <w:r w:rsidR="00DC2B0D">
        <w:rPr>
          <w:color w:val="000000" w:themeColor="text1"/>
          <w:highlight w:val="yellow"/>
        </w:rPr>
        <w:t xml:space="preserve">the </w:t>
      </w:r>
      <w:r w:rsidR="00142DB0" w:rsidRPr="002942FD">
        <w:rPr>
          <w:color w:val="000000" w:themeColor="text1"/>
          <w:highlight w:val="yellow"/>
        </w:rPr>
        <w:t xml:space="preserve">remaining drops </w:t>
      </w:r>
      <w:r w:rsidRPr="002942FD">
        <w:rPr>
          <w:color w:val="000000" w:themeColor="text1"/>
          <w:highlight w:val="yellow"/>
        </w:rPr>
        <w:t xml:space="preserve">by tapping the </w:t>
      </w:r>
      <w:r w:rsidR="00597B1C" w:rsidRPr="002942FD">
        <w:rPr>
          <w:color w:val="000000" w:themeColor="text1"/>
          <w:highlight w:val="yellow"/>
        </w:rPr>
        <w:t>1.5 mL tube</w:t>
      </w:r>
      <w:r w:rsidR="00597B1C" w:rsidRPr="002942FD" w:rsidDel="00597B1C">
        <w:rPr>
          <w:color w:val="000000" w:themeColor="text1"/>
          <w:highlight w:val="yellow"/>
        </w:rPr>
        <w:t xml:space="preserve"> </w:t>
      </w:r>
      <w:r w:rsidRPr="002942FD">
        <w:rPr>
          <w:color w:val="000000" w:themeColor="text1"/>
          <w:highlight w:val="yellow"/>
        </w:rPr>
        <w:t>upside down on a paper towel and</w:t>
      </w:r>
      <w:r w:rsidR="00492D0A" w:rsidRPr="002942FD">
        <w:rPr>
          <w:color w:val="000000" w:themeColor="text1"/>
          <w:highlight w:val="yellow"/>
        </w:rPr>
        <w:t xml:space="preserve"> </w:t>
      </w:r>
      <w:r w:rsidR="00142DB0" w:rsidRPr="002942FD">
        <w:rPr>
          <w:color w:val="000000" w:themeColor="text1"/>
          <w:highlight w:val="yellow"/>
        </w:rPr>
        <w:t xml:space="preserve">by </w:t>
      </w:r>
      <w:r w:rsidR="00492D0A" w:rsidRPr="002942FD">
        <w:rPr>
          <w:color w:val="000000" w:themeColor="text1"/>
          <w:highlight w:val="yellow"/>
        </w:rPr>
        <w:t xml:space="preserve">aspiration </w:t>
      </w:r>
      <w:r w:rsidR="002A37B0" w:rsidRPr="002942FD">
        <w:rPr>
          <w:color w:val="000000" w:themeColor="text1"/>
          <w:highlight w:val="yellow"/>
        </w:rPr>
        <w:t>through</w:t>
      </w:r>
      <w:r w:rsidR="00492D0A" w:rsidRPr="002942FD">
        <w:rPr>
          <w:color w:val="000000" w:themeColor="text1"/>
          <w:highlight w:val="yellow"/>
        </w:rPr>
        <w:t xml:space="preserve"> a pipet</w:t>
      </w:r>
      <w:r w:rsidR="00395019" w:rsidRPr="002942FD">
        <w:rPr>
          <w:color w:val="000000" w:themeColor="text1"/>
          <w:highlight w:val="yellow"/>
        </w:rPr>
        <w:t>te</w:t>
      </w:r>
      <w:r w:rsidR="00492D0A" w:rsidRPr="002942FD">
        <w:rPr>
          <w:color w:val="000000" w:themeColor="text1"/>
          <w:highlight w:val="yellow"/>
        </w:rPr>
        <w:t xml:space="preserve"> with a</w:t>
      </w:r>
      <w:r w:rsidR="00B243AF" w:rsidRPr="002942FD">
        <w:rPr>
          <w:color w:val="000000" w:themeColor="text1"/>
          <w:highlight w:val="yellow"/>
        </w:rPr>
        <w:t xml:space="preserve"> f</w:t>
      </w:r>
      <w:r w:rsidR="00492D0A" w:rsidRPr="002942FD">
        <w:rPr>
          <w:color w:val="000000" w:themeColor="text1"/>
          <w:highlight w:val="yellow"/>
        </w:rPr>
        <w:t>ine tip</w:t>
      </w:r>
      <w:r w:rsidR="00CB306F" w:rsidRPr="002942FD">
        <w:rPr>
          <w:color w:val="000000" w:themeColor="text1"/>
          <w:highlight w:val="yellow"/>
        </w:rPr>
        <w:t xml:space="preserve"> </w:t>
      </w:r>
      <w:r w:rsidR="00CB1A08" w:rsidRPr="002942FD">
        <w:rPr>
          <w:color w:val="000000" w:themeColor="text1"/>
          <w:highlight w:val="yellow"/>
        </w:rPr>
        <w:t>without touching the EV-pellet at the bottom.</w:t>
      </w:r>
    </w:p>
    <w:p w14:paraId="0EFCDF00" w14:textId="77777777" w:rsidR="00395019" w:rsidRPr="00FF1367" w:rsidRDefault="00395019" w:rsidP="00FF1367">
      <w:pPr>
        <w:rPr>
          <w:color w:val="000000" w:themeColor="text1"/>
          <w:highlight w:val="yellow"/>
        </w:rPr>
      </w:pPr>
    </w:p>
    <w:p w14:paraId="5B904143" w14:textId="1CA7AC22" w:rsidR="009B63A4" w:rsidRPr="002942FD" w:rsidRDefault="00CB1A08" w:rsidP="00395019">
      <w:pPr>
        <w:pStyle w:val="ListParagraph"/>
        <w:numPr>
          <w:ilvl w:val="2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>Thorough</w:t>
      </w:r>
      <w:r w:rsidR="00570703" w:rsidRPr="002942FD">
        <w:rPr>
          <w:color w:val="000000" w:themeColor="text1"/>
          <w:highlight w:val="yellow"/>
        </w:rPr>
        <w:t>ly</w:t>
      </w:r>
      <w:r w:rsidR="00492D0A" w:rsidRPr="002942FD">
        <w:rPr>
          <w:color w:val="000000" w:themeColor="text1"/>
          <w:highlight w:val="yellow"/>
        </w:rPr>
        <w:t xml:space="preserve"> </w:t>
      </w:r>
      <w:r w:rsidRPr="002942FD">
        <w:rPr>
          <w:color w:val="000000" w:themeColor="text1"/>
          <w:highlight w:val="yellow"/>
        </w:rPr>
        <w:t>remov</w:t>
      </w:r>
      <w:r w:rsidR="00570703" w:rsidRPr="002942FD">
        <w:rPr>
          <w:color w:val="000000" w:themeColor="text1"/>
          <w:highlight w:val="yellow"/>
        </w:rPr>
        <w:t>e</w:t>
      </w:r>
      <w:r w:rsidRPr="002942FD">
        <w:rPr>
          <w:color w:val="000000" w:themeColor="text1"/>
          <w:highlight w:val="yellow"/>
        </w:rPr>
        <w:t xml:space="preserve"> all fluids </w:t>
      </w:r>
      <w:r w:rsidR="00570703" w:rsidRPr="002942FD">
        <w:rPr>
          <w:color w:val="000000" w:themeColor="text1"/>
          <w:highlight w:val="yellow"/>
        </w:rPr>
        <w:t xml:space="preserve">to </w:t>
      </w:r>
      <w:r w:rsidRPr="002942FD">
        <w:rPr>
          <w:color w:val="000000" w:themeColor="text1"/>
          <w:highlight w:val="yellow"/>
        </w:rPr>
        <w:t xml:space="preserve">prevent uncontrolled </w:t>
      </w:r>
      <w:r w:rsidR="00492D0A" w:rsidRPr="002942FD">
        <w:rPr>
          <w:color w:val="000000" w:themeColor="text1"/>
          <w:highlight w:val="yellow"/>
        </w:rPr>
        <w:t>dilution of the EV-pellet.</w:t>
      </w:r>
      <w:r w:rsidR="008B62D9" w:rsidRPr="002942FD">
        <w:rPr>
          <w:color w:val="000000" w:themeColor="text1"/>
          <w:highlight w:val="yellow"/>
        </w:rPr>
        <w:t xml:space="preserve"> </w:t>
      </w:r>
      <w:r w:rsidR="00570703" w:rsidRPr="002942FD">
        <w:rPr>
          <w:color w:val="000000" w:themeColor="text1"/>
          <w:highlight w:val="yellow"/>
        </w:rPr>
        <w:t xml:space="preserve">Also, </w:t>
      </w:r>
      <w:r w:rsidR="006A55F0" w:rsidRPr="002942FD">
        <w:rPr>
          <w:color w:val="000000" w:themeColor="text1"/>
          <w:highlight w:val="yellow"/>
        </w:rPr>
        <w:t>execute these tasks</w:t>
      </w:r>
      <w:r w:rsidR="008B62D9" w:rsidRPr="002942FD">
        <w:rPr>
          <w:color w:val="000000" w:themeColor="text1"/>
          <w:highlight w:val="yellow"/>
        </w:rPr>
        <w:t xml:space="preserve"> quickly to prevent the pellet from drying </w:t>
      </w:r>
      <w:r w:rsidR="00FD2D32" w:rsidRPr="002942FD">
        <w:rPr>
          <w:color w:val="000000" w:themeColor="text1"/>
          <w:highlight w:val="yellow"/>
        </w:rPr>
        <w:t>out</w:t>
      </w:r>
      <w:r w:rsidR="008B62D9" w:rsidRPr="002942FD">
        <w:rPr>
          <w:color w:val="000000" w:themeColor="text1"/>
          <w:highlight w:val="yellow"/>
        </w:rPr>
        <w:t>.</w:t>
      </w:r>
    </w:p>
    <w:p w14:paraId="686E65CD" w14:textId="77777777" w:rsidR="00492D0A" w:rsidRPr="002942FD" w:rsidRDefault="00492D0A" w:rsidP="006B5CC4">
      <w:pPr>
        <w:pStyle w:val="ListParagraph"/>
        <w:ind w:left="0"/>
        <w:rPr>
          <w:color w:val="000000" w:themeColor="text1"/>
          <w:highlight w:val="yellow"/>
        </w:rPr>
      </w:pPr>
    </w:p>
    <w:p w14:paraId="4411D394" w14:textId="67834DBF" w:rsidR="009416EA" w:rsidRPr="002942FD" w:rsidRDefault="00492D0A" w:rsidP="00A75C41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2942FD">
        <w:rPr>
          <w:color w:val="000000" w:themeColor="text1"/>
          <w:highlight w:val="yellow"/>
        </w:rPr>
        <w:t>Resuspend the EVs in cold PBS</w:t>
      </w:r>
      <w:r w:rsidR="008B62D9" w:rsidRPr="002942FD">
        <w:rPr>
          <w:color w:val="000000" w:themeColor="text1"/>
          <w:highlight w:val="yellow"/>
        </w:rPr>
        <w:t xml:space="preserve"> by </w:t>
      </w:r>
      <w:r w:rsidR="00FD2D32" w:rsidRPr="002942FD">
        <w:rPr>
          <w:color w:val="000000" w:themeColor="text1"/>
          <w:highlight w:val="yellow"/>
        </w:rPr>
        <w:t>pipetting</w:t>
      </w:r>
      <w:r w:rsidR="008B62D9" w:rsidRPr="002942FD">
        <w:rPr>
          <w:color w:val="000000" w:themeColor="text1"/>
          <w:highlight w:val="yellow"/>
        </w:rPr>
        <w:t xml:space="preserve"> up and down </w:t>
      </w:r>
      <w:r w:rsidR="00F94C8B" w:rsidRPr="002942FD">
        <w:rPr>
          <w:color w:val="000000" w:themeColor="text1"/>
          <w:highlight w:val="yellow"/>
        </w:rPr>
        <w:t>without scratching the pellet from the tube’s wall</w:t>
      </w:r>
      <w:r w:rsidR="00E15DD6" w:rsidRPr="002942FD">
        <w:rPr>
          <w:color w:val="000000" w:themeColor="text1"/>
          <w:highlight w:val="yellow"/>
        </w:rPr>
        <w:t xml:space="preserve"> with the tip</w:t>
      </w:r>
      <w:r w:rsidR="008B62D9" w:rsidRPr="002942FD">
        <w:rPr>
          <w:color w:val="000000" w:themeColor="text1"/>
          <w:highlight w:val="yellow"/>
        </w:rPr>
        <w:t xml:space="preserve">. </w:t>
      </w:r>
      <w:r w:rsidR="00110618" w:rsidRPr="002942FD">
        <w:rPr>
          <w:color w:val="000000" w:themeColor="text1"/>
          <w:highlight w:val="yellow"/>
        </w:rPr>
        <w:t>Now</w:t>
      </w:r>
      <w:r w:rsidR="008B62D9" w:rsidRPr="002942FD">
        <w:rPr>
          <w:color w:val="000000" w:themeColor="text1"/>
          <w:highlight w:val="yellow"/>
        </w:rPr>
        <w:t>, transfer the suspension step by step from the first</w:t>
      </w:r>
      <w:r w:rsidR="00110618" w:rsidRPr="002942FD">
        <w:rPr>
          <w:color w:val="000000" w:themeColor="text1"/>
          <w:highlight w:val="yellow"/>
        </w:rPr>
        <w:t xml:space="preserve"> </w:t>
      </w:r>
      <w:r w:rsidR="008B62D9" w:rsidRPr="002942FD">
        <w:rPr>
          <w:color w:val="000000" w:themeColor="text1"/>
          <w:highlight w:val="yellow"/>
        </w:rPr>
        <w:t xml:space="preserve">to the last </w:t>
      </w:r>
      <w:r w:rsidR="00597B1C" w:rsidRPr="002942FD">
        <w:rPr>
          <w:color w:val="000000" w:themeColor="text1"/>
          <w:highlight w:val="yellow"/>
        </w:rPr>
        <w:t>tube</w:t>
      </w:r>
      <w:r w:rsidR="00597B1C" w:rsidRPr="002942FD" w:rsidDel="00597B1C">
        <w:rPr>
          <w:color w:val="000000" w:themeColor="text1"/>
          <w:highlight w:val="yellow"/>
        </w:rPr>
        <w:t xml:space="preserve"> </w:t>
      </w:r>
      <w:r w:rsidR="008B62D9" w:rsidRPr="002942FD">
        <w:rPr>
          <w:color w:val="000000" w:themeColor="text1"/>
          <w:highlight w:val="yellow"/>
        </w:rPr>
        <w:t>t</w:t>
      </w:r>
      <w:r w:rsidR="002A37B0" w:rsidRPr="002942FD">
        <w:rPr>
          <w:color w:val="000000" w:themeColor="text1"/>
          <w:highlight w:val="yellow"/>
        </w:rPr>
        <w:t>o</w:t>
      </w:r>
      <w:r w:rsidR="008B62D9" w:rsidRPr="002942FD">
        <w:rPr>
          <w:color w:val="000000" w:themeColor="text1"/>
          <w:highlight w:val="yellow"/>
        </w:rPr>
        <w:t xml:space="preserve"> </w:t>
      </w:r>
      <w:r w:rsidR="002A37B0" w:rsidRPr="002942FD">
        <w:rPr>
          <w:color w:val="000000" w:themeColor="text1"/>
          <w:highlight w:val="yellow"/>
        </w:rPr>
        <w:t>pool the EVs</w:t>
      </w:r>
      <w:r w:rsidR="008B62D9" w:rsidRPr="002942FD">
        <w:rPr>
          <w:color w:val="000000" w:themeColor="text1"/>
          <w:highlight w:val="yellow"/>
        </w:rPr>
        <w:t>.</w:t>
      </w:r>
    </w:p>
    <w:p w14:paraId="29938B06" w14:textId="77777777" w:rsidR="009416EA" w:rsidRDefault="009416EA" w:rsidP="009416EA">
      <w:pPr>
        <w:pStyle w:val="ListParagraph"/>
        <w:ind w:left="0"/>
        <w:rPr>
          <w:color w:val="000000" w:themeColor="text1"/>
        </w:rPr>
      </w:pPr>
    </w:p>
    <w:p w14:paraId="137BB81E" w14:textId="3C1FD42C" w:rsidR="00365462" w:rsidRPr="009416EA" w:rsidRDefault="00365462" w:rsidP="009416EA">
      <w:pPr>
        <w:pStyle w:val="ListParagraph"/>
        <w:ind w:left="0"/>
        <w:rPr>
          <w:color w:val="000000" w:themeColor="text1"/>
        </w:rPr>
      </w:pPr>
      <w:r w:rsidRPr="009416EA">
        <w:rPr>
          <w:color w:val="000000" w:themeColor="text1"/>
        </w:rPr>
        <w:t>NOTE:</w:t>
      </w:r>
      <w:r w:rsidR="009416EA">
        <w:rPr>
          <w:color w:val="000000" w:themeColor="text1"/>
        </w:rPr>
        <w:t xml:space="preserve"> U</w:t>
      </w:r>
      <w:r w:rsidR="009416EA" w:rsidRPr="00B73D26">
        <w:rPr>
          <w:color w:val="000000" w:themeColor="text1"/>
        </w:rPr>
        <w:t xml:space="preserve">se a volume of PBS that equals 5 </w:t>
      </w:r>
      <w:r w:rsidR="009416EA" w:rsidRPr="00B73D26">
        <w:sym w:font="Symbol" w:char="F06D"/>
      </w:r>
      <w:r w:rsidR="009416EA" w:rsidRPr="00B73D26">
        <w:rPr>
          <w:color w:val="000000" w:themeColor="text1"/>
        </w:rPr>
        <w:t>L multiplied by the number of tubes.</w:t>
      </w:r>
      <w:r w:rsidR="009416EA">
        <w:rPr>
          <w:color w:val="000000" w:themeColor="text1"/>
        </w:rPr>
        <w:t xml:space="preserve"> </w:t>
      </w:r>
      <w:r w:rsidRPr="009416EA">
        <w:rPr>
          <w:color w:val="000000" w:themeColor="text1"/>
        </w:rPr>
        <w:t xml:space="preserve">5 </w:t>
      </w:r>
      <w:r w:rsidRPr="00B73D26">
        <w:sym w:font="Symbol" w:char="F06D"/>
      </w:r>
      <w:r w:rsidRPr="009416EA">
        <w:rPr>
          <w:color w:val="000000" w:themeColor="text1"/>
        </w:rPr>
        <w:t xml:space="preserve">L of the final </w:t>
      </w:r>
      <w:r w:rsidRPr="009416EA">
        <w:rPr>
          <w:color w:val="000000" w:themeColor="text1"/>
        </w:rPr>
        <w:lastRenderedPageBreak/>
        <w:t>suspension contain</w:t>
      </w:r>
      <w:r w:rsidR="00110618" w:rsidRPr="009416EA">
        <w:rPr>
          <w:color w:val="000000" w:themeColor="text1"/>
        </w:rPr>
        <w:t>s</w:t>
      </w:r>
      <w:r w:rsidRPr="009416EA">
        <w:rPr>
          <w:color w:val="000000" w:themeColor="text1"/>
        </w:rPr>
        <w:t xml:space="preserve"> the isolated EVs released from 400,000 cells under chemotherapy or at </w:t>
      </w:r>
      <w:r w:rsidR="00110618" w:rsidRPr="009416EA">
        <w:rPr>
          <w:color w:val="000000" w:themeColor="text1"/>
        </w:rPr>
        <w:t xml:space="preserve">a </w:t>
      </w:r>
      <w:r w:rsidRPr="009416EA">
        <w:rPr>
          <w:color w:val="000000" w:themeColor="text1"/>
        </w:rPr>
        <w:t>steady state.</w:t>
      </w:r>
    </w:p>
    <w:p w14:paraId="0B7C2CCA" w14:textId="77777777" w:rsidR="00A970D7" w:rsidRPr="00B73D26" w:rsidRDefault="00A970D7" w:rsidP="006B5CC4">
      <w:pPr>
        <w:rPr>
          <w:color w:val="000000" w:themeColor="text1"/>
        </w:rPr>
      </w:pPr>
    </w:p>
    <w:p w14:paraId="4E6FDFA6" w14:textId="334A7779" w:rsidR="00883973" w:rsidRPr="003D5670" w:rsidRDefault="00514BF6" w:rsidP="00883973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Preferably, use EVs directly. If this is not possible</w:t>
      </w:r>
      <w:r w:rsidR="00110618" w:rsidRPr="003D5670">
        <w:rPr>
          <w:color w:val="000000" w:themeColor="text1"/>
          <w:highlight w:val="yellow"/>
        </w:rPr>
        <w:t>,</w:t>
      </w:r>
      <w:r w:rsidRPr="003D5670">
        <w:rPr>
          <w:color w:val="000000" w:themeColor="text1"/>
          <w:highlight w:val="yellow"/>
        </w:rPr>
        <w:t xml:space="preserve"> store </w:t>
      </w:r>
      <w:r w:rsidR="006A55F0" w:rsidRPr="003D5670">
        <w:rPr>
          <w:color w:val="000000" w:themeColor="text1"/>
          <w:highlight w:val="yellow"/>
        </w:rPr>
        <w:t xml:space="preserve">EV </w:t>
      </w:r>
      <w:r w:rsidR="00412A99" w:rsidRPr="003D5670">
        <w:rPr>
          <w:color w:val="000000" w:themeColor="text1"/>
          <w:highlight w:val="yellow"/>
        </w:rPr>
        <w:t>suspension</w:t>
      </w:r>
      <w:r w:rsidR="00B243AF" w:rsidRPr="003D5670">
        <w:rPr>
          <w:color w:val="000000" w:themeColor="text1"/>
          <w:highlight w:val="yellow"/>
        </w:rPr>
        <w:t>s</w:t>
      </w:r>
      <w:r w:rsidR="00412A99" w:rsidRPr="003D5670">
        <w:rPr>
          <w:color w:val="000000" w:themeColor="text1"/>
          <w:highlight w:val="yellow"/>
        </w:rPr>
        <w:t xml:space="preserve"> at -80 °C </w:t>
      </w:r>
      <w:r w:rsidR="00CC7BA1" w:rsidRPr="003D5670">
        <w:rPr>
          <w:color w:val="000000" w:themeColor="text1"/>
          <w:highlight w:val="yellow"/>
        </w:rPr>
        <w:t xml:space="preserve">in siliconized vessels </w:t>
      </w:r>
      <w:r w:rsidR="00F31C8A" w:rsidRPr="003D5670">
        <w:rPr>
          <w:color w:val="000000" w:themeColor="text1"/>
          <w:highlight w:val="yellow"/>
        </w:rPr>
        <w:t xml:space="preserve">for </w:t>
      </w:r>
      <w:r w:rsidRPr="003D5670">
        <w:rPr>
          <w:color w:val="000000" w:themeColor="text1"/>
          <w:highlight w:val="yellow"/>
        </w:rPr>
        <w:t>up to</w:t>
      </w:r>
      <w:r w:rsidR="00F31C8A" w:rsidRPr="003D5670">
        <w:rPr>
          <w:color w:val="000000" w:themeColor="text1"/>
          <w:highlight w:val="yellow"/>
        </w:rPr>
        <w:t xml:space="preserve"> 28 days</w:t>
      </w:r>
      <w:r w:rsidR="00EC1CE7" w:rsidRPr="003D5670">
        <w:rPr>
          <w:color w:val="000000" w:themeColor="text1"/>
          <w:highlight w:val="yellow"/>
        </w:rPr>
        <w:t xml:space="preserve"> </w:t>
      </w:r>
      <w:r w:rsidR="00CC7BA1" w:rsidRPr="003D5670">
        <w:rPr>
          <w:color w:val="000000" w:themeColor="text1"/>
          <w:highlight w:val="yellow"/>
        </w:rPr>
        <w:t>until application</w:t>
      </w:r>
      <w:r w:rsidR="00302397" w:rsidRPr="003D5670">
        <w:rPr>
          <w:color w:val="000000" w:themeColor="text1"/>
          <w:highlight w:val="yellow"/>
        </w:rPr>
        <w:t>.</w:t>
      </w:r>
    </w:p>
    <w:p w14:paraId="4C63092C" w14:textId="77777777" w:rsidR="00883973" w:rsidRDefault="00883973" w:rsidP="00883973">
      <w:pPr>
        <w:pStyle w:val="ListParagraph"/>
        <w:ind w:left="0"/>
        <w:rPr>
          <w:color w:val="000000" w:themeColor="text1"/>
        </w:rPr>
      </w:pPr>
    </w:p>
    <w:p w14:paraId="2AC29484" w14:textId="01E1A317" w:rsidR="008D5F56" w:rsidRPr="00B73D26" w:rsidRDefault="00883973" w:rsidP="00883973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110618" w:rsidRPr="00B73D26">
        <w:rPr>
          <w:color w:val="000000" w:themeColor="text1"/>
        </w:rPr>
        <w:t xml:space="preserve">The </w:t>
      </w:r>
      <w:r w:rsidR="00302397" w:rsidRPr="00B73D26">
        <w:rPr>
          <w:color w:val="000000" w:themeColor="text1"/>
        </w:rPr>
        <w:t>EVs described her</w:t>
      </w:r>
      <w:r w:rsidR="00110618" w:rsidRPr="00B73D26">
        <w:rPr>
          <w:color w:val="000000" w:themeColor="text1"/>
        </w:rPr>
        <w:t>e</w:t>
      </w:r>
      <w:r>
        <w:rPr>
          <w:color w:val="000000" w:themeColor="text1"/>
        </w:rPr>
        <w:t xml:space="preserve"> and in several other publications</w:t>
      </w:r>
      <w:r w:rsidR="00257B38" w:rsidRPr="00B73D26">
        <w:rPr>
          <w:color w:val="000000" w:themeColor="text1"/>
        </w:rPr>
        <w:t xml:space="preserve"> do </w:t>
      </w:r>
      <w:r w:rsidR="00302397" w:rsidRPr="00B73D26">
        <w:rPr>
          <w:color w:val="000000" w:themeColor="text1"/>
        </w:rPr>
        <w:t>no</w:t>
      </w:r>
      <w:r w:rsidR="00257B38" w:rsidRPr="00B73D26">
        <w:rPr>
          <w:color w:val="000000" w:themeColor="text1"/>
        </w:rPr>
        <w:t>t lose</w:t>
      </w:r>
      <w:r w:rsidR="00F31C8A" w:rsidRPr="00B73D26">
        <w:rPr>
          <w:color w:val="000000" w:themeColor="text1"/>
        </w:rPr>
        <w:t xml:space="preserve"> </w:t>
      </w:r>
      <w:r w:rsidR="00257B38" w:rsidRPr="00B73D26">
        <w:rPr>
          <w:color w:val="000000" w:themeColor="text1"/>
        </w:rPr>
        <w:t xml:space="preserve">their respective </w:t>
      </w:r>
      <w:r w:rsidR="00F31C8A" w:rsidRPr="00B73D26">
        <w:rPr>
          <w:color w:val="000000" w:themeColor="text1"/>
        </w:rPr>
        <w:t>biological function</w:t>
      </w:r>
      <w:r w:rsidR="00EC1CE7" w:rsidRPr="00B73D26">
        <w:rPr>
          <w:color w:val="000000" w:themeColor="text1"/>
        </w:rPr>
        <w:t xml:space="preserve"> </w:t>
      </w:r>
      <w:r w:rsidR="00804BB5" w:rsidRPr="00B73D26">
        <w:rPr>
          <w:color w:val="000000" w:themeColor="text1"/>
        </w:rPr>
        <w:t>when stored at -80 °C</w:t>
      </w:r>
      <w:r w:rsidR="00257B38" w:rsidRPr="00B73D26">
        <w:rPr>
          <w:color w:val="000000" w:themeColor="text1"/>
        </w:rPr>
        <w:t xml:space="preserve"> for that time</w:t>
      </w:r>
      <w:r w:rsidR="006A55F0" w:rsidRPr="00B73D26">
        <w:rPr>
          <w:color w:val="000000" w:themeColor="text1"/>
        </w:rPr>
        <w:t xml:space="preserve"> period</w:t>
      </w:r>
      <w:r w:rsidR="00CC7BA1" w:rsidRPr="00B73D26">
        <w:rPr>
          <w:color w:val="000000" w:themeColor="text1"/>
        </w:rPr>
        <w:fldChar w:fldCharType="begin">
          <w:fldData xml:space="preserve">PEVuZE5vdGU+PENpdGU+PEF1dGhvcj5KZXlhcmFtPC9BdXRob3I+PFllYXI+MjAxNzwvWWVhcj48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KZXlhcmFtPC9BdXRob3I+PFllYXI+MjAxNzwvWWVhcj48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CC7BA1" w:rsidRPr="00B73D26">
        <w:rPr>
          <w:color w:val="000000" w:themeColor="text1"/>
        </w:rPr>
      </w:r>
      <w:r w:rsidR="00CC7BA1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19</w:t>
      </w:r>
      <w:r w:rsidR="00CC7BA1" w:rsidRPr="00B73D26">
        <w:rPr>
          <w:color w:val="000000" w:themeColor="text1"/>
        </w:rPr>
        <w:fldChar w:fldCharType="end"/>
      </w:r>
      <w:r w:rsidR="00412A99" w:rsidRPr="00B73D26">
        <w:rPr>
          <w:color w:val="000000" w:themeColor="text1"/>
        </w:rPr>
        <w:t>.</w:t>
      </w:r>
    </w:p>
    <w:p w14:paraId="33A08444" w14:textId="77777777" w:rsidR="008D5F56" w:rsidRPr="00B73D26" w:rsidRDefault="008D5F56" w:rsidP="006B5CC4">
      <w:pPr>
        <w:rPr>
          <w:color w:val="000000" w:themeColor="text1"/>
        </w:rPr>
      </w:pPr>
    </w:p>
    <w:p w14:paraId="7885E053" w14:textId="4AD623B0" w:rsidR="00094854" w:rsidRDefault="008D5F56" w:rsidP="006B5CC4">
      <w:pPr>
        <w:pStyle w:val="ListParagraph"/>
        <w:numPr>
          <w:ilvl w:val="1"/>
          <w:numId w:val="18"/>
        </w:numPr>
        <w:tabs>
          <w:tab w:val="left" w:pos="851"/>
        </w:tabs>
        <w:ind w:left="0" w:firstLine="0"/>
        <w:rPr>
          <w:color w:val="000000" w:themeColor="text1"/>
        </w:rPr>
      </w:pPr>
      <w:r w:rsidRPr="003D5670">
        <w:rPr>
          <w:color w:val="000000" w:themeColor="text1"/>
          <w:highlight w:val="yellow"/>
        </w:rPr>
        <w:t>Quantify and characterize EV isolates according to the MISEV2018 guidelines</w:t>
      </w:r>
      <w:r w:rsidRPr="003D5670">
        <w:rPr>
          <w:color w:val="000000" w:themeColor="text1"/>
          <w:highlight w:val="yellow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Pr="003D5670">
        <w:rPr>
          <w:color w:val="000000" w:themeColor="text1"/>
          <w:highlight w:val="yellow"/>
        </w:rPr>
        <w:instrText xml:space="preserve"> ADDIN EN.CITE </w:instrText>
      </w:r>
      <w:r w:rsidRPr="003D5670">
        <w:rPr>
          <w:color w:val="000000" w:themeColor="text1"/>
          <w:highlight w:val="yellow"/>
        </w:rPr>
        <w:fldChar w:fldCharType="begin">
          <w:fldData xml:space="preserve">PEVuZE5vdGU+PENpdGU+PEF1dGhvcj5UaGVyeTwvQXV0aG9yPjxZZWFyPjIwMTg8L1llYXI+PFJl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==
</w:fldData>
        </w:fldChar>
      </w:r>
      <w:r w:rsidRPr="003D5670">
        <w:rPr>
          <w:color w:val="000000" w:themeColor="text1"/>
          <w:highlight w:val="yellow"/>
        </w:rPr>
        <w:instrText xml:space="preserve"> ADDIN EN.CITE.DATA </w:instrText>
      </w:r>
      <w:r w:rsidRPr="003D5670">
        <w:rPr>
          <w:color w:val="000000" w:themeColor="text1"/>
          <w:highlight w:val="yellow"/>
        </w:rPr>
      </w:r>
      <w:r w:rsidRPr="003D5670">
        <w:rPr>
          <w:color w:val="000000" w:themeColor="text1"/>
          <w:highlight w:val="yellow"/>
        </w:rPr>
        <w:fldChar w:fldCharType="end"/>
      </w:r>
      <w:r w:rsidRPr="003D5670">
        <w:rPr>
          <w:color w:val="000000" w:themeColor="text1"/>
          <w:highlight w:val="yellow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Pr="003D5670">
        <w:rPr>
          <w:color w:val="000000" w:themeColor="text1"/>
          <w:highlight w:val="yellow"/>
        </w:rPr>
        <w:instrText xml:space="preserve"> ADDIN EN.CITE.DATA </w:instrText>
      </w:r>
      <w:r w:rsidRPr="003D5670">
        <w:rPr>
          <w:color w:val="000000" w:themeColor="text1"/>
          <w:highlight w:val="yellow"/>
        </w:rPr>
      </w:r>
      <w:r w:rsidRPr="003D5670">
        <w:rPr>
          <w:color w:val="000000" w:themeColor="text1"/>
          <w:highlight w:val="yellow"/>
        </w:rPr>
        <w:fldChar w:fldCharType="end"/>
      </w:r>
      <w:r w:rsidRPr="003D5670">
        <w:rPr>
          <w:color w:val="000000" w:themeColor="text1"/>
          <w:highlight w:val="yellow"/>
        </w:rPr>
      </w:r>
      <w:r w:rsidRPr="003D5670">
        <w:rPr>
          <w:color w:val="000000" w:themeColor="text1"/>
          <w:highlight w:val="yellow"/>
        </w:rPr>
        <w:fldChar w:fldCharType="separate"/>
      </w:r>
      <w:r w:rsidRPr="003D5670">
        <w:rPr>
          <w:noProof/>
          <w:color w:val="000000" w:themeColor="text1"/>
          <w:highlight w:val="yellow"/>
          <w:vertAlign w:val="superscript"/>
        </w:rPr>
        <w:t>20</w:t>
      </w:r>
      <w:r w:rsidRPr="003D5670">
        <w:rPr>
          <w:color w:val="000000" w:themeColor="text1"/>
          <w:highlight w:val="yellow"/>
        </w:rPr>
        <w:fldChar w:fldCharType="end"/>
      </w:r>
      <w:r w:rsidRPr="00B73D26">
        <w:rPr>
          <w:color w:val="000000" w:themeColor="text1"/>
        </w:rPr>
        <w:t>.</w:t>
      </w:r>
    </w:p>
    <w:p w14:paraId="3D1DA88C" w14:textId="77777777" w:rsidR="00094854" w:rsidRDefault="00094854" w:rsidP="00094854">
      <w:pPr>
        <w:pStyle w:val="ListParagraph"/>
        <w:tabs>
          <w:tab w:val="left" w:pos="851"/>
        </w:tabs>
        <w:ind w:left="0"/>
        <w:rPr>
          <w:color w:val="000000" w:themeColor="text1"/>
        </w:rPr>
      </w:pPr>
    </w:p>
    <w:p w14:paraId="1E616E3D" w14:textId="142402C3" w:rsidR="008D5F56" w:rsidRPr="00B73D26" w:rsidRDefault="00094854" w:rsidP="00094854">
      <w:pPr>
        <w:pStyle w:val="ListParagraph"/>
        <w:tabs>
          <w:tab w:val="left" w:pos="851"/>
        </w:tabs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6A55F0" w:rsidRPr="00B73D26">
        <w:rPr>
          <w:color w:val="000000" w:themeColor="text1"/>
        </w:rPr>
        <w:t>Possible methods for quantification include nanoparticle tracking analysis (NTA)</w:t>
      </w:r>
      <w:r w:rsidR="004176E4">
        <w:rPr>
          <w:color w:val="000000" w:themeColor="text1"/>
        </w:rPr>
        <w:fldChar w:fldCharType="begin">
          <w:fldData xml:space="preserve">PEVuZE5vdGU+PENpdGU+PEF1dGhvcj5WZXN0YWQ8L0F1dGhvcj48WWVhcj4yMDE3PC9ZZWFyPjxS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WZXN0YWQ8L0F1dGhvcj48WWVhcj4yMDE3PC9ZZWFyPjxS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1</w:t>
      </w:r>
      <w:r w:rsidR="004176E4">
        <w:rPr>
          <w:color w:val="000000" w:themeColor="text1"/>
        </w:rPr>
        <w:fldChar w:fldCharType="end"/>
      </w:r>
      <w:r w:rsidR="006A55F0" w:rsidRPr="00B73D26">
        <w:rPr>
          <w:color w:val="000000" w:themeColor="text1"/>
        </w:rPr>
        <w:t xml:space="preserve"> and </w:t>
      </w:r>
      <w:r>
        <w:rPr>
          <w:color w:val="000000" w:themeColor="text1"/>
        </w:rPr>
        <w:t xml:space="preserve">the </w:t>
      </w:r>
      <w:r w:rsidR="0070575C">
        <w:rPr>
          <w:color w:val="000000" w:themeColor="text1"/>
        </w:rPr>
        <w:t>detection</w:t>
      </w:r>
      <w:r w:rsidR="0070575C" w:rsidRPr="00B73D26">
        <w:rPr>
          <w:color w:val="000000" w:themeColor="text1"/>
        </w:rPr>
        <w:t xml:space="preserve"> </w:t>
      </w:r>
      <w:r w:rsidR="002B46FF" w:rsidRPr="00B73D26">
        <w:rPr>
          <w:color w:val="000000" w:themeColor="text1"/>
        </w:rPr>
        <w:t>of EV</w:t>
      </w:r>
      <w:r w:rsidR="0070575C">
        <w:rPr>
          <w:color w:val="000000" w:themeColor="text1"/>
        </w:rPr>
        <w:t>’s membrane-bound</w:t>
      </w:r>
      <w:r w:rsidR="002B46FF" w:rsidRPr="00B73D26">
        <w:rPr>
          <w:color w:val="000000" w:themeColor="text1"/>
        </w:rPr>
        <w:t xml:space="preserve"> protein</w:t>
      </w:r>
      <w:r w:rsidR="0070575C">
        <w:rPr>
          <w:color w:val="000000" w:themeColor="text1"/>
        </w:rPr>
        <w:t>s</w:t>
      </w:r>
      <w:r w:rsidR="004176E4">
        <w:rPr>
          <w:color w:val="000000" w:themeColor="text1"/>
        </w:rPr>
        <w:fldChar w:fldCharType="begin">
          <w:fldData xml:space="preserve">PEVuZE5vdGU+PENpdGU+PEF1dGhvcj5TdWFyZXo8L0F1dGhvcj48WWVhcj4yMDE3PC9ZZWFyPjxS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TdWFyZXo8L0F1dGhvcj48WWVhcj4yMDE3PC9ZZWFyPjxS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2</w:t>
      </w:r>
      <w:r w:rsidR="004176E4">
        <w:rPr>
          <w:color w:val="000000" w:themeColor="text1"/>
        </w:rPr>
        <w:fldChar w:fldCharType="end"/>
      </w:r>
      <w:r w:rsidR="002B46FF" w:rsidRPr="00B73D26">
        <w:rPr>
          <w:color w:val="000000" w:themeColor="text1"/>
        </w:rPr>
        <w:t xml:space="preserve">. Possible </w:t>
      </w:r>
      <w:r>
        <w:rPr>
          <w:color w:val="000000" w:themeColor="text1"/>
        </w:rPr>
        <w:t>approache</w:t>
      </w:r>
      <w:r w:rsidR="002B46FF" w:rsidRPr="00B73D26">
        <w:rPr>
          <w:color w:val="000000" w:themeColor="text1"/>
        </w:rPr>
        <w:t>s to further characterize EVs include electron microscopy</w:t>
      </w:r>
      <w:r w:rsidR="004176E4">
        <w:rPr>
          <w:color w:val="000000" w:themeColor="text1"/>
        </w:rPr>
        <w:fldChar w:fldCharType="begin">
          <w:fldData xml:space="preserve">PEVuZE5vdGU+PENpdGU+PEF1dGhvcj5ZdWFuYTwvQXV0aG9yPjxZZWFyPjIwMTM8L1llYXI+PFJl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ZdWFuYTwvQXV0aG9yPjxZZWFyPjIwMTM8L1llYXI+PFJl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3</w:t>
      </w:r>
      <w:r w:rsidR="004176E4">
        <w:rPr>
          <w:color w:val="000000" w:themeColor="text1"/>
        </w:rPr>
        <w:fldChar w:fldCharType="end"/>
      </w:r>
      <w:r w:rsidR="002B46FF" w:rsidRPr="00B73D26">
        <w:rPr>
          <w:color w:val="000000" w:themeColor="text1"/>
        </w:rPr>
        <w:t xml:space="preserve"> and western blot</w:t>
      </w:r>
      <w:r w:rsidR="004176E4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UaGVyeTwvQXV0aG9yPjxZZWFyPjIwMTg8L1llYXI+PFJl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==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176E4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0</w:t>
      </w:r>
      <w:r w:rsidR="004176E4">
        <w:rPr>
          <w:color w:val="000000" w:themeColor="text1"/>
        </w:rPr>
        <w:fldChar w:fldCharType="end"/>
      </w:r>
      <w:r w:rsidR="002B46FF" w:rsidRPr="00B73D26">
        <w:rPr>
          <w:color w:val="000000" w:themeColor="text1"/>
        </w:rPr>
        <w:t>.</w:t>
      </w:r>
    </w:p>
    <w:p w14:paraId="4E4A8257" w14:textId="36744E87" w:rsidR="009B63A4" w:rsidRPr="00B73D26" w:rsidRDefault="009B63A4" w:rsidP="006B5CC4">
      <w:pPr>
        <w:rPr>
          <w:color w:val="000000" w:themeColor="text1"/>
        </w:rPr>
      </w:pPr>
    </w:p>
    <w:p w14:paraId="5BCC43B0" w14:textId="31CCC722" w:rsidR="007935EB" w:rsidRPr="003D5670" w:rsidRDefault="00A843F2" w:rsidP="006B5CC4">
      <w:pPr>
        <w:pStyle w:val="ListParagraph"/>
        <w:numPr>
          <w:ilvl w:val="0"/>
          <w:numId w:val="18"/>
        </w:numPr>
        <w:ind w:left="0" w:firstLine="0"/>
        <w:rPr>
          <w:b/>
          <w:bCs/>
          <w:color w:val="000000" w:themeColor="text1"/>
          <w:highlight w:val="yellow"/>
        </w:rPr>
      </w:pPr>
      <w:r w:rsidRPr="003D5670">
        <w:rPr>
          <w:b/>
          <w:bCs/>
          <w:color w:val="000000" w:themeColor="text1"/>
          <w:highlight w:val="yellow"/>
        </w:rPr>
        <w:t>Immunization of mice with EVs</w:t>
      </w:r>
    </w:p>
    <w:p w14:paraId="6B4D93A4" w14:textId="553B15B5" w:rsidR="00B243AF" w:rsidRPr="003D5670" w:rsidRDefault="00B243AF" w:rsidP="006B5CC4">
      <w:pPr>
        <w:rPr>
          <w:color w:val="000000" w:themeColor="text1"/>
          <w:highlight w:val="yellow"/>
        </w:rPr>
      </w:pPr>
    </w:p>
    <w:p w14:paraId="02E8ED20" w14:textId="448AB4ED" w:rsidR="0066384F" w:rsidRPr="003D5670" w:rsidRDefault="00DE18F0" w:rsidP="00A35F62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 xml:space="preserve">Plan the </w:t>
      </w:r>
      <w:r w:rsidRPr="003D5670">
        <w:rPr>
          <w:i/>
          <w:iCs/>
          <w:color w:val="000000" w:themeColor="text1"/>
          <w:highlight w:val="yellow"/>
        </w:rPr>
        <w:t>in vivo</w:t>
      </w:r>
      <w:r w:rsidRPr="003D5670">
        <w:rPr>
          <w:color w:val="000000" w:themeColor="text1"/>
          <w:highlight w:val="yellow"/>
        </w:rPr>
        <w:t xml:space="preserve"> experiment with C57BL/6 mice</w:t>
      </w:r>
      <w:r w:rsidR="00587CDF" w:rsidRPr="003D5670">
        <w:rPr>
          <w:color w:val="000000" w:themeColor="text1"/>
          <w:highlight w:val="yellow"/>
        </w:rPr>
        <w:t xml:space="preserve"> (or other syngeneic mice corresponding to </w:t>
      </w:r>
      <w:r w:rsidR="007109E2" w:rsidRPr="003D5670">
        <w:rPr>
          <w:color w:val="000000" w:themeColor="text1"/>
          <w:highlight w:val="yellow"/>
        </w:rPr>
        <w:t>the</w:t>
      </w:r>
      <w:r w:rsidR="00587CDF" w:rsidRPr="003D5670">
        <w:rPr>
          <w:color w:val="000000" w:themeColor="text1"/>
          <w:highlight w:val="yellow"/>
        </w:rPr>
        <w:t xml:space="preserve"> tumor cell line)</w:t>
      </w:r>
      <w:r w:rsidR="00380388" w:rsidRPr="003D5670">
        <w:rPr>
          <w:color w:val="000000" w:themeColor="text1"/>
          <w:highlight w:val="yellow"/>
        </w:rPr>
        <w:t xml:space="preserve">, including </w:t>
      </w:r>
      <w:r w:rsidRPr="003D5670">
        <w:rPr>
          <w:color w:val="000000" w:themeColor="text1"/>
          <w:highlight w:val="yellow"/>
        </w:rPr>
        <w:t xml:space="preserve">treatment groups receiving </w:t>
      </w:r>
      <w:r w:rsidR="00380388" w:rsidRPr="003D5670">
        <w:rPr>
          <w:color w:val="000000" w:themeColor="text1"/>
          <w:highlight w:val="yellow"/>
        </w:rPr>
        <w:t>EVs derived from treated cells, untreated cells</w:t>
      </w:r>
      <w:r w:rsidR="00257B38" w:rsidRPr="003D5670">
        <w:rPr>
          <w:color w:val="000000" w:themeColor="text1"/>
          <w:highlight w:val="yellow"/>
        </w:rPr>
        <w:t>,</w:t>
      </w:r>
      <w:r w:rsidR="00380388" w:rsidRPr="003D5670">
        <w:rPr>
          <w:color w:val="000000" w:themeColor="text1"/>
          <w:highlight w:val="yellow"/>
        </w:rPr>
        <w:t xml:space="preserve"> and </w:t>
      </w:r>
      <w:r w:rsidR="006D21C1" w:rsidRPr="003D5670">
        <w:rPr>
          <w:color w:val="000000" w:themeColor="text1"/>
          <w:highlight w:val="yellow"/>
        </w:rPr>
        <w:t>PBS (vehicle)</w:t>
      </w:r>
      <w:r w:rsidR="00380388" w:rsidRPr="003D5670">
        <w:rPr>
          <w:color w:val="000000" w:themeColor="text1"/>
          <w:highlight w:val="yellow"/>
        </w:rPr>
        <w:t>, respectively.</w:t>
      </w:r>
    </w:p>
    <w:p w14:paraId="676609BC" w14:textId="77777777" w:rsidR="0066384F" w:rsidRDefault="0066384F" w:rsidP="0066384F">
      <w:pPr>
        <w:pStyle w:val="ListParagraph"/>
        <w:ind w:left="0"/>
        <w:rPr>
          <w:color w:val="000000" w:themeColor="text1"/>
        </w:rPr>
      </w:pPr>
    </w:p>
    <w:p w14:paraId="0772BDD0" w14:textId="62B5DAB8" w:rsidR="00DE18F0" w:rsidRDefault="0066384F" w:rsidP="0066384F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B020AB" w:rsidRPr="00D46882">
        <w:rPr>
          <w:color w:val="000000" w:themeColor="text1"/>
        </w:rPr>
        <w:t xml:space="preserve">Preferably, use mice </w:t>
      </w:r>
      <w:r w:rsidR="009E774B" w:rsidRPr="00D46882">
        <w:rPr>
          <w:color w:val="000000" w:themeColor="text1"/>
        </w:rPr>
        <w:t>at the age of</w:t>
      </w:r>
      <w:r w:rsidR="00B020AB" w:rsidRPr="00D46882">
        <w:rPr>
          <w:color w:val="000000" w:themeColor="text1"/>
        </w:rPr>
        <w:t xml:space="preserve"> 6–</w:t>
      </w:r>
      <w:r w:rsidR="00411A7F" w:rsidRPr="00D46882">
        <w:rPr>
          <w:color w:val="000000" w:themeColor="text1"/>
        </w:rPr>
        <w:t>8</w:t>
      </w:r>
      <w:r w:rsidR="00B020AB" w:rsidRPr="00D46882">
        <w:rPr>
          <w:color w:val="000000" w:themeColor="text1"/>
        </w:rPr>
        <w:t xml:space="preserve"> weeks </w:t>
      </w:r>
      <w:r w:rsidR="00411A7F" w:rsidRPr="00D46882">
        <w:rPr>
          <w:color w:val="000000" w:themeColor="text1"/>
        </w:rPr>
        <w:t xml:space="preserve">to </w:t>
      </w:r>
      <w:r w:rsidR="00FB65BE" w:rsidRPr="00D46882">
        <w:rPr>
          <w:color w:val="000000" w:themeColor="text1"/>
        </w:rPr>
        <w:t>prevent</w:t>
      </w:r>
      <w:r w:rsidR="00411A7F" w:rsidRPr="00D46882">
        <w:rPr>
          <w:color w:val="000000" w:themeColor="text1"/>
        </w:rPr>
        <w:t xml:space="preserve"> </w:t>
      </w:r>
      <w:r w:rsidR="009E774B" w:rsidRPr="00D46882">
        <w:rPr>
          <w:color w:val="000000" w:themeColor="text1"/>
        </w:rPr>
        <w:t xml:space="preserve">physiological </w:t>
      </w:r>
      <w:r w:rsidR="00B020AB" w:rsidRPr="00D46882">
        <w:rPr>
          <w:color w:val="000000" w:themeColor="text1"/>
        </w:rPr>
        <w:t xml:space="preserve">senescence </w:t>
      </w:r>
      <w:r w:rsidR="00411A7F" w:rsidRPr="00D46882">
        <w:rPr>
          <w:color w:val="000000" w:themeColor="text1"/>
        </w:rPr>
        <w:t>from</w:t>
      </w:r>
      <w:r w:rsidR="00B020AB" w:rsidRPr="00D46882">
        <w:rPr>
          <w:color w:val="000000" w:themeColor="text1"/>
        </w:rPr>
        <w:t xml:space="preserve"> diminish</w:t>
      </w:r>
      <w:r w:rsidR="00411A7F" w:rsidRPr="00D46882">
        <w:rPr>
          <w:color w:val="000000" w:themeColor="text1"/>
        </w:rPr>
        <w:t>ing</w:t>
      </w:r>
      <w:r w:rsidR="00B020AB" w:rsidRPr="00D46882">
        <w:rPr>
          <w:color w:val="000000" w:themeColor="text1"/>
        </w:rPr>
        <w:t xml:space="preserve"> the immune response</w:t>
      </w:r>
      <w:r w:rsidR="00F13D4B" w:rsidRPr="00D46882">
        <w:rPr>
          <w:color w:val="000000" w:themeColor="text1"/>
        </w:rPr>
        <w:fldChar w:fldCharType="begin"/>
      </w:r>
      <w:r w:rsidR="004176E4">
        <w:rPr>
          <w:color w:val="000000" w:themeColor="text1"/>
        </w:rPr>
        <w:instrText xml:space="preserve"> ADDIN EN.CITE &lt;EndNote&gt;&lt;Cite&gt;&lt;Author&gt;Kapasi&lt;/Author&gt;&lt;Year&gt;2002&lt;/Year&gt;&lt;RecNum&gt;680&lt;/RecNum&gt;&lt;DisplayText&gt;&lt;style face="superscript"&gt;24&lt;/style&gt;&lt;/DisplayText&gt;&lt;record&gt;&lt;rec-number&gt;680&lt;/rec-number&gt;&lt;foreign-keys&gt;&lt;key app="EN" db-id="0t5exvt2vdtadpe25xrx2s5sfd2e0zexfrxs" timestamp="1627234628" guid="50f64c99-7b35-4efc-816a-3a8a4ab0c4cb"&gt;680&lt;/key&gt;&lt;/foreign-keys&gt;&lt;ref-type name="Journal Article"&gt;17&lt;/ref-type&gt;&lt;contributors&gt;&lt;authors&gt;&lt;author&gt;Kapasi, Z. F.&lt;/author&gt;&lt;author&gt;Murali-Krishna, K.&lt;/author&gt;&lt;author&gt;McRae, M. L.&lt;/author&gt;&lt;author&gt;Ahmed, R.&lt;/author&gt;&lt;/authors&gt;&lt;/contributors&gt;&lt;auth-address&gt;Department of Rehabilitation Medicine, Division of Physical Therapy, Emory University School of Medicine, Atlanta, GA 30322, USA. zkapasi@emory.edu&lt;/auth-address&gt;&lt;titles&gt;&lt;title&gt;Defective generation but normal maintenance of memory T cells in old mice&lt;/title&gt;&lt;secondary-title&gt;European journal of immunology&lt;/secondary-title&gt;&lt;/titles&gt;&lt;periodical&gt;&lt;full-title&gt;European journal of immunology&lt;/full-title&gt;&lt;/periodical&gt;&lt;pages&gt;1567-73&lt;/pages&gt;&lt;volume&gt;32&lt;/volume&gt;&lt;number&gt;6&lt;/number&gt;&lt;edition&gt;2002/07/13&lt;/edition&gt;&lt;keywords&gt;&lt;keyword&gt;Aging/*immunology&lt;/keyword&gt;&lt;keyword&gt;Animals&lt;/keyword&gt;&lt;keyword&gt;Apoptosis&lt;/keyword&gt;&lt;keyword&gt;Female&lt;/keyword&gt;&lt;keyword&gt;*Immunologic Memory&lt;/keyword&gt;&lt;keyword&gt;Interferon-gamma/biosynthesis&lt;/keyword&gt;&lt;keyword&gt;Lymphocytic choriomeningitis virus/immunology&lt;/keyword&gt;&lt;keyword&gt;Mice&lt;/keyword&gt;&lt;keyword&gt;Mice, Inbred C57BL&lt;/keyword&gt;&lt;keyword&gt;T-Lymphocytes/*physiology&lt;/keyword&gt;&lt;/keywords&gt;&lt;dates&gt;&lt;year&gt;2002&lt;/year&gt;&lt;pub-dates&gt;&lt;date&gt;Jun&lt;/date&gt;&lt;/pub-dates&gt;&lt;/dates&gt;&lt;isbn&gt;0014-2980 (Print)&amp;#xD;0014-2980&lt;/isbn&gt;&lt;accession-num&gt;12115639&lt;/accession-num&gt;&lt;urls&gt;&lt;/urls&gt;&lt;electronic-resource-num&gt;10.1002/1521-4141(200206)32:6&amp;lt;1567::Aid-immu1567&amp;gt;3.0.Co;2-p&lt;/electronic-resource-num&gt;&lt;remote-database-provider&gt;NLM&lt;/remote-database-provider&gt;&lt;language&gt;eng&lt;/language&gt;&lt;/record&gt;&lt;/Cite&gt;&lt;/EndNote&gt;</w:instrText>
      </w:r>
      <w:r w:rsidR="00F13D4B" w:rsidRPr="00D46882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4</w:t>
      </w:r>
      <w:r w:rsidR="00F13D4B" w:rsidRPr="00D46882">
        <w:rPr>
          <w:color w:val="000000" w:themeColor="text1"/>
        </w:rPr>
        <w:fldChar w:fldCharType="end"/>
      </w:r>
      <w:r w:rsidR="00B020AB" w:rsidRPr="00D46882">
        <w:rPr>
          <w:color w:val="000000" w:themeColor="text1"/>
        </w:rPr>
        <w:t>.</w:t>
      </w:r>
    </w:p>
    <w:p w14:paraId="72FAE334" w14:textId="77777777" w:rsidR="0066384F" w:rsidRPr="00D46882" w:rsidRDefault="0066384F" w:rsidP="0066384F">
      <w:pPr>
        <w:pStyle w:val="ListParagraph"/>
        <w:ind w:left="0"/>
        <w:rPr>
          <w:color w:val="000000" w:themeColor="text1"/>
        </w:rPr>
      </w:pPr>
    </w:p>
    <w:p w14:paraId="09979919" w14:textId="7594BAC7" w:rsidR="00046FF6" w:rsidRPr="003D5670" w:rsidRDefault="00355E76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 xml:space="preserve">Mix 5 </w:t>
      </w:r>
      <w:r w:rsidRPr="003D5670">
        <w:rPr>
          <w:highlight w:val="yellow"/>
        </w:rPr>
        <w:sym w:font="Symbol" w:char="F06D"/>
      </w:r>
      <w:r w:rsidRPr="003D5670">
        <w:rPr>
          <w:color w:val="000000" w:themeColor="text1"/>
          <w:highlight w:val="yellow"/>
        </w:rPr>
        <w:t xml:space="preserve">L of EV-suspension with </w:t>
      </w:r>
      <w:r w:rsidR="00CC7BA1" w:rsidRPr="003D5670">
        <w:rPr>
          <w:color w:val="000000" w:themeColor="text1"/>
          <w:highlight w:val="yellow"/>
        </w:rPr>
        <w:t>5</w:t>
      </w:r>
      <w:r w:rsidR="00EB7D53" w:rsidRPr="003D5670">
        <w:rPr>
          <w:color w:val="000000" w:themeColor="text1"/>
          <w:highlight w:val="yellow"/>
        </w:rPr>
        <w:t>5</w:t>
      </w:r>
      <w:r w:rsidRPr="003D5670">
        <w:rPr>
          <w:color w:val="000000" w:themeColor="text1"/>
          <w:highlight w:val="yellow"/>
        </w:rPr>
        <w:t xml:space="preserve"> </w:t>
      </w:r>
      <w:r w:rsidRPr="003D5670">
        <w:rPr>
          <w:highlight w:val="yellow"/>
        </w:rPr>
        <w:sym w:font="Symbol" w:char="F06D"/>
      </w:r>
      <w:r w:rsidRPr="003D5670">
        <w:rPr>
          <w:color w:val="000000" w:themeColor="text1"/>
          <w:highlight w:val="yellow"/>
        </w:rPr>
        <w:t>L cold PBS for each mouse within the respective treatment group to</w:t>
      </w:r>
      <w:r w:rsidR="00FC6A40" w:rsidRPr="003D5670">
        <w:rPr>
          <w:color w:val="000000" w:themeColor="text1"/>
          <w:highlight w:val="yellow"/>
        </w:rPr>
        <w:t xml:space="preserve"> </w:t>
      </w:r>
      <w:r w:rsidRPr="003D5670">
        <w:rPr>
          <w:color w:val="000000" w:themeColor="text1"/>
          <w:highlight w:val="yellow"/>
        </w:rPr>
        <w:t>immunize</w:t>
      </w:r>
      <w:r w:rsidR="00FC6A40" w:rsidRPr="003D5670">
        <w:rPr>
          <w:color w:val="000000" w:themeColor="text1"/>
          <w:highlight w:val="yellow"/>
        </w:rPr>
        <w:t xml:space="preserve"> </w:t>
      </w:r>
      <w:r w:rsidRPr="003D5670">
        <w:rPr>
          <w:color w:val="000000" w:themeColor="text1"/>
          <w:highlight w:val="yellow"/>
        </w:rPr>
        <w:t xml:space="preserve">it with </w:t>
      </w:r>
      <w:r w:rsidR="00FC6A40" w:rsidRPr="003D5670">
        <w:rPr>
          <w:color w:val="000000" w:themeColor="text1"/>
          <w:highlight w:val="yellow"/>
        </w:rPr>
        <w:t xml:space="preserve">EVs isolated from </w:t>
      </w:r>
      <w:r w:rsidR="00EB7D53" w:rsidRPr="003D5670">
        <w:rPr>
          <w:color w:val="000000" w:themeColor="text1"/>
          <w:highlight w:val="yellow"/>
        </w:rPr>
        <w:t>4.0</w:t>
      </w:r>
      <w:r w:rsidR="00001BB3" w:rsidRPr="003D5670">
        <w:rPr>
          <w:color w:val="000000" w:themeColor="text1"/>
          <w:highlight w:val="yellow"/>
        </w:rPr>
        <w:t xml:space="preserve"> </w:t>
      </w:r>
      <w:r w:rsidR="009A6021" w:rsidRPr="003D5670">
        <w:rPr>
          <w:color w:val="000000" w:themeColor="text1"/>
          <w:highlight w:val="yellow"/>
        </w:rPr>
        <w:t>x 10</w:t>
      </w:r>
      <w:r w:rsidR="00EB7D53" w:rsidRPr="003D5670">
        <w:rPr>
          <w:color w:val="000000" w:themeColor="text1"/>
          <w:highlight w:val="yellow"/>
          <w:vertAlign w:val="superscript"/>
        </w:rPr>
        <w:t>5</w:t>
      </w:r>
      <w:r w:rsidR="00FC6A40" w:rsidRPr="003D5670">
        <w:rPr>
          <w:color w:val="000000" w:themeColor="text1"/>
          <w:highlight w:val="yellow"/>
        </w:rPr>
        <w:t xml:space="preserve"> </w:t>
      </w:r>
      <w:r w:rsidR="00890C00" w:rsidRPr="003D5670">
        <w:rPr>
          <w:color w:val="000000" w:themeColor="text1"/>
          <w:highlight w:val="yellow"/>
        </w:rPr>
        <w:t>B16</w:t>
      </w:r>
      <w:r w:rsidR="00F949E0">
        <w:rPr>
          <w:color w:val="000000" w:themeColor="text1"/>
          <w:highlight w:val="yellow"/>
        </w:rPr>
        <w:t>-</w:t>
      </w:r>
      <w:r w:rsidR="00890C00" w:rsidRPr="003D5670">
        <w:rPr>
          <w:color w:val="000000" w:themeColor="text1"/>
          <w:highlight w:val="yellow"/>
        </w:rPr>
        <w:t xml:space="preserve">OVA </w:t>
      </w:r>
      <w:r w:rsidR="00FC6A40" w:rsidRPr="003D5670">
        <w:rPr>
          <w:color w:val="000000" w:themeColor="text1"/>
          <w:highlight w:val="yellow"/>
        </w:rPr>
        <w:t>cells</w:t>
      </w:r>
      <w:r w:rsidR="00C14435" w:rsidRPr="003D5670">
        <w:rPr>
          <w:color w:val="000000" w:themeColor="text1"/>
          <w:highlight w:val="yellow"/>
        </w:rPr>
        <w:t>.</w:t>
      </w:r>
    </w:p>
    <w:p w14:paraId="4B191A8E" w14:textId="77777777" w:rsidR="00046FF6" w:rsidRDefault="00046FF6" w:rsidP="00046FF6">
      <w:pPr>
        <w:pStyle w:val="ListParagraph"/>
        <w:ind w:left="0"/>
        <w:rPr>
          <w:color w:val="000000" w:themeColor="text1"/>
        </w:rPr>
      </w:pPr>
    </w:p>
    <w:p w14:paraId="1A7898DA" w14:textId="65CE60BF" w:rsidR="00046FF6" w:rsidRPr="00DC2B0D" w:rsidRDefault="00046FF6" w:rsidP="00046FF6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C14435" w:rsidRPr="00B73D26">
        <w:rPr>
          <w:color w:val="000000" w:themeColor="text1"/>
        </w:rPr>
        <w:t>This amount of EVs c</w:t>
      </w:r>
      <w:r w:rsidR="00890C00" w:rsidRPr="00B73D26">
        <w:rPr>
          <w:color w:val="000000" w:themeColor="text1"/>
        </w:rPr>
        <w:t>orrespond</w:t>
      </w:r>
      <w:r w:rsidR="00C14435" w:rsidRPr="00B73D26">
        <w:rPr>
          <w:color w:val="000000" w:themeColor="text1"/>
        </w:rPr>
        <w:t>s</w:t>
      </w:r>
      <w:r w:rsidR="00890C00" w:rsidRPr="00B73D26">
        <w:rPr>
          <w:color w:val="000000" w:themeColor="text1"/>
        </w:rPr>
        <w:t xml:space="preserve"> to approximately </w:t>
      </w:r>
      <w:r w:rsidR="00EB7D53" w:rsidRPr="00B73D26">
        <w:rPr>
          <w:color w:val="000000" w:themeColor="text1"/>
        </w:rPr>
        <w:t>2</w:t>
      </w:r>
      <w:r w:rsidR="00890C00" w:rsidRPr="00B73D26">
        <w:rPr>
          <w:color w:val="000000" w:themeColor="text1"/>
        </w:rPr>
        <w:t xml:space="preserve"> </w:t>
      </w:r>
      <w:r w:rsidR="00587CDF" w:rsidRPr="00B73D26">
        <w:rPr>
          <w:color w:val="000000" w:themeColor="text1"/>
        </w:rPr>
        <w:t>x 10</w:t>
      </w:r>
      <w:r w:rsidR="00587CDF" w:rsidRPr="00B73D26">
        <w:rPr>
          <w:color w:val="000000" w:themeColor="text1"/>
          <w:vertAlign w:val="superscript"/>
        </w:rPr>
        <w:t>9</w:t>
      </w:r>
      <w:r w:rsidR="00890C00" w:rsidRPr="00B73D26">
        <w:rPr>
          <w:color w:val="000000" w:themeColor="text1"/>
        </w:rPr>
        <w:t xml:space="preserve"> particles measured by nanoparticle tracking analysis</w:t>
      </w:r>
      <w:r w:rsidR="006F176A" w:rsidRPr="00B73D26">
        <w:rPr>
          <w:color w:val="000000" w:themeColor="text1"/>
        </w:rPr>
        <w:t xml:space="preserve"> (data not shown)</w:t>
      </w:r>
      <w:r w:rsidR="00DE18F0" w:rsidRPr="00B73D26">
        <w:rPr>
          <w:color w:val="000000" w:themeColor="text1"/>
        </w:rPr>
        <w:t xml:space="preserve">. </w:t>
      </w:r>
      <w:r>
        <w:rPr>
          <w:color w:val="000000" w:themeColor="text1"/>
        </w:rPr>
        <w:t>OVA protein mixed with an adjuvant (e.g., LPS) can be applied as a potent vaccine positive control</w:t>
      </w:r>
      <w:r w:rsidR="00F468C2" w:rsidRPr="00B73D26">
        <w:rPr>
          <w:color w:val="000000" w:themeColor="text1"/>
        </w:rPr>
        <w:t>.</w:t>
      </w:r>
    </w:p>
    <w:p w14:paraId="78FF5D4F" w14:textId="77777777" w:rsidR="00046FF6" w:rsidRDefault="00046FF6" w:rsidP="00046FF6">
      <w:pPr>
        <w:pStyle w:val="ListParagraph"/>
        <w:ind w:left="0"/>
        <w:rPr>
          <w:color w:val="000000" w:themeColor="text1"/>
        </w:rPr>
      </w:pPr>
    </w:p>
    <w:p w14:paraId="62B11674" w14:textId="3962745A" w:rsidR="000374FB" w:rsidRPr="003D5670" w:rsidRDefault="00380388" w:rsidP="00046FF6">
      <w:pPr>
        <w:pStyle w:val="ListParagraph"/>
        <w:numPr>
          <w:ilvl w:val="2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Fill syringes</w:t>
      </w:r>
      <w:r w:rsidR="008E1EC6" w:rsidRPr="003D5670">
        <w:rPr>
          <w:color w:val="000000" w:themeColor="text1"/>
          <w:highlight w:val="yellow"/>
        </w:rPr>
        <w:t xml:space="preserve"> (</w:t>
      </w:r>
      <w:r w:rsidR="007B08D6" w:rsidRPr="003D5670">
        <w:rPr>
          <w:color w:val="000000" w:themeColor="text1"/>
          <w:highlight w:val="yellow"/>
        </w:rPr>
        <w:t xml:space="preserve">needle size </w:t>
      </w:r>
      <w:r w:rsidR="008E1EC6" w:rsidRPr="003D5670">
        <w:rPr>
          <w:color w:val="000000" w:themeColor="text1"/>
          <w:highlight w:val="yellow"/>
        </w:rPr>
        <w:t>26</w:t>
      </w:r>
      <w:r w:rsidR="00DC2B0D">
        <w:rPr>
          <w:color w:val="000000" w:themeColor="text1"/>
          <w:highlight w:val="yellow"/>
        </w:rPr>
        <w:t>–</w:t>
      </w:r>
      <w:r w:rsidR="008E1EC6" w:rsidRPr="003D5670">
        <w:rPr>
          <w:color w:val="000000" w:themeColor="text1"/>
          <w:highlight w:val="yellow"/>
        </w:rPr>
        <w:t>30</w:t>
      </w:r>
      <w:r w:rsidR="00046FF6" w:rsidRPr="003D5670">
        <w:rPr>
          <w:color w:val="000000" w:themeColor="text1"/>
          <w:highlight w:val="yellow"/>
        </w:rPr>
        <w:t xml:space="preserve"> </w:t>
      </w:r>
      <w:r w:rsidR="008E1EC6" w:rsidRPr="003D5670">
        <w:rPr>
          <w:color w:val="000000" w:themeColor="text1"/>
          <w:highlight w:val="yellow"/>
        </w:rPr>
        <w:t>G)</w:t>
      </w:r>
      <w:r w:rsidRPr="003D5670">
        <w:rPr>
          <w:color w:val="000000" w:themeColor="text1"/>
          <w:highlight w:val="yellow"/>
        </w:rPr>
        <w:t xml:space="preserve"> with 60 </w:t>
      </w:r>
      <w:r w:rsidRPr="003D5670">
        <w:rPr>
          <w:highlight w:val="yellow"/>
        </w:rPr>
        <w:sym w:font="Symbol" w:char="F06D"/>
      </w:r>
      <w:r w:rsidRPr="003D5670">
        <w:rPr>
          <w:color w:val="000000" w:themeColor="text1"/>
          <w:highlight w:val="yellow"/>
        </w:rPr>
        <w:t xml:space="preserve">L of the </w:t>
      </w:r>
      <w:r w:rsidR="009A6021" w:rsidRPr="003D5670">
        <w:rPr>
          <w:color w:val="000000" w:themeColor="text1"/>
          <w:highlight w:val="yellow"/>
        </w:rPr>
        <w:t xml:space="preserve">diluted EVs </w:t>
      </w:r>
      <w:r w:rsidRPr="003D5670">
        <w:rPr>
          <w:color w:val="000000" w:themeColor="text1"/>
          <w:highlight w:val="yellow"/>
        </w:rPr>
        <w:t xml:space="preserve">or </w:t>
      </w:r>
      <w:r w:rsidR="00355E76" w:rsidRPr="003D5670">
        <w:rPr>
          <w:color w:val="000000" w:themeColor="text1"/>
          <w:highlight w:val="yellow"/>
        </w:rPr>
        <w:t>PBS</w:t>
      </w:r>
      <w:r w:rsidR="00DC2B0D">
        <w:rPr>
          <w:color w:val="000000" w:themeColor="text1"/>
          <w:highlight w:val="yellow"/>
        </w:rPr>
        <w:t>,</w:t>
      </w:r>
      <w:r w:rsidR="00355E76" w:rsidRPr="003D5670">
        <w:rPr>
          <w:color w:val="000000" w:themeColor="text1"/>
          <w:highlight w:val="yellow"/>
        </w:rPr>
        <w:t xml:space="preserve"> </w:t>
      </w:r>
      <w:r w:rsidR="007B08D6" w:rsidRPr="003D5670">
        <w:rPr>
          <w:color w:val="000000" w:themeColor="text1"/>
          <w:highlight w:val="yellow"/>
        </w:rPr>
        <w:t xml:space="preserve">respectively </w:t>
      </w:r>
      <w:r w:rsidRPr="003D5670">
        <w:rPr>
          <w:color w:val="000000" w:themeColor="text1"/>
          <w:highlight w:val="yellow"/>
        </w:rPr>
        <w:t xml:space="preserve">and put </w:t>
      </w:r>
      <w:r w:rsidR="009A6021" w:rsidRPr="003D5670">
        <w:rPr>
          <w:color w:val="000000" w:themeColor="text1"/>
          <w:highlight w:val="yellow"/>
        </w:rPr>
        <w:t>immediately</w:t>
      </w:r>
      <w:r w:rsidR="009A6021" w:rsidRPr="003D5670" w:rsidDel="009A6021">
        <w:rPr>
          <w:color w:val="000000" w:themeColor="text1"/>
          <w:highlight w:val="yellow"/>
        </w:rPr>
        <w:t xml:space="preserve"> </w:t>
      </w:r>
      <w:r w:rsidR="00841A31" w:rsidRPr="003D5670">
        <w:rPr>
          <w:color w:val="000000" w:themeColor="text1"/>
          <w:highlight w:val="yellow"/>
        </w:rPr>
        <w:t>on ice.</w:t>
      </w:r>
    </w:p>
    <w:p w14:paraId="62536BC1" w14:textId="77777777" w:rsidR="00046FF6" w:rsidRPr="00B73D26" w:rsidRDefault="00046FF6" w:rsidP="00046FF6">
      <w:pPr>
        <w:pStyle w:val="ListParagraph"/>
        <w:ind w:left="0"/>
        <w:rPr>
          <w:color w:val="000000" w:themeColor="text1"/>
        </w:rPr>
      </w:pPr>
    </w:p>
    <w:p w14:paraId="53BE8985" w14:textId="4D60AC74" w:rsidR="007935EB" w:rsidRPr="00B73D26" w:rsidRDefault="000374FB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>NOTE: In</w:t>
      </w:r>
      <w:r w:rsidR="00B70FFA">
        <w:rPr>
          <w:color w:val="000000" w:themeColor="text1"/>
        </w:rPr>
        <w:t xml:space="preserve"> the</w:t>
      </w:r>
      <w:r w:rsidRPr="00B73D26">
        <w:rPr>
          <w:color w:val="000000" w:themeColor="text1"/>
        </w:rPr>
        <w:t xml:space="preserve"> protocol, the amount of injected EVs </w:t>
      </w:r>
      <w:r w:rsidR="00B70FFA">
        <w:rPr>
          <w:color w:val="000000" w:themeColor="text1"/>
        </w:rPr>
        <w:t xml:space="preserve">is normalized </w:t>
      </w:r>
      <w:r w:rsidRPr="00B73D26">
        <w:rPr>
          <w:color w:val="000000" w:themeColor="text1"/>
        </w:rPr>
        <w:t xml:space="preserve">to the number of EV-releasing tumor cells to experimentally </w:t>
      </w:r>
      <w:r w:rsidR="00B70FFA">
        <w:rPr>
          <w:color w:val="000000" w:themeColor="text1"/>
        </w:rPr>
        <w:t>consider</w:t>
      </w:r>
      <w:r w:rsidRPr="00B73D26">
        <w:rPr>
          <w:color w:val="000000" w:themeColor="text1"/>
        </w:rPr>
        <w:t xml:space="preserve"> both qualitative and quantitative effects of oxaliplatin on tumor cell EV biogenesis. For some readers</w:t>
      </w:r>
      <w:r w:rsidR="00B70FFA">
        <w:rPr>
          <w:color w:val="000000" w:themeColor="text1"/>
        </w:rPr>
        <w:t>, normalization to a specific concentration of produced EVs may better fit their experimental setup depending on their scientific question</w:t>
      </w:r>
      <w:r w:rsidRPr="00B73D26">
        <w:rPr>
          <w:color w:val="000000" w:themeColor="text1"/>
        </w:rPr>
        <w:t>.</w:t>
      </w:r>
    </w:p>
    <w:p w14:paraId="2F0145DF" w14:textId="77777777" w:rsidR="00B243AF" w:rsidRPr="00B73D26" w:rsidRDefault="00B243AF" w:rsidP="006B5CC4">
      <w:pPr>
        <w:rPr>
          <w:color w:val="000000" w:themeColor="text1"/>
        </w:rPr>
      </w:pPr>
    </w:p>
    <w:p w14:paraId="0FECB3ED" w14:textId="111668EE" w:rsidR="00A53F40" w:rsidRPr="003D5670" w:rsidRDefault="009A6021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Inoculate EVs or PBS subcutaneously into the</w:t>
      </w:r>
      <w:r w:rsidR="002D78E9" w:rsidRPr="003D5670">
        <w:rPr>
          <w:color w:val="000000" w:themeColor="text1"/>
          <w:highlight w:val="yellow"/>
        </w:rPr>
        <w:t xml:space="preserve"> </w:t>
      </w:r>
      <w:r w:rsidRPr="003D5670">
        <w:rPr>
          <w:color w:val="000000" w:themeColor="text1"/>
          <w:highlight w:val="yellow"/>
        </w:rPr>
        <w:t xml:space="preserve">mice’s </w:t>
      </w:r>
      <w:r w:rsidR="002D78E9" w:rsidRPr="003D5670">
        <w:rPr>
          <w:color w:val="000000" w:themeColor="text1"/>
          <w:highlight w:val="yellow"/>
        </w:rPr>
        <w:t xml:space="preserve">hindfoot as described </w:t>
      </w:r>
      <w:r w:rsidR="00CC7BA1" w:rsidRPr="003D5670">
        <w:rPr>
          <w:color w:val="000000" w:themeColor="text1"/>
          <w:highlight w:val="yellow"/>
        </w:rPr>
        <w:t>elsewhere</w:t>
      </w:r>
      <w:r w:rsidR="00302998" w:rsidRPr="003D5670">
        <w:rPr>
          <w:color w:val="000000" w:themeColor="text1"/>
          <w:highlight w:val="yellow"/>
        </w:rPr>
        <w:fldChar w:fldCharType="begin"/>
      </w:r>
      <w:r w:rsidR="004176E4">
        <w:rPr>
          <w:color w:val="000000" w:themeColor="text1"/>
          <w:highlight w:val="yellow"/>
        </w:rPr>
        <w:instrText xml:space="preserve"> ADDIN EN.CITE &lt;EndNote&gt;&lt;Cite&gt;&lt;Author&gt;Kamala&lt;/Author&gt;&lt;Year&gt;2007&lt;/Year&gt;&lt;RecNum&gt;682&lt;/RecNum&gt;&lt;DisplayText&gt;&lt;style face="superscript"&gt;25&lt;/style&gt;&lt;/DisplayText&gt;&lt;record&gt;&lt;rec-number&gt;682&lt;/rec-number&gt;&lt;foreign-keys&gt;&lt;key app="EN" db-id="0t5exvt2vdtadpe25xrx2s5sfd2e0zexfrxs" timestamp="1627237962" guid="4a569fb7-4d52-49b0-8cd4-15883c3144ad"&gt;682&lt;/key&gt;&lt;/foreign-keys&gt;&lt;ref-type name="Journal Article"&gt;17&lt;/ref-type&gt;&lt;contributors&gt;&lt;authors&gt;&lt;author&gt;Kamala, T.&lt;/author&gt;&lt;/authors&gt;&lt;/contributors&gt;&lt;auth-address&gt;LCMI, NIAID, NIH, Bethesda, MD 20892, USA. tkamala@niaid.nih.gov&lt;/auth-address&gt;&lt;titles&gt;&lt;title&gt;Hock immunization: a humane alternative to mouse footpad injections&lt;/title&gt;&lt;secondary-title&gt;Journal of immunological methods&lt;/secondary-title&gt;&lt;/titles&gt;&lt;periodical&gt;&lt;full-title&gt;Journal of immunological methods&lt;/full-title&gt;&lt;abbr-1&gt;J Immunol Methods&lt;/abbr-1&gt;&lt;/periodical&gt;&lt;pages&gt;204-14&lt;/pages&gt;&lt;volume&gt;328&lt;/volume&gt;&lt;number&gt;1-2&lt;/number&gt;&lt;edition&gt;2007/09/07&lt;/edition&gt;&lt;keywords&gt;&lt;keyword&gt;Animals&lt;/keyword&gt;&lt;keyword&gt;Antibody Formation/immunology&lt;/keyword&gt;&lt;keyword&gt;Antigens/*administration &amp;amp; dosage&lt;/keyword&gt;&lt;keyword&gt;CD4-Positive T-Lymphocytes/immunology&lt;/keyword&gt;&lt;keyword&gt;Foot/pathology&lt;/keyword&gt;&lt;keyword&gt;Freund&amp;apos;s Adjuvant/administration &amp;amp; dosage/immunology&lt;/keyword&gt;&lt;keyword&gt;Immunization/*adverse effects/*methods&lt;/keyword&gt;&lt;keyword&gt;Injections, Intradermal/*methods&lt;/keyword&gt;&lt;keyword&gt;Mice&lt;/keyword&gt;&lt;keyword&gt;Ovalbumin/administration &amp;amp; dosage/immunology&lt;/keyword&gt;&lt;keyword&gt;*Tarsus, Animal&lt;/keyword&gt;&lt;/keywords&gt;&lt;dates&gt;&lt;year&gt;2007&lt;/year&gt;&lt;pub-dates&gt;&lt;date&gt;Dec 1&lt;/date&gt;&lt;/pub-dates&gt;&lt;/dates&gt;&lt;isbn&gt;0022-1759 (Print)&amp;#xD;0022-1759&lt;/isbn&gt;&lt;accession-num&gt;17804011&lt;/accession-num&gt;&lt;urls&gt;&lt;/urls&gt;&lt;custom2&gt;PMC2464360&lt;/custom2&gt;&lt;custom6&gt;NIHMS34663&lt;/custom6&gt;&lt;electronic-resource-num&gt;10.1016/j.jim.2007.08.004&lt;/electronic-resource-num&gt;&lt;remote-database-provider&gt;NLM&lt;/remote-database-provider&gt;&lt;language&gt;eng&lt;/language&gt;&lt;/record&gt;&lt;/Cite&gt;&lt;/EndNote&gt;</w:instrText>
      </w:r>
      <w:r w:rsidR="00302998" w:rsidRPr="003D5670">
        <w:rPr>
          <w:color w:val="000000" w:themeColor="text1"/>
          <w:highlight w:val="yellow"/>
        </w:rPr>
        <w:fldChar w:fldCharType="separate"/>
      </w:r>
      <w:r w:rsidR="004176E4" w:rsidRPr="004176E4">
        <w:rPr>
          <w:noProof/>
          <w:color w:val="000000" w:themeColor="text1"/>
          <w:highlight w:val="yellow"/>
          <w:vertAlign w:val="superscript"/>
        </w:rPr>
        <w:t>25</w:t>
      </w:r>
      <w:r w:rsidR="00302998" w:rsidRPr="003D5670">
        <w:rPr>
          <w:color w:val="000000" w:themeColor="text1"/>
          <w:highlight w:val="yellow"/>
        </w:rPr>
        <w:fldChar w:fldCharType="end"/>
      </w:r>
      <w:r w:rsidR="006F176A" w:rsidRPr="003D5670">
        <w:rPr>
          <w:color w:val="000000" w:themeColor="text1"/>
          <w:highlight w:val="yellow"/>
        </w:rPr>
        <w:t xml:space="preserve"> </w:t>
      </w:r>
      <w:r w:rsidR="002D78E9" w:rsidRPr="003D5670">
        <w:rPr>
          <w:color w:val="000000" w:themeColor="text1"/>
          <w:highlight w:val="yellow"/>
        </w:rPr>
        <w:t xml:space="preserve">and repeat </w:t>
      </w:r>
      <w:r w:rsidRPr="003D5670">
        <w:rPr>
          <w:color w:val="000000" w:themeColor="text1"/>
          <w:highlight w:val="yellow"/>
        </w:rPr>
        <w:t xml:space="preserve">the immunization </w:t>
      </w:r>
      <w:r w:rsidR="002D78E9" w:rsidRPr="003D5670">
        <w:rPr>
          <w:color w:val="000000" w:themeColor="text1"/>
          <w:highlight w:val="yellow"/>
        </w:rPr>
        <w:t xml:space="preserve">after </w:t>
      </w:r>
      <w:r w:rsidR="00DC2B0D">
        <w:rPr>
          <w:color w:val="000000" w:themeColor="text1"/>
          <w:highlight w:val="yellow"/>
        </w:rPr>
        <w:t>7</w:t>
      </w:r>
      <w:r w:rsidR="00DC2B0D" w:rsidRPr="003D5670">
        <w:rPr>
          <w:color w:val="000000" w:themeColor="text1"/>
          <w:highlight w:val="yellow"/>
        </w:rPr>
        <w:t xml:space="preserve"> </w:t>
      </w:r>
      <w:r w:rsidR="002D78E9" w:rsidRPr="003D5670">
        <w:rPr>
          <w:color w:val="000000" w:themeColor="text1"/>
          <w:highlight w:val="yellow"/>
        </w:rPr>
        <w:t>days.</w:t>
      </w:r>
      <w:r w:rsidR="00355E76" w:rsidRPr="003D5670">
        <w:rPr>
          <w:color w:val="000000" w:themeColor="text1"/>
          <w:highlight w:val="yellow"/>
        </w:rPr>
        <w:t xml:space="preserve"> </w:t>
      </w:r>
      <w:r w:rsidR="00CB073A" w:rsidRPr="003D5670">
        <w:rPr>
          <w:color w:val="000000" w:themeColor="text1"/>
          <w:highlight w:val="yellow"/>
        </w:rPr>
        <w:t>F</w:t>
      </w:r>
      <w:r w:rsidR="00355E76" w:rsidRPr="003D5670">
        <w:rPr>
          <w:color w:val="000000" w:themeColor="text1"/>
          <w:highlight w:val="yellow"/>
        </w:rPr>
        <w:t>ourteen days</w:t>
      </w:r>
      <w:r w:rsidR="00CB073A" w:rsidRPr="003D5670">
        <w:rPr>
          <w:color w:val="000000" w:themeColor="text1"/>
          <w:highlight w:val="yellow"/>
        </w:rPr>
        <w:t xml:space="preserve"> after the first treatment</w:t>
      </w:r>
      <w:r w:rsidR="00355E76" w:rsidRPr="003D5670">
        <w:rPr>
          <w:color w:val="000000" w:themeColor="text1"/>
          <w:highlight w:val="yellow"/>
        </w:rPr>
        <w:t>, sacrifice mice</w:t>
      </w:r>
      <w:r w:rsidR="00C14435" w:rsidRPr="003D5670">
        <w:rPr>
          <w:color w:val="000000" w:themeColor="text1"/>
          <w:highlight w:val="yellow"/>
        </w:rPr>
        <w:t>,</w:t>
      </w:r>
      <w:r w:rsidRPr="003D5670">
        <w:rPr>
          <w:color w:val="000000" w:themeColor="text1"/>
          <w:highlight w:val="yellow"/>
        </w:rPr>
        <w:t xml:space="preserve"> e.g.,</w:t>
      </w:r>
      <w:r w:rsidR="00355E76" w:rsidRPr="003D5670">
        <w:rPr>
          <w:color w:val="000000" w:themeColor="text1"/>
          <w:highlight w:val="yellow"/>
        </w:rPr>
        <w:t xml:space="preserve"> </w:t>
      </w:r>
      <w:r w:rsidR="00E8626E" w:rsidRPr="003D5670">
        <w:rPr>
          <w:color w:val="000000" w:themeColor="text1"/>
          <w:highlight w:val="yellow"/>
        </w:rPr>
        <w:t xml:space="preserve">by cervical dislocation </w:t>
      </w:r>
      <w:r w:rsidR="00355E76" w:rsidRPr="003D5670">
        <w:rPr>
          <w:color w:val="000000" w:themeColor="text1"/>
          <w:highlight w:val="yellow"/>
        </w:rPr>
        <w:t>to analyze the immune response.</w:t>
      </w:r>
    </w:p>
    <w:p w14:paraId="7BC616D3" w14:textId="77777777" w:rsidR="00AD1D6A" w:rsidRDefault="00AD1D6A" w:rsidP="006B5CC4">
      <w:pPr>
        <w:pStyle w:val="ListParagraph"/>
        <w:ind w:left="0"/>
        <w:rPr>
          <w:color w:val="000000" w:themeColor="text1"/>
        </w:rPr>
      </w:pPr>
    </w:p>
    <w:p w14:paraId="6C85B40F" w14:textId="2BEE9B3C" w:rsidR="000374FB" w:rsidRPr="00B73D26" w:rsidRDefault="000374FB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>NOTE: Alternative subcutaneous injection routes may be used, according to the local standards.</w:t>
      </w:r>
    </w:p>
    <w:p w14:paraId="107B2187" w14:textId="77777777" w:rsidR="00B243AF" w:rsidRPr="00B73D26" w:rsidRDefault="00B243AF" w:rsidP="006B5CC4">
      <w:pPr>
        <w:rPr>
          <w:color w:val="000000" w:themeColor="text1"/>
        </w:rPr>
      </w:pPr>
    </w:p>
    <w:p w14:paraId="239C6A10" w14:textId="059B8E4E" w:rsidR="00A53F40" w:rsidRPr="003D5670" w:rsidRDefault="00A843F2" w:rsidP="006B5CC4">
      <w:pPr>
        <w:pStyle w:val="ListParagraph"/>
        <w:numPr>
          <w:ilvl w:val="0"/>
          <w:numId w:val="18"/>
        </w:numPr>
        <w:ind w:left="0" w:firstLine="0"/>
        <w:rPr>
          <w:b/>
          <w:bCs/>
          <w:color w:val="000000" w:themeColor="text1"/>
          <w:highlight w:val="yellow"/>
        </w:rPr>
      </w:pPr>
      <w:r w:rsidRPr="003D5670">
        <w:rPr>
          <w:b/>
          <w:bCs/>
          <w:color w:val="000000" w:themeColor="text1"/>
          <w:highlight w:val="yellow"/>
        </w:rPr>
        <w:t>Flow cytometry a</w:t>
      </w:r>
      <w:r w:rsidR="007935EB" w:rsidRPr="003D5670">
        <w:rPr>
          <w:b/>
          <w:bCs/>
          <w:color w:val="000000" w:themeColor="text1"/>
          <w:highlight w:val="yellow"/>
        </w:rPr>
        <w:t>nalysis of splenic T cells</w:t>
      </w:r>
    </w:p>
    <w:p w14:paraId="642883F2" w14:textId="77777777" w:rsidR="00B243AF" w:rsidRPr="003D5670" w:rsidRDefault="00B243AF" w:rsidP="006B5CC4">
      <w:pPr>
        <w:rPr>
          <w:color w:val="000000" w:themeColor="text1"/>
          <w:highlight w:val="yellow"/>
        </w:rPr>
      </w:pPr>
    </w:p>
    <w:p w14:paraId="000C964D" w14:textId="23C429D6" w:rsidR="00355E76" w:rsidRPr="003D5670" w:rsidRDefault="00355E76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 xml:space="preserve">Prepare </w:t>
      </w:r>
      <w:r w:rsidR="002A37B0" w:rsidRPr="003D5670">
        <w:rPr>
          <w:color w:val="000000" w:themeColor="text1"/>
          <w:highlight w:val="yellow"/>
        </w:rPr>
        <w:t>and cool</w:t>
      </w:r>
      <w:r w:rsidRPr="003D5670">
        <w:rPr>
          <w:color w:val="000000" w:themeColor="text1"/>
          <w:highlight w:val="yellow"/>
        </w:rPr>
        <w:t xml:space="preserve"> c</w:t>
      </w:r>
      <w:r w:rsidR="002A37B0" w:rsidRPr="003D5670">
        <w:rPr>
          <w:color w:val="000000" w:themeColor="text1"/>
          <w:highlight w:val="yellow"/>
        </w:rPr>
        <w:t xml:space="preserve">omplete </w:t>
      </w:r>
      <w:r w:rsidRPr="003D5670">
        <w:rPr>
          <w:color w:val="000000" w:themeColor="text1"/>
          <w:highlight w:val="yellow"/>
        </w:rPr>
        <w:t>RPMI</w:t>
      </w:r>
      <w:r w:rsidR="000D1C88" w:rsidRPr="003D5670">
        <w:rPr>
          <w:color w:val="000000" w:themeColor="text1"/>
          <w:highlight w:val="yellow"/>
        </w:rPr>
        <w:t xml:space="preserve"> (</w:t>
      </w:r>
      <w:proofErr w:type="spellStart"/>
      <w:r w:rsidR="000D1C88" w:rsidRPr="003D5670">
        <w:rPr>
          <w:color w:val="000000" w:themeColor="text1"/>
          <w:highlight w:val="yellow"/>
        </w:rPr>
        <w:t>cRPMI</w:t>
      </w:r>
      <w:proofErr w:type="spellEnd"/>
      <w:r w:rsidR="000D1C88" w:rsidRPr="003D5670">
        <w:rPr>
          <w:color w:val="000000" w:themeColor="text1"/>
          <w:highlight w:val="yellow"/>
        </w:rPr>
        <w:t>)</w:t>
      </w:r>
      <w:r w:rsidR="002A37B0" w:rsidRPr="003D5670">
        <w:rPr>
          <w:color w:val="000000" w:themeColor="text1"/>
          <w:highlight w:val="yellow"/>
        </w:rPr>
        <w:t xml:space="preserve">, </w:t>
      </w:r>
      <w:r w:rsidR="000D1C88" w:rsidRPr="003D5670">
        <w:rPr>
          <w:color w:val="000000" w:themeColor="text1"/>
          <w:highlight w:val="yellow"/>
        </w:rPr>
        <w:t>supplementing RPMI</w:t>
      </w:r>
      <w:r w:rsidR="00EF4405" w:rsidRPr="003D5670">
        <w:rPr>
          <w:color w:val="000000" w:themeColor="text1"/>
          <w:highlight w:val="yellow"/>
        </w:rPr>
        <w:t>-1640</w:t>
      </w:r>
      <w:r w:rsidR="000D1C88" w:rsidRPr="003D5670">
        <w:rPr>
          <w:color w:val="000000" w:themeColor="text1"/>
          <w:highlight w:val="yellow"/>
        </w:rPr>
        <w:t xml:space="preserve"> with FCS (10% v/v), </w:t>
      </w:r>
      <w:r w:rsidR="00044480" w:rsidRPr="003D5670">
        <w:rPr>
          <w:color w:val="000000" w:themeColor="text1"/>
          <w:highlight w:val="yellow"/>
        </w:rPr>
        <w:t>p</w:t>
      </w:r>
      <w:r w:rsidR="000D1C88" w:rsidRPr="003D5670">
        <w:rPr>
          <w:color w:val="000000" w:themeColor="text1"/>
          <w:highlight w:val="yellow"/>
        </w:rPr>
        <w:t>enicillin (1</w:t>
      </w:r>
      <w:r w:rsidR="00EF4405" w:rsidRPr="003D5670">
        <w:rPr>
          <w:color w:val="000000" w:themeColor="text1"/>
          <w:highlight w:val="yellow"/>
        </w:rPr>
        <w:t>0</w:t>
      </w:r>
      <w:r w:rsidR="000D1C88" w:rsidRPr="003D5670">
        <w:rPr>
          <w:color w:val="000000" w:themeColor="text1"/>
          <w:highlight w:val="yellow"/>
        </w:rPr>
        <w:t xml:space="preserve">0 Units/mL), </w:t>
      </w:r>
      <w:r w:rsidR="00044480" w:rsidRPr="003D5670">
        <w:rPr>
          <w:color w:val="000000" w:themeColor="text1"/>
          <w:highlight w:val="yellow"/>
        </w:rPr>
        <w:t>s</w:t>
      </w:r>
      <w:r w:rsidR="000D1C88" w:rsidRPr="003D5670">
        <w:rPr>
          <w:color w:val="000000" w:themeColor="text1"/>
          <w:highlight w:val="yellow"/>
        </w:rPr>
        <w:t>treptomycin (1</w:t>
      </w:r>
      <w:r w:rsidR="00EF4405" w:rsidRPr="003D5670">
        <w:rPr>
          <w:color w:val="000000" w:themeColor="text1"/>
          <w:highlight w:val="yellow"/>
        </w:rPr>
        <w:t>0</w:t>
      </w:r>
      <w:r w:rsidR="000D1C88" w:rsidRPr="003D5670">
        <w:rPr>
          <w:color w:val="000000" w:themeColor="text1"/>
          <w:highlight w:val="yellow"/>
        </w:rPr>
        <w:t xml:space="preserve">0 </w:t>
      </w:r>
      <w:r w:rsidR="000D1C88" w:rsidRPr="003D5670">
        <w:rPr>
          <w:color w:val="000000" w:themeColor="text1"/>
          <w:highlight w:val="yellow"/>
        </w:rPr>
        <w:sym w:font="Symbol" w:char="F06D"/>
      </w:r>
      <w:r w:rsidR="000D1C88" w:rsidRPr="003D5670">
        <w:rPr>
          <w:color w:val="000000" w:themeColor="text1"/>
          <w:highlight w:val="yellow"/>
        </w:rPr>
        <w:t>g/mL), L-</w:t>
      </w:r>
      <w:r w:rsidR="00044480" w:rsidRPr="003D5670">
        <w:rPr>
          <w:color w:val="000000" w:themeColor="text1"/>
          <w:highlight w:val="yellow"/>
        </w:rPr>
        <w:t>g</w:t>
      </w:r>
      <w:r w:rsidR="000D1C88" w:rsidRPr="003D5670">
        <w:rPr>
          <w:color w:val="000000" w:themeColor="text1"/>
          <w:highlight w:val="yellow"/>
        </w:rPr>
        <w:t>lutamine (2 mM)</w:t>
      </w:r>
      <w:r w:rsidR="00DC2B0D">
        <w:rPr>
          <w:color w:val="000000" w:themeColor="text1"/>
          <w:highlight w:val="yellow"/>
        </w:rPr>
        <w:t>,</w:t>
      </w:r>
      <w:r w:rsidR="000D1C88" w:rsidRPr="003D5670">
        <w:rPr>
          <w:color w:val="000000" w:themeColor="text1"/>
          <w:highlight w:val="yellow"/>
        </w:rPr>
        <w:t xml:space="preserve"> and </w:t>
      </w:r>
      <w:r w:rsidR="000D1C88" w:rsidRPr="003D5670">
        <w:rPr>
          <w:color w:val="000000" w:themeColor="text1"/>
          <w:highlight w:val="yellow"/>
        </w:rPr>
        <w:sym w:font="Symbol" w:char="F062"/>
      </w:r>
      <w:r w:rsidR="000D1C88" w:rsidRPr="003D5670">
        <w:rPr>
          <w:color w:val="000000" w:themeColor="text1"/>
          <w:highlight w:val="yellow"/>
        </w:rPr>
        <w:t>-</w:t>
      </w:r>
      <w:proofErr w:type="spellStart"/>
      <w:r w:rsidR="000D1C88" w:rsidRPr="003D5670">
        <w:rPr>
          <w:color w:val="000000" w:themeColor="text1"/>
          <w:highlight w:val="yellow"/>
        </w:rPr>
        <w:t>mercaptoethanol</w:t>
      </w:r>
      <w:proofErr w:type="spellEnd"/>
      <w:r w:rsidR="000D1C88" w:rsidRPr="003D5670">
        <w:rPr>
          <w:color w:val="000000" w:themeColor="text1"/>
          <w:highlight w:val="yellow"/>
        </w:rPr>
        <w:t xml:space="preserve"> (50 </w:t>
      </w:r>
      <w:r w:rsidR="000D1C88" w:rsidRPr="003D5670">
        <w:rPr>
          <w:color w:val="000000" w:themeColor="text1"/>
          <w:highlight w:val="yellow"/>
        </w:rPr>
        <w:sym w:font="Symbol" w:char="F06D"/>
      </w:r>
      <w:r w:rsidR="000D1C88" w:rsidRPr="003D5670">
        <w:rPr>
          <w:color w:val="000000" w:themeColor="text1"/>
          <w:highlight w:val="yellow"/>
        </w:rPr>
        <w:t>M).</w:t>
      </w:r>
    </w:p>
    <w:p w14:paraId="49386C5C" w14:textId="77777777" w:rsidR="00355E76" w:rsidRPr="003D5670" w:rsidRDefault="00355E76" w:rsidP="006B5CC4">
      <w:pPr>
        <w:rPr>
          <w:color w:val="000000" w:themeColor="text1"/>
          <w:highlight w:val="yellow"/>
        </w:rPr>
      </w:pPr>
    </w:p>
    <w:p w14:paraId="2F0458FA" w14:textId="76F5C3D4" w:rsidR="008F1277" w:rsidRPr="003D5670" w:rsidRDefault="00355E76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Resect the spleen from the opened abdominal cavity</w:t>
      </w:r>
      <w:r w:rsidR="00C15490" w:rsidRPr="003D5670">
        <w:rPr>
          <w:color w:val="000000" w:themeColor="text1"/>
          <w:highlight w:val="yellow"/>
        </w:rPr>
        <w:t>. M</w:t>
      </w:r>
      <w:r w:rsidRPr="003D5670">
        <w:rPr>
          <w:color w:val="000000" w:themeColor="text1"/>
          <w:highlight w:val="yellow"/>
        </w:rPr>
        <w:t xml:space="preserve">ash </w:t>
      </w:r>
      <w:r w:rsidR="00C15490" w:rsidRPr="003D5670">
        <w:rPr>
          <w:color w:val="000000" w:themeColor="text1"/>
          <w:highlight w:val="yellow"/>
        </w:rPr>
        <w:t>the spleen</w:t>
      </w:r>
      <w:r w:rsidRPr="003D5670">
        <w:rPr>
          <w:color w:val="000000" w:themeColor="text1"/>
          <w:highlight w:val="yellow"/>
        </w:rPr>
        <w:t xml:space="preserve"> </w:t>
      </w:r>
      <w:r w:rsidR="00C15490" w:rsidRPr="003D5670">
        <w:rPr>
          <w:color w:val="000000" w:themeColor="text1"/>
          <w:highlight w:val="yellow"/>
        </w:rPr>
        <w:t xml:space="preserve">with a moistened </w:t>
      </w:r>
      <w:r w:rsidR="00FC580C" w:rsidRPr="003D5670">
        <w:rPr>
          <w:color w:val="000000" w:themeColor="text1"/>
          <w:highlight w:val="yellow"/>
        </w:rPr>
        <w:t xml:space="preserve">100 </w:t>
      </w:r>
      <w:r w:rsidR="00FC580C" w:rsidRPr="003D5670">
        <w:rPr>
          <w:color w:val="000000" w:themeColor="text1"/>
          <w:highlight w:val="yellow"/>
        </w:rPr>
        <w:sym w:font="Symbol" w:char="F06D"/>
      </w:r>
      <w:r w:rsidR="00FC580C" w:rsidRPr="003D5670">
        <w:rPr>
          <w:color w:val="000000" w:themeColor="text1"/>
          <w:highlight w:val="yellow"/>
        </w:rPr>
        <w:t xml:space="preserve">m cell strainer </w:t>
      </w:r>
      <w:r w:rsidR="00C15490" w:rsidRPr="003D5670">
        <w:rPr>
          <w:color w:val="000000" w:themeColor="text1"/>
          <w:highlight w:val="yellow"/>
        </w:rPr>
        <w:t xml:space="preserve">and the plastic plunger of a </w:t>
      </w:r>
      <w:r w:rsidR="00CB073A" w:rsidRPr="003D5670">
        <w:rPr>
          <w:color w:val="000000" w:themeColor="text1"/>
          <w:highlight w:val="yellow"/>
        </w:rPr>
        <w:t>syringe and</w:t>
      </w:r>
      <w:r w:rsidR="00C15490" w:rsidRPr="003D5670">
        <w:rPr>
          <w:color w:val="000000" w:themeColor="text1"/>
          <w:highlight w:val="yellow"/>
        </w:rPr>
        <w:t xml:space="preserve"> flush the splenic cells into a 50 mL </w:t>
      </w:r>
      <w:r w:rsidR="00597B1C" w:rsidRPr="003D5670">
        <w:rPr>
          <w:color w:val="000000" w:themeColor="text1"/>
          <w:highlight w:val="yellow"/>
        </w:rPr>
        <w:t xml:space="preserve">tube </w:t>
      </w:r>
      <w:r w:rsidR="00C15490" w:rsidRPr="003D5670">
        <w:rPr>
          <w:color w:val="000000" w:themeColor="text1"/>
          <w:highlight w:val="yellow"/>
        </w:rPr>
        <w:t xml:space="preserve">with </w:t>
      </w:r>
      <w:r w:rsidR="000A6FE7" w:rsidRPr="003D5670">
        <w:rPr>
          <w:color w:val="000000" w:themeColor="text1"/>
          <w:highlight w:val="yellow"/>
        </w:rPr>
        <w:t>5</w:t>
      </w:r>
      <w:r w:rsidR="001402BF" w:rsidRPr="003D5670">
        <w:rPr>
          <w:color w:val="000000" w:themeColor="text1"/>
          <w:highlight w:val="yellow"/>
        </w:rPr>
        <w:t>–</w:t>
      </w:r>
      <w:r w:rsidR="000A6FE7" w:rsidRPr="003D5670">
        <w:rPr>
          <w:color w:val="000000" w:themeColor="text1"/>
          <w:highlight w:val="yellow"/>
        </w:rPr>
        <w:t xml:space="preserve">10 mL </w:t>
      </w:r>
      <w:r w:rsidR="00DC2B0D">
        <w:rPr>
          <w:color w:val="000000" w:themeColor="text1"/>
          <w:highlight w:val="yellow"/>
        </w:rPr>
        <w:t xml:space="preserve">of </w:t>
      </w:r>
      <w:proofErr w:type="spellStart"/>
      <w:r w:rsidR="00C15490" w:rsidRPr="003D5670">
        <w:rPr>
          <w:color w:val="000000" w:themeColor="text1"/>
          <w:highlight w:val="yellow"/>
        </w:rPr>
        <w:t>cRPMI</w:t>
      </w:r>
      <w:proofErr w:type="spellEnd"/>
      <w:r w:rsidR="00C15490" w:rsidRPr="003D5670">
        <w:rPr>
          <w:color w:val="000000" w:themeColor="text1"/>
          <w:highlight w:val="yellow"/>
        </w:rPr>
        <w:t xml:space="preserve">. </w:t>
      </w:r>
      <w:r w:rsidR="00CB073A" w:rsidRPr="003D5670">
        <w:rPr>
          <w:color w:val="000000" w:themeColor="text1"/>
          <w:highlight w:val="yellow"/>
        </w:rPr>
        <w:t xml:space="preserve">Centrifuge at 400 x </w:t>
      </w:r>
      <w:r w:rsidR="00CB073A" w:rsidRPr="003D5670">
        <w:rPr>
          <w:i/>
          <w:iCs/>
          <w:color w:val="000000" w:themeColor="text1"/>
          <w:highlight w:val="yellow"/>
        </w:rPr>
        <w:t xml:space="preserve">g </w:t>
      </w:r>
      <w:r w:rsidR="00CB073A" w:rsidRPr="003D5670">
        <w:rPr>
          <w:color w:val="000000" w:themeColor="text1"/>
          <w:highlight w:val="yellow"/>
        </w:rPr>
        <w:t>for 5 min at 4 °C</w:t>
      </w:r>
      <w:r w:rsidR="007A6F91" w:rsidRPr="003D5670">
        <w:rPr>
          <w:color w:val="000000" w:themeColor="text1"/>
          <w:highlight w:val="yellow"/>
        </w:rPr>
        <w:t xml:space="preserve"> and</w:t>
      </w:r>
      <w:r w:rsidR="00CB073A" w:rsidRPr="003D5670">
        <w:rPr>
          <w:color w:val="000000" w:themeColor="text1"/>
          <w:highlight w:val="yellow"/>
        </w:rPr>
        <w:t xml:space="preserve"> discard the supernatant.</w:t>
      </w:r>
    </w:p>
    <w:p w14:paraId="27CFE978" w14:textId="77777777" w:rsidR="00610770" w:rsidRDefault="00610770" w:rsidP="006B5CC4">
      <w:pPr>
        <w:pStyle w:val="ListParagraph"/>
        <w:ind w:left="0"/>
        <w:rPr>
          <w:color w:val="000000" w:themeColor="text1"/>
        </w:rPr>
      </w:pPr>
    </w:p>
    <w:p w14:paraId="21FAD684" w14:textId="4D6696D3" w:rsidR="008F1277" w:rsidRPr="00B73D26" w:rsidRDefault="008F1277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 xml:space="preserve">NOTE: </w:t>
      </w:r>
      <w:r w:rsidR="009C49AF" w:rsidRPr="00B73D26">
        <w:rPr>
          <w:color w:val="000000" w:themeColor="text1"/>
        </w:rPr>
        <w:t xml:space="preserve">Keep cells on ice whenever possible. </w:t>
      </w:r>
      <w:r w:rsidR="00AD29DF" w:rsidRPr="00B73D26">
        <w:rPr>
          <w:color w:val="000000" w:themeColor="text1"/>
        </w:rPr>
        <w:t xml:space="preserve">To analyze the local rather than the </w:t>
      </w:r>
      <w:r w:rsidR="009A6021" w:rsidRPr="00B73D26">
        <w:rPr>
          <w:color w:val="000000" w:themeColor="text1"/>
        </w:rPr>
        <w:t xml:space="preserve">splenic </w:t>
      </w:r>
      <w:r w:rsidR="00AD29DF" w:rsidRPr="00B73D26">
        <w:rPr>
          <w:color w:val="000000" w:themeColor="text1"/>
        </w:rPr>
        <w:t xml:space="preserve">immune response, </w:t>
      </w:r>
      <w:r w:rsidR="009A6021" w:rsidRPr="00B73D26">
        <w:rPr>
          <w:color w:val="000000" w:themeColor="text1"/>
        </w:rPr>
        <w:t xml:space="preserve">resect the </w:t>
      </w:r>
      <w:r w:rsidR="00AD29DF" w:rsidRPr="00B73D26">
        <w:rPr>
          <w:color w:val="000000" w:themeColor="text1"/>
        </w:rPr>
        <w:t>d</w:t>
      </w:r>
      <w:r w:rsidRPr="00B73D26">
        <w:rPr>
          <w:color w:val="000000" w:themeColor="text1"/>
        </w:rPr>
        <w:t>raining popliteal and inguinal lymph nodes</w:t>
      </w:r>
      <w:r w:rsidR="009A6021" w:rsidRPr="00B73D26">
        <w:rPr>
          <w:color w:val="000000" w:themeColor="text1"/>
        </w:rPr>
        <w:t xml:space="preserve">, following the </w:t>
      </w:r>
      <w:r w:rsidR="00F85BD0" w:rsidRPr="00B73D26">
        <w:rPr>
          <w:color w:val="000000" w:themeColor="text1"/>
        </w:rPr>
        <w:t>same protoco</w:t>
      </w:r>
      <w:r w:rsidR="00AD29DF" w:rsidRPr="00B73D26">
        <w:rPr>
          <w:color w:val="000000" w:themeColor="text1"/>
        </w:rPr>
        <w:t>l. In this case,</w:t>
      </w:r>
      <w:r w:rsidR="00F85BD0" w:rsidRPr="00B73D26">
        <w:rPr>
          <w:color w:val="000000" w:themeColor="text1"/>
        </w:rPr>
        <w:t xml:space="preserve"> skip the next step for </w:t>
      </w:r>
      <w:r w:rsidR="009D5C15" w:rsidRPr="00B73D26">
        <w:rPr>
          <w:color w:val="000000" w:themeColor="text1"/>
        </w:rPr>
        <w:t xml:space="preserve">the </w:t>
      </w:r>
      <w:r w:rsidR="00F85BD0" w:rsidRPr="00B73D26">
        <w:rPr>
          <w:color w:val="000000" w:themeColor="text1"/>
        </w:rPr>
        <w:t>lysis of erythrocytes</w:t>
      </w:r>
      <w:r w:rsidRPr="00B73D26">
        <w:rPr>
          <w:color w:val="000000" w:themeColor="text1"/>
        </w:rPr>
        <w:t>.</w:t>
      </w:r>
    </w:p>
    <w:p w14:paraId="509F87B3" w14:textId="77777777" w:rsidR="00B243AF" w:rsidRPr="00B73D26" w:rsidRDefault="00B243AF" w:rsidP="006B5CC4">
      <w:pPr>
        <w:rPr>
          <w:color w:val="000000" w:themeColor="text1"/>
        </w:rPr>
      </w:pPr>
    </w:p>
    <w:p w14:paraId="3D35D9D3" w14:textId="42DDDBB6" w:rsidR="00A53F40" w:rsidRPr="003D5670" w:rsidRDefault="00F60CAA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 xml:space="preserve">To </w:t>
      </w:r>
      <w:r w:rsidR="001F3772" w:rsidRPr="003D5670">
        <w:rPr>
          <w:color w:val="000000" w:themeColor="text1"/>
          <w:highlight w:val="yellow"/>
        </w:rPr>
        <w:t xml:space="preserve">remove erythrocytes from the </w:t>
      </w:r>
      <w:r w:rsidR="00FC580C" w:rsidRPr="003D5670">
        <w:rPr>
          <w:color w:val="000000" w:themeColor="text1"/>
          <w:highlight w:val="yellow"/>
        </w:rPr>
        <w:t>cell suspension</w:t>
      </w:r>
      <w:r w:rsidRPr="003D5670">
        <w:rPr>
          <w:color w:val="000000" w:themeColor="text1"/>
          <w:highlight w:val="yellow"/>
        </w:rPr>
        <w:t xml:space="preserve">, resuspend the pellet with </w:t>
      </w:r>
      <w:r w:rsidR="007A6F91" w:rsidRPr="003D5670">
        <w:rPr>
          <w:color w:val="000000" w:themeColor="text1"/>
          <w:highlight w:val="yellow"/>
        </w:rPr>
        <w:t xml:space="preserve">2 mL </w:t>
      </w:r>
      <w:r w:rsidR="00DC2B0D">
        <w:rPr>
          <w:color w:val="000000" w:themeColor="text1"/>
          <w:highlight w:val="yellow"/>
        </w:rPr>
        <w:t xml:space="preserve">of </w:t>
      </w:r>
      <w:r w:rsidRPr="003D5670">
        <w:rPr>
          <w:color w:val="000000" w:themeColor="text1"/>
          <w:highlight w:val="yellow"/>
        </w:rPr>
        <w:t>red blood cell lysis buffer</w:t>
      </w:r>
      <w:r w:rsidR="00CA262F" w:rsidRPr="003D5670">
        <w:rPr>
          <w:color w:val="000000" w:themeColor="text1"/>
          <w:highlight w:val="yellow"/>
        </w:rPr>
        <w:t xml:space="preserve"> (see </w:t>
      </w:r>
      <w:r w:rsidR="00CA262F" w:rsidRPr="003D5670">
        <w:rPr>
          <w:b/>
          <w:bCs/>
          <w:color w:val="000000" w:themeColor="text1"/>
          <w:highlight w:val="yellow"/>
        </w:rPr>
        <w:t>Table of Materials</w:t>
      </w:r>
      <w:r w:rsidR="00CA262F" w:rsidRPr="003D5670">
        <w:rPr>
          <w:color w:val="000000" w:themeColor="text1"/>
          <w:highlight w:val="yellow"/>
        </w:rPr>
        <w:t>)</w:t>
      </w:r>
      <w:r w:rsidRPr="003D5670">
        <w:rPr>
          <w:color w:val="000000" w:themeColor="text1"/>
          <w:highlight w:val="yellow"/>
        </w:rPr>
        <w:t xml:space="preserve"> and incubate for </w:t>
      </w:r>
      <w:r w:rsidR="007A6F91" w:rsidRPr="003D5670">
        <w:rPr>
          <w:color w:val="000000" w:themeColor="text1"/>
          <w:highlight w:val="yellow"/>
        </w:rPr>
        <w:t>5 min at room temperature</w:t>
      </w:r>
      <w:r w:rsidR="00CA262F" w:rsidRPr="003D5670">
        <w:rPr>
          <w:color w:val="000000" w:themeColor="text1"/>
          <w:highlight w:val="yellow"/>
        </w:rPr>
        <w:t>. T</w:t>
      </w:r>
      <w:r w:rsidR="007A6F91" w:rsidRPr="003D5670">
        <w:rPr>
          <w:color w:val="000000" w:themeColor="text1"/>
          <w:highlight w:val="yellow"/>
        </w:rPr>
        <w:t>hen</w:t>
      </w:r>
      <w:r w:rsidR="00DC2B0D">
        <w:rPr>
          <w:color w:val="000000" w:themeColor="text1"/>
          <w:highlight w:val="yellow"/>
        </w:rPr>
        <w:t>,</w:t>
      </w:r>
      <w:r w:rsidR="007A6F91" w:rsidRPr="003D5670">
        <w:rPr>
          <w:color w:val="000000" w:themeColor="text1"/>
          <w:highlight w:val="yellow"/>
        </w:rPr>
        <w:t xml:space="preserve"> stop the reaction by adding </w:t>
      </w:r>
      <w:proofErr w:type="spellStart"/>
      <w:r w:rsidR="007A6F91" w:rsidRPr="003D5670">
        <w:rPr>
          <w:color w:val="000000" w:themeColor="text1"/>
          <w:highlight w:val="yellow"/>
        </w:rPr>
        <w:t>cRPMI</w:t>
      </w:r>
      <w:proofErr w:type="spellEnd"/>
      <w:r w:rsidRPr="003D5670">
        <w:rPr>
          <w:color w:val="000000" w:themeColor="text1"/>
          <w:highlight w:val="yellow"/>
        </w:rPr>
        <w:t xml:space="preserve">. Centrifuge at 400 x </w:t>
      </w:r>
      <w:r w:rsidRPr="003D5670">
        <w:rPr>
          <w:i/>
          <w:iCs/>
          <w:color w:val="000000" w:themeColor="text1"/>
          <w:highlight w:val="yellow"/>
        </w:rPr>
        <w:t>g</w:t>
      </w:r>
      <w:r w:rsidRPr="003D5670">
        <w:rPr>
          <w:color w:val="000000" w:themeColor="text1"/>
          <w:highlight w:val="yellow"/>
        </w:rPr>
        <w:t xml:space="preserve"> for 5 min at 4 °C</w:t>
      </w:r>
      <w:r w:rsidR="007A6F91" w:rsidRPr="003D5670">
        <w:rPr>
          <w:color w:val="000000" w:themeColor="text1"/>
          <w:highlight w:val="yellow"/>
        </w:rPr>
        <w:t xml:space="preserve"> and d</w:t>
      </w:r>
      <w:r w:rsidRPr="003D5670">
        <w:rPr>
          <w:color w:val="000000" w:themeColor="text1"/>
          <w:highlight w:val="yellow"/>
        </w:rPr>
        <w:t>iscard the supernatant.</w:t>
      </w:r>
    </w:p>
    <w:p w14:paraId="32E10074" w14:textId="77777777" w:rsidR="00B243AF" w:rsidRPr="003D5670" w:rsidRDefault="00B243AF" w:rsidP="006B5CC4">
      <w:pPr>
        <w:rPr>
          <w:color w:val="000000" w:themeColor="text1"/>
          <w:highlight w:val="yellow"/>
        </w:rPr>
      </w:pPr>
    </w:p>
    <w:p w14:paraId="4A833F82" w14:textId="73B4EB66" w:rsidR="007E64CA" w:rsidRPr="003D5670" w:rsidRDefault="00BD5F1D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For seeding, r</w:t>
      </w:r>
      <w:r w:rsidR="00B408E5" w:rsidRPr="003D5670">
        <w:rPr>
          <w:color w:val="000000" w:themeColor="text1"/>
          <w:highlight w:val="yellow"/>
        </w:rPr>
        <w:t xml:space="preserve">esuspend </w:t>
      </w:r>
      <w:r w:rsidRPr="003D5670">
        <w:rPr>
          <w:color w:val="000000" w:themeColor="text1"/>
          <w:highlight w:val="yellow"/>
        </w:rPr>
        <w:t xml:space="preserve">the </w:t>
      </w:r>
      <w:r w:rsidR="001F3772" w:rsidRPr="003D5670">
        <w:rPr>
          <w:color w:val="000000" w:themeColor="text1"/>
          <w:highlight w:val="yellow"/>
        </w:rPr>
        <w:t xml:space="preserve">cell </w:t>
      </w:r>
      <w:r w:rsidRPr="003D5670">
        <w:rPr>
          <w:color w:val="000000" w:themeColor="text1"/>
          <w:highlight w:val="yellow"/>
        </w:rPr>
        <w:t xml:space="preserve">pellet </w:t>
      </w:r>
      <w:r w:rsidR="00B408E5" w:rsidRPr="003D5670">
        <w:rPr>
          <w:color w:val="000000" w:themeColor="text1"/>
          <w:highlight w:val="yellow"/>
        </w:rPr>
        <w:t xml:space="preserve">in </w:t>
      </w:r>
      <w:proofErr w:type="spellStart"/>
      <w:r w:rsidR="00B408E5" w:rsidRPr="003D5670">
        <w:rPr>
          <w:color w:val="000000" w:themeColor="text1"/>
          <w:highlight w:val="yellow"/>
        </w:rPr>
        <w:t>cRPMI</w:t>
      </w:r>
      <w:proofErr w:type="spellEnd"/>
      <w:r w:rsidR="00044480" w:rsidRPr="003D5670">
        <w:rPr>
          <w:color w:val="000000" w:themeColor="text1"/>
          <w:highlight w:val="yellow"/>
        </w:rPr>
        <w:t xml:space="preserve"> and count </w:t>
      </w:r>
      <w:r w:rsidR="00DC2B0D">
        <w:rPr>
          <w:color w:val="000000" w:themeColor="text1"/>
          <w:highlight w:val="yellow"/>
        </w:rPr>
        <w:t xml:space="preserve">the </w:t>
      </w:r>
      <w:r w:rsidR="00044480" w:rsidRPr="003D5670">
        <w:rPr>
          <w:color w:val="000000" w:themeColor="text1"/>
          <w:highlight w:val="yellow"/>
        </w:rPr>
        <w:t xml:space="preserve">cells to </w:t>
      </w:r>
      <w:r w:rsidRPr="003D5670">
        <w:rPr>
          <w:color w:val="000000" w:themeColor="text1"/>
          <w:highlight w:val="yellow"/>
        </w:rPr>
        <w:t xml:space="preserve">place </w:t>
      </w:r>
      <w:r w:rsidR="00AD29DF" w:rsidRPr="003D5670">
        <w:rPr>
          <w:color w:val="000000" w:themeColor="text1"/>
          <w:highlight w:val="yellow"/>
        </w:rPr>
        <w:t xml:space="preserve">triplicates of </w:t>
      </w:r>
      <w:r w:rsidR="00044480" w:rsidRPr="003D5670">
        <w:rPr>
          <w:color w:val="000000" w:themeColor="text1"/>
          <w:highlight w:val="yellow"/>
        </w:rPr>
        <w:t xml:space="preserve">200,000 cells </w:t>
      </w:r>
      <w:r w:rsidR="007A6F91" w:rsidRPr="003D5670">
        <w:rPr>
          <w:color w:val="000000" w:themeColor="text1"/>
          <w:highlight w:val="yellow"/>
        </w:rPr>
        <w:t>with</w:t>
      </w:r>
      <w:r w:rsidR="00044480" w:rsidRPr="003D5670">
        <w:rPr>
          <w:color w:val="000000" w:themeColor="text1"/>
          <w:highlight w:val="yellow"/>
        </w:rPr>
        <w:t xml:space="preserve"> 200 </w:t>
      </w:r>
      <w:r w:rsidR="00044480" w:rsidRPr="003D5670">
        <w:rPr>
          <w:color w:val="000000" w:themeColor="text1"/>
          <w:highlight w:val="yellow"/>
        </w:rPr>
        <w:sym w:font="Symbol" w:char="F06D"/>
      </w:r>
      <w:r w:rsidR="00044480" w:rsidRPr="003D5670">
        <w:rPr>
          <w:color w:val="000000" w:themeColor="text1"/>
          <w:highlight w:val="yellow"/>
        </w:rPr>
        <w:t xml:space="preserve">L </w:t>
      </w:r>
      <w:proofErr w:type="spellStart"/>
      <w:r w:rsidR="00044480" w:rsidRPr="003D5670">
        <w:rPr>
          <w:color w:val="000000" w:themeColor="text1"/>
          <w:highlight w:val="yellow"/>
        </w:rPr>
        <w:t>cRPMI</w:t>
      </w:r>
      <w:proofErr w:type="spellEnd"/>
      <w:r w:rsidR="00044480" w:rsidRPr="003D5670">
        <w:rPr>
          <w:color w:val="000000" w:themeColor="text1"/>
          <w:highlight w:val="yellow"/>
        </w:rPr>
        <w:t xml:space="preserve"> in</w:t>
      </w:r>
      <w:r w:rsidRPr="003D5670">
        <w:rPr>
          <w:color w:val="000000" w:themeColor="text1"/>
          <w:highlight w:val="yellow"/>
        </w:rPr>
        <w:t>to</w:t>
      </w:r>
      <w:r w:rsidR="00044480" w:rsidRPr="003D5670">
        <w:rPr>
          <w:color w:val="000000" w:themeColor="text1"/>
          <w:highlight w:val="yellow"/>
        </w:rPr>
        <w:t xml:space="preserve"> </w:t>
      </w:r>
      <w:r w:rsidRPr="003D5670">
        <w:rPr>
          <w:color w:val="000000" w:themeColor="text1"/>
          <w:highlight w:val="yellow"/>
        </w:rPr>
        <w:t xml:space="preserve">each </w:t>
      </w:r>
      <w:r w:rsidR="00044480" w:rsidRPr="003D5670">
        <w:rPr>
          <w:color w:val="000000" w:themeColor="text1"/>
          <w:highlight w:val="yellow"/>
        </w:rPr>
        <w:t>well</w:t>
      </w:r>
      <w:r w:rsidRPr="003D5670">
        <w:rPr>
          <w:color w:val="000000" w:themeColor="text1"/>
          <w:highlight w:val="yellow"/>
        </w:rPr>
        <w:t>,</w:t>
      </w:r>
      <w:r w:rsidR="00044480" w:rsidRPr="003D5670">
        <w:rPr>
          <w:color w:val="000000" w:themeColor="text1"/>
          <w:highlight w:val="yellow"/>
        </w:rPr>
        <w:t xml:space="preserve"> </w:t>
      </w:r>
      <w:r w:rsidRPr="003D5670">
        <w:rPr>
          <w:color w:val="000000" w:themeColor="text1"/>
          <w:highlight w:val="yellow"/>
        </w:rPr>
        <w:t>using a 96-well plate with a U-shaped bottom</w:t>
      </w:r>
      <w:r w:rsidR="00E73F03" w:rsidRPr="003D5670">
        <w:rPr>
          <w:color w:val="000000" w:themeColor="text1"/>
          <w:highlight w:val="yellow"/>
        </w:rPr>
        <w:t>. Incubate for 48 h at 37 °C</w:t>
      </w:r>
      <w:r w:rsidRPr="003D5670">
        <w:rPr>
          <w:color w:val="000000" w:themeColor="text1"/>
          <w:highlight w:val="yellow"/>
        </w:rPr>
        <w:t>.</w:t>
      </w:r>
    </w:p>
    <w:p w14:paraId="483FD6D0" w14:textId="77777777" w:rsidR="00263728" w:rsidRPr="00B73D26" w:rsidRDefault="00263728" w:rsidP="00263728">
      <w:pPr>
        <w:pStyle w:val="ListParagraph"/>
        <w:ind w:left="0"/>
        <w:rPr>
          <w:color w:val="000000" w:themeColor="text1"/>
        </w:rPr>
      </w:pPr>
    </w:p>
    <w:p w14:paraId="19E7E868" w14:textId="7EB7A495" w:rsidR="005A1C8D" w:rsidRPr="00B73D26" w:rsidRDefault="007E64CA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 xml:space="preserve">NOTE: </w:t>
      </w:r>
      <w:r w:rsidR="00263728" w:rsidRPr="00B73D26">
        <w:rPr>
          <w:color w:val="000000" w:themeColor="text1"/>
        </w:rPr>
        <w:t xml:space="preserve">To address the antigen-specificity of activated T cells, add 1 </w:t>
      </w:r>
      <w:r w:rsidR="00263728" w:rsidRPr="00B73D26">
        <w:sym w:font="Symbol" w:char="F06D"/>
      </w:r>
      <w:r w:rsidR="00263728" w:rsidRPr="00B73D26">
        <w:rPr>
          <w:color w:val="000000" w:themeColor="text1"/>
        </w:rPr>
        <w:t xml:space="preserve">g/mL soluble ovalbumin (or another tumor antigen corresponding to cell line under investigation) or leave without additional stimulus, respectively. </w:t>
      </w:r>
      <w:r w:rsidRPr="00B73D26">
        <w:rPr>
          <w:color w:val="000000" w:themeColor="text1"/>
        </w:rPr>
        <w:t xml:space="preserve">Adding </w:t>
      </w:r>
      <w:r w:rsidR="00DC4702" w:rsidRPr="00B73D26">
        <w:rPr>
          <w:color w:val="000000" w:themeColor="text1"/>
        </w:rPr>
        <w:t xml:space="preserve">the </w:t>
      </w:r>
      <w:r w:rsidR="000374FB" w:rsidRPr="00B73D26">
        <w:rPr>
          <w:color w:val="000000" w:themeColor="text1"/>
        </w:rPr>
        <w:t xml:space="preserve">immune-dominant peptide </w:t>
      </w:r>
      <w:r w:rsidR="00C757DB" w:rsidRPr="00B73D26">
        <w:rPr>
          <w:color w:val="000000" w:themeColor="text1"/>
        </w:rPr>
        <w:t xml:space="preserve">epitope SIINFEKL, instead of </w:t>
      </w:r>
      <w:r w:rsidR="009D5C15" w:rsidRPr="00B73D26">
        <w:rPr>
          <w:color w:val="000000" w:themeColor="text1"/>
        </w:rPr>
        <w:t>full-length</w:t>
      </w:r>
      <w:r w:rsidR="00C757DB" w:rsidRPr="00B73D26">
        <w:rPr>
          <w:color w:val="000000" w:themeColor="text1"/>
        </w:rPr>
        <w:t xml:space="preserve"> ovalbumin, allows for a shorter incubation period. </w:t>
      </w:r>
      <w:r w:rsidR="00FD4A64" w:rsidRPr="00B73D26">
        <w:rPr>
          <w:color w:val="000000" w:themeColor="text1"/>
        </w:rPr>
        <w:t xml:space="preserve">Besides </w:t>
      </w:r>
      <w:r w:rsidRPr="00B73D26">
        <w:rPr>
          <w:color w:val="000000" w:themeColor="text1"/>
        </w:rPr>
        <w:t>flow cytometry</w:t>
      </w:r>
      <w:r w:rsidR="00FD4A64" w:rsidRPr="00B73D26">
        <w:rPr>
          <w:color w:val="000000" w:themeColor="text1"/>
        </w:rPr>
        <w:t xml:space="preserve">, the </w:t>
      </w:r>
      <w:r w:rsidR="001F3772" w:rsidRPr="00B73D26">
        <w:rPr>
          <w:color w:val="000000" w:themeColor="text1"/>
        </w:rPr>
        <w:t xml:space="preserve">cell culture </w:t>
      </w:r>
      <w:r w:rsidR="005A1C8D" w:rsidRPr="00B73D26">
        <w:rPr>
          <w:color w:val="000000" w:themeColor="text1"/>
        </w:rPr>
        <w:t>supernatant</w:t>
      </w:r>
      <w:r w:rsidR="006E6674">
        <w:rPr>
          <w:color w:val="000000" w:themeColor="text1"/>
        </w:rPr>
        <w:t xml:space="preserve"> and the mice's serum after 48 h of incubation</w:t>
      </w:r>
      <w:r w:rsidR="005C73D5" w:rsidRPr="00B73D26">
        <w:rPr>
          <w:color w:val="000000" w:themeColor="text1"/>
        </w:rPr>
        <w:t xml:space="preserve"> can </w:t>
      </w:r>
      <w:r w:rsidR="005A1C8D" w:rsidRPr="00B73D26">
        <w:rPr>
          <w:color w:val="000000" w:themeColor="text1"/>
        </w:rPr>
        <w:t>be analyzed for various cytokin</w:t>
      </w:r>
      <w:r w:rsidR="007A6F91" w:rsidRPr="00B73D26">
        <w:rPr>
          <w:color w:val="000000" w:themeColor="text1"/>
        </w:rPr>
        <w:t>es</w:t>
      </w:r>
      <w:r w:rsidR="005A1C8D" w:rsidRPr="00B73D26">
        <w:rPr>
          <w:color w:val="000000" w:themeColor="text1"/>
        </w:rPr>
        <w:t>.</w:t>
      </w:r>
    </w:p>
    <w:p w14:paraId="25090392" w14:textId="77777777" w:rsidR="00B243AF" w:rsidRPr="00B73D26" w:rsidRDefault="00B243AF" w:rsidP="006B5CC4">
      <w:pPr>
        <w:rPr>
          <w:color w:val="000000" w:themeColor="text1"/>
        </w:rPr>
      </w:pPr>
    </w:p>
    <w:p w14:paraId="4FE54C83" w14:textId="2309DDDF" w:rsidR="00A53F40" w:rsidRPr="003D5670" w:rsidRDefault="006D712E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After 48 h, t</w:t>
      </w:r>
      <w:r w:rsidR="001F3772" w:rsidRPr="003D5670">
        <w:rPr>
          <w:color w:val="000000" w:themeColor="text1"/>
          <w:highlight w:val="yellow"/>
        </w:rPr>
        <w:t>o enhance</w:t>
      </w:r>
      <w:r w:rsidR="00E815C9" w:rsidRPr="003D5670">
        <w:rPr>
          <w:color w:val="000000" w:themeColor="text1"/>
          <w:highlight w:val="yellow"/>
        </w:rPr>
        <w:t xml:space="preserve"> </w:t>
      </w:r>
      <w:r w:rsidR="00525E49" w:rsidRPr="003D5670">
        <w:rPr>
          <w:color w:val="000000" w:themeColor="text1"/>
          <w:highlight w:val="yellow"/>
        </w:rPr>
        <w:t>intra</w:t>
      </w:r>
      <w:r w:rsidR="003F27E7" w:rsidRPr="003D5670">
        <w:rPr>
          <w:color w:val="000000" w:themeColor="text1"/>
          <w:highlight w:val="yellow"/>
        </w:rPr>
        <w:t xml:space="preserve">cellular </w:t>
      </w:r>
      <w:r w:rsidR="0073673E" w:rsidRPr="003D5670">
        <w:rPr>
          <w:color w:val="000000" w:themeColor="text1"/>
          <w:highlight w:val="yellow"/>
        </w:rPr>
        <w:t>IFN</w:t>
      </w:r>
      <w:r w:rsidR="001F3772" w:rsidRPr="003D5670">
        <w:rPr>
          <w:color w:val="000000" w:themeColor="text1"/>
          <w:highlight w:val="yellow"/>
        </w:rPr>
        <w:t>-</w:t>
      </w:r>
      <m:oMath>
        <m:r>
          <w:rPr>
            <w:rFonts w:ascii="Cambria Math" w:hAnsi="Cambria Math"/>
            <w:color w:val="000000" w:themeColor="text1"/>
            <w:highlight w:val="yellow"/>
          </w:rPr>
          <m:t>γ</m:t>
        </m:r>
      </m:oMath>
      <w:r w:rsidR="00525E49" w:rsidRPr="003D5670">
        <w:rPr>
          <w:color w:val="000000" w:themeColor="text1"/>
          <w:highlight w:val="yellow"/>
        </w:rPr>
        <w:t xml:space="preserve"> staining</w:t>
      </w:r>
      <w:r w:rsidR="00B66265" w:rsidRPr="003D5670">
        <w:rPr>
          <w:color w:val="000000" w:themeColor="text1"/>
          <w:highlight w:val="yellow"/>
        </w:rPr>
        <w:t xml:space="preserve"> by</w:t>
      </w:r>
      <w:r w:rsidR="006F7BB6" w:rsidRPr="003D5670">
        <w:rPr>
          <w:color w:val="000000" w:themeColor="text1"/>
          <w:highlight w:val="yellow"/>
        </w:rPr>
        <w:t>,</w:t>
      </w:r>
      <w:r w:rsidR="00B66265" w:rsidRPr="003D5670">
        <w:rPr>
          <w:color w:val="000000" w:themeColor="text1"/>
          <w:highlight w:val="yellow"/>
        </w:rPr>
        <w:t xml:space="preserve"> </w:t>
      </w:r>
      <w:r w:rsidR="005C73D5" w:rsidRPr="003D5670">
        <w:rPr>
          <w:color w:val="000000" w:themeColor="text1"/>
          <w:highlight w:val="yellow"/>
        </w:rPr>
        <w:t>inter alia</w:t>
      </w:r>
      <w:r w:rsidR="006F7BB6" w:rsidRPr="003D5670">
        <w:rPr>
          <w:color w:val="000000" w:themeColor="text1"/>
          <w:highlight w:val="yellow"/>
        </w:rPr>
        <w:t>,</w:t>
      </w:r>
      <w:r w:rsidR="005C73D5" w:rsidRPr="003D5670">
        <w:rPr>
          <w:color w:val="000000" w:themeColor="text1"/>
          <w:highlight w:val="yellow"/>
        </w:rPr>
        <w:t xml:space="preserve"> </w:t>
      </w:r>
      <w:r w:rsidR="00B66265" w:rsidRPr="003D5670">
        <w:rPr>
          <w:color w:val="000000" w:themeColor="text1"/>
          <w:highlight w:val="yellow"/>
        </w:rPr>
        <w:t xml:space="preserve">blocking the </w:t>
      </w:r>
      <w:r w:rsidR="009D5C15" w:rsidRPr="003D5670">
        <w:rPr>
          <w:color w:val="000000" w:themeColor="text1"/>
          <w:highlight w:val="yellow"/>
        </w:rPr>
        <w:t>Golgi</w:t>
      </w:r>
      <w:r w:rsidR="00B66265" w:rsidRPr="003D5670">
        <w:rPr>
          <w:color w:val="000000" w:themeColor="text1"/>
          <w:highlight w:val="yellow"/>
        </w:rPr>
        <w:t xml:space="preserve">-mediated </w:t>
      </w:r>
      <w:r w:rsidR="006F7BB6" w:rsidRPr="003D5670">
        <w:rPr>
          <w:color w:val="000000" w:themeColor="text1"/>
          <w:highlight w:val="yellow"/>
        </w:rPr>
        <w:t>secretion of proteins</w:t>
      </w:r>
      <w:r w:rsidR="003F27E7" w:rsidRPr="003D5670">
        <w:rPr>
          <w:color w:val="000000" w:themeColor="text1"/>
          <w:highlight w:val="yellow"/>
        </w:rPr>
        <w:t xml:space="preserve">, </w:t>
      </w:r>
      <w:r w:rsidR="005A1C8D" w:rsidRPr="003D5670">
        <w:rPr>
          <w:color w:val="000000" w:themeColor="text1"/>
          <w:highlight w:val="yellow"/>
        </w:rPr>
        <w:t>add Brefeldin A (5 ng/mL), PMA (20 ng/mL)</w:t>
      </w:r>
      <w:r w:rsidR="009D5C15" w:rsidRPr="003D5670">
        <w:rPr>
          <w:color w:val="000000" w:themeColor="text1"/>
          <w:highlight w:val="yellow"/>
        </w:rPr>
        <w:t>,</w:t>
      </w:r>
      <w:r w:rsidR="005A1C8D" w:rsidRPr="003D5670">
        <w:rPr>
          <w:color w:val="000000" w:themeColor="text1"/>
          <w:highlight w:val="yellow"/>
        </w:rPr>
        <w:t xml:space="preserve"> and Ionomycin (1 </w:t>
      </w:r>
      <w:proofErr w:type="spellStart"/>
      <w:r w:rsidR="005A1C8D" w:rsidRPr="003D5670">
        <w:rPr>
          <w:color w:val="000000" w:themeColor="text1"/>
          <w:highlight w:val="yellow"/>
        </w:rPr>
        <w:t>μg</w:t>
      </w:r>
      <w:proofErr w:type="spellEnd"/>
      <w:r w:rsidR="005A1C8D" w:rsidRPr="003D5670">
        <w:rPr>
          <w:color w:val="000000" w:themeColor="text1"/>
          <w:highlight w:val="yellow"/>
        </w:rPr>
        <w:t>/mL)</w:t>
      </w:r>
      <w:r w:rsidR="00B66265" w:rsidRPr="003D5670">
        <w:rPr>
          <w:color w:val="000000" w:themeColor="text1"/>
          <w:highlight w:val="yellow"/>
        </w:rPr>
        <w:t xml:space="preserve"> to the cell culture</w:t>
      </w:r>
      <w:r w:rsidR="00E815C9" w:rsidRPr="003D5670">
        <w:rPr>
          <w:color w:val="000000" w:themeColor="text1"/>
          <w:highlight w:val="yellow"/>
        </w:rPr>
        <w:t>. I</w:t>
      </w:r>
      <w:r w:rsidR="005A1C8D" w:rsidRPr="003D5670">
        <w:rPr>
          <w:color w:val="000000" w:themeColor="text1"/>
          <w:highlight w:val="yellow"/>
        </w:rPr>
        <w:t>ncubate for 4 h at 37</w:t>
      </w:r>
      <w:r w:rsidR="00DC2B0D">
        <w:rPr>
          <w:color w:val="000000" w:themeColor="text1"/>
          <w:highlight w:val="yellow"/>
        </w:rPr>
        <w:t xml:space="preserve"> </w:t>
      </w:r>
      <w:r w:rsidR="005A1C8D" w:rsidRPr="003D5670">
        <w:rPr>
          <w:color w:val="000000" w:themeColor="text1"/>
          <w:highlight w:val="yellow"/>
        </w:rPr>
        <w:t>°C.</w:t>
      </w:r>
    </w:p>
    <w:p w14:paraId="5615A521" w14:textId="77777777" w:rsidR="00B243AF" w:rsidRPr="003D5670" w:rsidRDefault="00B243AF" w:rsidP="006B5CC4">
      <w:pPr>
        <w:rPr>
          <w:color w:val="000000" w:themeColor="text1"/>
          <w:highlight w:val="yellow"/>
        </w:rPr>
      </w:pPr>
    </w:p>
    <w:p w14:paraId="4CF41BED" w14:textId="4C916E9B" w:rsidR="008F2479" w:rsidRPr="003D5670" w:rsidRDefault="007A4927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Before s</w:t>
      </w:r>
      <w:r w:rsidR="00A53F40" w:rsidRPr="003D5670">
        <w:rPr>
          <w:color w:val="000000" w:themeColor="text1"/>
          <w:highlight w:val="yellow"/>
        </w:rPr>
        <w:t>taining</w:t>
      </w:r>
      <w:r w:rsidR="00E815C9" w:rsidRPr="003D5670">
        <w:rPr>
          <w:color w:val="000000" w:themeColor="text1"/>
          <w:highlight w:val="yellow"/>
        </w:rPr>
        <w:t xml:space="preserve"> surface </w:t>
      </w:r>
      <w:r w:rsidR="00E36FBF">
        <w:rPr>
          <w:color w:val="000000" w:themeColor="text1"/>
          <w:highlight w:val="yellow"/>
        </w:rPr>
        <w:t>bio</w:t>
      </w:r>
      <w:r w:rsidR="00E815C9" w:rsidRPr="003D5670">
        <w:rPr>
          <w:color w:val="000000" w:themeColor="text1"/>
          <w:highlight w:val="yellow"/>
        </w:rPr>
        <w:t>markers</w:t>
      </w:r>
      <w:r w:rsidRPr="003D5670">
        <w:rPr>
          <w:color w:val="000000" w:themeColor="text1"/>
          <w:highlight w:val="yellow"/>
        </w:rPr>
        <w:t xml:space="preserve">, </w:t>
      </w:r>
      <w:r w:rsidR="00387837" w:rsidRPr="003D5670">
        <w:rPr>
          <w:color w:val="000000" w:themeColor="text1"/>
          <w:highlight w:val="yellow"/>
        </w:rPr>
        <w:t xml:space="preserve">transfer splenocytes to a 96-well plate with a V-shaped bottom and </w:t>
      </w:r>
      <w:r w:rsidRPr="003D5670">
        <w:rPr>
          <w:color w:val="000000" w:themeColor="text1"/>
          <w:highlight w:val="yellow"/>
        </w:rPr>
        <w:t xml:space="preserve">wash twice </w:t>
      </w:r>
      <w:r w:rsidR="008F2479" w:rsidRPr="003D5670">
        <w:rPr>
          <w:color w:val="000000" w:themeColor="text1"/>
          <w:highlight w:val="yellow"/>
        </w:rPr>
        <w:t>with</w:t>
      </w:r>
      <w:r w:rsidR="00387837" w:rsidRPr="003D5670">
        <w:rPr>
          <w:color w:val="000000" w:themeColor="text1"/>
          <w:highlight w:val="yellow"/>
        </w:rPr>
        <w:t xml:space="preserve"> PBS. Then</w:t>
      </w:r>
      <w:r w:rsidR="00DC2B0D">
        <w:rPr>
          <w:color w:val="000000" w:themeColor="text1"/>
          <w:highlight w:val="yellow"/>
        </w:rPr>
        <w:t>,</w:t>
      </w:r>
      <w:r w:rsidR="00387837" w:rsidRPr="003D5670">
        <w:rPr>
          <w:color w:val="000000" w:themeColor="text1"/>
          <w:highlight w:val="yellow"/>
        </w:rPr>
        <w:t xml:space="preserve"> add fluorescent antibodies</w:t>
      </w:r>
      <w:r w:rsidR="008F1277" w:rsidRPr="003D5670">
        <w:rPr>
          <w:color w:val="000000" w:themeColor="text1"/>
          <w:highlight w:val="yellow"/>
        </w:rPr>
        <w:t xml:space="preserve">, compatible </w:t>
      </w:r>
      <w:r w:rsidR="009D5C15" w:rsidRPr="003D5670">
        <w:rPr>
          <w:color w:val="000000" w:themeColor="text1"/>
          <w:highlight w:val="yellow"/>
        </w:rPr>
        <w:t xml:space="preserve">with </w:t>
      </w:r>
      <w:r w:rsidR="008F1277" w:rsidRPr="003D5670">
        <w:rPr>
          <w:color w:val="000000" w:themeColor="text1"/>
          <w:highlight w:val="yellow"/>
        </w:rPr>
        <w:t xml:space="preserve">the </w:t>
      </w:r>
      <w:r w:rsidR="006F7BB6" w:rsidRPr="003D5670">
        <w:rPr>
          <w:color w:val="000000" w:themeColor="text1"/>
          <w:highlight w:val="yellow"/>
        </w:rPr>
        <w:t xml:space="preserve">locally </w:t>
      </w:r>
      <w:r w:rsidR="008F1277" w:rsidRPr="003D5670">
        <w:rPr>
          <w:color w:val="000000" w:themeColor="text1"/>
          <w:highlight w:val="yellow"/>
        </w:rPr>
        <w:t>available flow cytometer,</w:t>
      </w:r>
      <w:r w:rsidR="00387837" w:rsidRPr="003D5670">
        <w:rPr>
          <w:color w:val="000000" w:themeColor="text1"/>
          <w:highlight w:val="yellow"/>
        </w:rPr>
        <w:t xml:space="preserve"> </w:t>
      </w:r>
      <w:r w:rsidR="00E815C9" w:rsidRPr="003D5670">
        <w:rPr>
          <w:color w:val="000000" w:themeColor="text1"/>
          <w:highlight w:val="yellow"/>
        </w:rPr>
        <w:t xml:space="preserve">directed </w:t>
      </w:r>
      <w:r w:rsidR="00387837" w:rsidRPr="003D5670">
        <w:rPr>
          <w:color w:val="000000" w:themeColor="text1"/>
          <w:highlight w:val="yellow"/>
        </w:rPr>
        <w:t xml:space="preserve">against </w:t>
      </w:r>
      <w:r w:rsidR="002615D4" w:rsidRPr="003D5670">
        <w:rPr>
          <w:color w:val="000000" w:themeColor="text1"/>
          <w:highlight w:val="yellow"/>
        </w:rPr>
        <w:t xml:space="preserve">surface </w:t>
      </w:r>
      <w:r w:rsidR="00CC350B" w:rsidRPr="003D5670">
        <w:rPr>
          <w:color w:val="000000" w:themeColor="text1"/>
          <w:highlight w:val="yellow"/>
        </w:rPr>
        <w:t xml:space="preserve">biomarkers, </w:t>
      </w:r>
      <w:r w:rsidR="00387837" w:rsidRPr="003D5670">
        <w:rPr>
          <w:color w:val="000000" w:themeColor="text1"/>
          <w:highlight w:val="yellow"/>
        </w:rPr>
        <w:t>CD3, CD8</w:t>
      </w:r>
      <w:r w:rsidR="009D5C15" w:rsidRPr="003D5670">
        <w:rPr>
          <w:color w:val="000000" w:themeColor="text1"/>
          <w:highlight w:val="yellow"/>
        </w:rPr>
        <w:t>,</w:t>
      </w:r>
      <w:r w:rsidR="00387837" w:rsidRPr="003D5670">
        <w:rPr>
          <w:color w:val="000000" w:themeColor="text1"/>
          <w:highlight w:val="yellow"/>
        </w:rPr>
        <w:t xml:space="preserve"> and CD4</w:t>
      </w:r>
      <w:r w:rsidR="00CC350B" w:rsidRPr="003D5670">
        <w:rPr>
          <w:color w:val="000000" w:themeColor="text1"/>
          <w:highlight w:val="yellow"/>
        </w:rPr>
        <w:t xml:space="preserve"> (see </w:t>
      </w:r>
      <w:r w:rsidR="00CC350B" w:rsidRPr="003D5670">
        <w:rPr>
          <w:b/>
          <w:bCs/>
          <w:color w:val="000000" w:themeColor="text1"/>
          <w:highlight w:val="yellow"/>
        </w:rPr>
        <w:t>Table of Materials</w:t>
      </w:r>
      <w:r w:rsidR="00CC350B" w:rsidRPr="003D5670">
        <w:rPr>
          <w:color w:val="000000" w:themeColor="text1"/>
          <w:highlight w:val="yellow"/>
        </w:rPr>
        <w:t>)</w:t>
      </w:r>
      <w:r w:rsidR="000A2F88" w:rsidRPr="003D5670">
        <w:rPr>
          <w:color w:val="000000" w:themeColor="text1"/>
          <w:highlight w:val="yellow"/>
        </w:rPr>
        <w:t>,</w:t>
      </w:r>
      <w:r w:rsidR="00387837" w:rsidRPr="003D5670">
        <w:rPr>
          <w:color w:val="000000" w:themeColor="text1"/>
          <w:highlight w:val="yellow"/>
        </w:rPr>
        <w:t xml:space="preserve"> diluted 1:400</w:t>
      </w:r>
      <w:r w:rsidR="000A2F88" w:rsidRPr="003D5670">
        <w:rPr>
          <w:color w:val="000000" w:themeColor="text1"/>
          <w:highlight w:val="yellow"/>
        </w:rPr>
        <w:t>,</w:t>
      </w:r>
      <w:r w:rsidR="00387837" w:rsidRPr="003D5670">
        <w:rPr>
          <w:color w:val="000000" w:themeColor="text1"/>
          <w:highlight w:val="yellow"/>
        </w:rPr>
        <w:t xml:space="preserve"> </w:t>
      </w:r>
      <w:r w:rsidR="00E815C9" w:rsidRPr="003D5670">
        <w:rPr>
          <w:color w:val="000000" w:themeColor="text1"/>
          <w:highlight w:val="yellow"/>
        </w:rPr>
        <w:t>plus</w:t>
      </w:r>
      <w:r w:rsidR="008F2479" w:rsidRPr="003D5670">
        <w:rPr>
          <w:color w:val="000000" w:themeColor="text1"/>
          <w:highlight w:val="yellow"/>
        </w:rPr>
        <w:t xml:space="preserve"> </w:t>
      </w:r>
      <w:r w:rsidR="006F7BB6" w:rsidRPr="003D5670">
        <w:rPr>
          <w:color w:val="000000" w:themeColor="text1"/>
          <w:highlight w:val="yellow"/>
        </w:rPr>
        <w:t xml:space="preserve">a </w:t>
      </w:r>
      <w:r w:rsidR="008F2479" w:rsidRPr="003D5670">
        <w:rPr>
          <w:color w:val="000000" w:themeColor="text1"/>
          <w:highlight w:val="yellow"/>
        </w:rPr>
        <w:t>fixable viability dye</w:t>
      </w:r>
      <w:r w:rsidR="000A2F88" w:rsidRPr="003D5670">
        <w:rPr>
          <w:color w:val="000000" w:themeColor="text1"/>
          <w:highlight w:val="yellow"/>
        </w:rPr>
        <w:t>,</w:t>
      </w:r>
      <w:r w:rsidR="008F2479" w:rsidRPr="003D5670">
        <w:rPr>
          <w:color w:val="000000" w:themeColor="text1"/>
          <w:highlight w:val="yellow"/>
        </w:rPr>
        <w:t xml:space="preserve"> diluted 1:1,000 in PBS. Resuspend pelleted splenocytes in the staining solution and incubate for 30 min at 4 °C, protected from light.</w:t>
      </w:r>
    </w:p>
    <w:p w14:paraId="2D619270" w14:textId="77777777" w:rsidR="00B243AF" w:rsidRPr="003D5670" w:rsidRDefault="00B243AF" w:rsidP="006B5CC4">
      <w:pPr>
        <w:rPr>
          <w:color w:val="000000" w:themeColor="text1"/>
          <w:highlight w:val="yellow"/>
        </w:rPr>
      </w:pPr>
    </w:p>
    <w:p w14:paraId="6297FE3C" w14:textId="60CA62A1" w:rsidR="00676DFC" w:rsidRPr="003D5670" w:rsidRDefault="008F1277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t>For fixation and permeabilization</w:t>
      </w:r>
      <w:r w:rsidR="00F85BD0" w:rsidRPr="003D5670">
        <w:rPr>
          <w:color w:val="000000" w:themeColor="text1"/>
          <w:highlight w:val="yellow"/>
        </w:rPr>
        <w:t xml:space="preserve"> of splenocytes</w:t>
      </w:r>
      <w:r w:rsidRPr="003D5670">
        <w:rPr>
          <w:color w:val="000000" w:themeColor="text1"/>
          <w:highlight w:val="yellow"/>
        </w:rPr>
        <w:t xml:space="preserve">, wash </w:t>
      </w:r>
      <w:r w:rsidR="00F85BD0" w:rsidRPr="003D5670">
        <w:rPr>
          <w:color w:val="000000" w:themeColor="text1"/>
          <w:highlight w:val="yellow"/>
        </w:rPr>
        <w:t>twice in FACS-buffer (PBS plus 3% v/v FCS)</w:t>
      </w:r>
      <w:r w:rsidR="006F7BB6" w:rsidRPr="003D5670">
        <w:rPr>
          <w:color w:val="000000" w:themeColor="text1"/>
          <w:highlight w:val="yellow"/>
        </w:rPr>
        <w:t xml:space="preserve">, </w:t>
      </w:r>
      <w:r w:rsidR="003F01FF">
        <w:rPr>
          <w:color w:val="000000" w:themeColor="text1"/>
          <w:highlight w:val="yellow"/>
        </w:rPr>
        <w:t xml:space="preserve">and </w:t>
      </w:r>
      <w:r w:rsidR="006F7BB6" w:rsidRPr="003D5670">
        <w:rPr>
          <w:color w:val="000000" w:themeColor="text1"/>
          <w:highlight w:val="yellow"/>
        </w:rPr>
        <w:t xml:space="preserve">then resuspend </w:t>
      </w:r>
      <w:r w:rsidR="00F85BD0" w:rsidRPr="003D5670">
        <w:rPr>
          <w:color w:val="000000" w:themeColor="text1"/>
          <w:highlight w:val="yellow"/>
        </w:rPr>
        <w:t xml:space="preserve">in 100 μL of </w:t>
      </w:r>
      <w:r w:rsidR="009132D6" w:rsidRPr="003D5670">
        <w:rPr>
          <w:color w:val="000000" w:themeColor="text1"/>
          <w:highlight w:val="yellow"/>
        </w:rPr>
        <w:t>f</w:t>
      </w:r>
      <w:r w:rsidR="00F85BD0" w:rsidRPr="003D5670">
        <w:rPr>
          <w:color w:val="000000" w:themeColor="text1"/>
          <w:highlight w:val="yellow"/>
        </w:rPr>
        <w:t>ix</w:t>
      </w:r>
      <w:r w:rsidR="00201865" w:rsidRPr="003D5670">
        <w:rPr>
          <w:color w:val="000000" w:themeColor="text1"/>
          <w:highlight w:val="yellow"/>
        </w:rPr>
        <w:t>ation</w:t>
      </w:r>
      <w:r w:rsidR="00F85BD0" w:rsidRPr="003D5670">
        <w:rPr>
          <w:color w:val="000000" w:themeColor="text1"/>
          <w:highlight w:val="yellow"/>
        </w:rPr>
        <w:t>/</w:t>
      </w:r>
      <w:r w:rsidR="009132D6" w:rsidRPr="003D5670">
        <w:rPr>
          <w:color w:val="000000" w:themeColor="text1"/>
          <w:highlight w:val="yellow"/>
        </w:rPr>
        <w:t>p</w:t>
      </w:r>
      <w:r w:rsidR="00F85BD0" w:rsidRPr="003D5670">
        <w:rPr>
          <w:color w:val="000000" w:themeColor="text1"/>
          <w:highlight w:val="yellow"/>
        </w:rPr>
        <w:t>erm</w:t>
      </w:r>
      <w:r w:rsidR="00201865" w:rsidRPr="003D5670">
        <w:rPr>
          <w:color w:val="000000" w:themeColor="text1"/>
          <w:highlight w:val="yellow"/>
        </w:rPr>
        <w:t xml:space="preserve">eabilization </w:t>
      </w:r>
      <w:r w:rsidR="00E043D1" w:rsidRPr="003D5670">
        <w:rPr>
          <w:color w:val="000000" w:themeColor="text1"/>
          <w:highlight w:val="yellow"/>
        </w:rPr>
        <w:t>buffer</w:t>
      </w:r>
      <w:r w:rsidR="009132D6" w:rsidRPr="003D5670">
        <w:rPr>
          <w:color w:val="000000" w:themeColor="text1"/>
          <w:highlight w:val="yellow"/>
        </w:rPr>
        <w:t xml:space="preserve"> (see </w:t>
      </w:r>
      <w:r w:rsidR="009132D6" w:rsidRPr="003D5670">
        <w:rPr>
          <w:b/>
          <w:bCs/>
          <w:color w:val="000000" w:themeColor="text1"/>
          <w:highlight w:val="yellow"/>
        </w:rPr>
        <w:t>Table of Materials</w:t>
      </w:r>
      <w:r w:rsidR="009132D6" w:rsidRPr="003D5670">
        <w:rPr>
          <w:color w:val="000000" w:themeColor="text1"/>
          <w:highlight w:val="yellow"/>
        </w:rPr>
        <w:t xml:space="preserve">) </w:t>
      </w:r>
      <w:r w:rsidR="00F85BD0" w:rsidRPr="003D5670">
        <w:rPr>
          <w:color w:val="000000" w:themeColor="text1"/>
          <w:highlight w:val="yellow"/>
        </w:rPr>
        <w:t xml:space="preserve">per well. </w:t>
      </w:r>
      <w:r w:rsidR="00E815C9" w:rsidRPr="003D5670">
        <w:rPr>
          <w:color w:val="000000" w:themeColor="text1"/>
          <w:highlight w:val="yellow"/>
        </w:rPr>
        <w:t>Incubate for 30 min at 4</w:t>
      </w:r>
      <w:r w:rsidR="003F01FF">
        <w:rPr>
          <w:color w:val="000000" w:themeColor="text1"/>
          <w:highlight w:val="yellow"/>
        </w:rPr>
        <w:t xml:space="preserve"> </w:t>
      </w:r>
      <w:r w:rsidR="00E815C9" w:rsidRPr="003D5670">
        <w:rPr>
          <w:color w:val="000000" w:themeColor="text1"/>
          <w:highlight w:val="yellow"/>
        </w:rPr>
        <w:t>°C, protected from light.</w:t>
      </w:r>
    </w:p>
    <w:p w14:paraId="7C0136F5" w14:textId="77777777" w:rsidR="00676DFC" w:rsidRPr="00B73D26" w:rsidRDefault="00676DFC" w:rsidP="006B5CC4">
      <w:pPr>
        <w:pStyle w:val="ListParagraph"/>
        <w:ind w:left="0"/>
        <w:rPr>
          <w:color w:val="000000" w:themeColor="text1"/>
        </w:rPr>
      </w:pPr>
    </w:p>
    <w:p w14:paraId="54CB165B" w14:textId="4F36AC4E" w:rsidR="009B63A4" w:rsidRPr="003D5670" w:rsidRDefault="002615D4" w:rsidP="006B5CC4">
      <w:pPr>
        <w:pStyle w:val="ListParagraph"/>
        <w:numPr>
          <w:ilvl w:val="1"/>
          <w:numId w:val="18"/>
        </w:numPr>
        <w:ind w:left="0" w:firstLine="0"/>
        <w:rPr>
          <w:color w:val="000000" w:themeColor="text1"/>
          <w:highlight w:val="yellow"/>
        </w:rPr>
      </w:pPr>
      <w:r w:rsidRPr="003D5670">
        <w:rPr>
          <w:color w:val="000000" w:themeColor="text1"/>
          <w:highlight w:val="yellow"/>
        </w:rPr>
        <w:lastRenderedPageBreak/>
        <w:t xml:space="preserve">For staining of </w:t>
      </w:r>
      <w:r w:rsidR="00676DFC" w:rsidRPr="003D5670">
        <w:rPr>
          <w:color w:val="000000" w:themeColor="text1"/>
          <w:highlight w:val="yellow"/>
        </w:rPr>
        <w:t xml:space="preserve">intracellular </w:t>
      </w:r>
      <w:r w:rsidR="0073673E" w:rsidRPr="003D5670">
        <w:rPr>
          <w:color w:val="000000" w:themeColor="text1"/>
          <w:highlight w:val="yellow"/>
        </w:rPr>
        <w:t>IFN</w:t>
      </w:r>
      <w:r w:rsidRPr="003D5670">
        <w:rPr>
          <w:color w:val="000000" w:themeColor="text1"/>
          <w:highlight w:val="yellow"/>
        </w:rPr>
        <w:t>-</w:t>
      </w:r>
      <m:oMath>
        <m:r>
          <w:rPr>
            <w:rFonts w:ascii="Cambria Math" w:hAnsi="Cambria Math"/>
            <w:color w:val="000000" w:themeColor="text1"/>
            <w:highlight w:val="yellow"/>
          </w:rPr>
          <m:t>γ</m:t>
        </m:r>
      </m:oMath>
      <w:r w:rsidR="00676DFC" w:rsidRPr="003D5670">
        <w:rPr>
          <w:color w:val="000000" w:themeColor="text1"/>
          <w:highlight w:val="yellow"/>
        </w:rPr>
        <w:t xml:space="preserve">, </w:t>
      </w:r>
      <w:r w:rsidR="007C2210" w:rsidRPr="003D5670">
        <w:rPr>
          <w:color w:val="000000" w:themeColor="text1"/>
          <w:highlight w:val="yellow"/>
        </w:rPr>
        <w:t xml:space="preserve">wash </w:t>
      </w:r>
      <w:r w:rsidR="00676DFC" w:rsidRPr="003D5670">
        <w:rPr>
          <w:color w:val="000000" w:themeColor="text1"/>
          <w:highlight w:val="yellow"/>
        </w:rPr>
        <w:t xml:space="preserve">splenocytes in </w:t>
      </w:r>
      <w:r w:rsidR="007545BB" w:rsidRPr="003D5670">
        <w:rPr>
          <w:color w:val="000000" w:themeColor="text1"/>
          <w:highlight w:val="yellow"/>
        </w:rPr>
        <w:t>f</w:t>
      </w:r>
      <w:r w:rsidR="00201865" w:rsidRPr="003D5670">
        <w:rPr>
          <w:color w:val="000000" w:themeColor="text1"/>
          <w:highlight w:val="yellow"/>
        </w:rPr>
        <w:t>ixation/</w:t>
      </w:r>
      <w:r w:rsidR="007545BB" w:rsidRPr="003D5670">
        <w:rPr>
          <w:color w:val="000000" w:themeColor="text1"/>
          <w:highlight w:val="yellow"/>
        </w:rPr>
        <w:t>p</w:t>
      </w:r>
      <w:r w:rsidR="00201865" w:rsidRPr="003D5670">
        <w:rPr>
          <w:color w:val="000000" w:themeColor="text1"/>
          <w:highlight w:val="yellow"/>
        </w:rPr>
        <w:t xml:space="preserve">ermeabilization buffer </w:t>
      </w:r>
      <w:r w:rsidR="00676DFC" w:rsidRPr="003D5670">
        <w:rPr>
          <w:color w:val="000000" w:themeColor="text1"/>
          <w:highlight w:val="yellow"/>
        </w:rPr>
        <w:t xml:space="preserve">and resuspend with fluorescent antibodies against </w:t>
      </w:r>
      <w:r w:rsidR="0073673E" w:rsidRPr="003D5670">
        <w:rPr>
          <w:color w:val="000000" w:themeColor="text1"/>
          <w:highlight w:val="yellow"/>
        </w:rPr>
        <w:t>IFN</w:t>
      </w:r>
      <w:r w:rsidRPr="003D5670">
        <w:rPr>
          <w:color w:val="000000" w:themeColor="text1"/>
          <w:highlight w:val="yellow"/>
        </w:rPr>
        <w:t>-</w:t>
      </w:r>
      <m:oMath>
        <m:r>
          <w:rPr>
            <w:rFonts w:ascii="Cambria Math" w:hAnsi="Cambria Math"/>
            <w:color w:val="000000" w:themeColor="text1"/>
            <w:highlight w:val="yellow"/>
          </w:rPr>
          <m:t>γ,</m:t>
        </m:r>
      </m:oMath>
      <w:r w:rsidR="0073673E" w:rsidRPr="003D5670">
        <w:rPr>
          <w:color w:val="000000" w:themeColor="text1"/>
          <w:highlight w:val="yellow"/>
        </w:rPr>
        <w:t xml:space="preserve"> </w:t>
      </w:r>
      <w:r w:rsidR="00676DFC" w:rsidRPr="003D5670">
        <w:rPr>
          <w:color w:val="000000" w:themeColor="text1"/>
          <w:highlight w:val="yellow"/>
        </w:rPr>
        <w:t xml:space="preserve">diluted 1:200 in the buffer. Incubate for </w:t>
      </w:r>
      <w:r w:rsidRPr="003D5670">
        <w:rPr>
          <w:color w:val="000000" w:themeColor="text1"/>
          <w:highlight w:val="yellow"/>
        </w:rPr>
        <w:t xml:space="preserve">at least </w:t>
      </w:r>
      <w:r w:rsidR="00676DFC" w:rsidRPr="003D5670">
        <w:rPr>
          <w:color w:val="000000" w:themeColor="text1"/>
          <w:highlight w:val="yellow"/>
        </w:rPr>
        <w:t xml:space="preserve">1 h </w:t>
      </w:r>
      <w:r w:rsidRPr="003D5670">
        <w:rPr>
          <w:color w:val="000000" w:themeColor="text1"/>
          <w:highlight w:val="yellow"/>
        </w:rPr>
        <w:t>(</w:t>
      </w:r>
      <w:r w:rsidR="000A2F88" w:rsidRPr="003D5670">
        <w:rPr>
          <w:color w:val="000000" w:themeColor="text1"/>
          <w:highlight w:val="yellow"/>
        </w:rPr>
        <w:t>up to a maximum of 12 h</w:t>
      </w:r>
      <w:r w:rsidRPr="003D5670">
        <w:rPr>
          <w:color w:val="000000" w:themeColor="text1"/>
          <w:highlight w:val="yellow"/>
        </w:rPr>
        <w:t xml:space="preserve">) </w:t>
      </w:r>
      <w:r w:rsidR="00676DFC" w:rsidRPr="003D5670">
        <w:rPr>
          <w:color w:val="000000" w:themeColor="text1"/>
          <w:highlight w:val="yellow"/>
        </w:rPr>
        <w:t>at 4</w:t>
      </w:r>
      <w:r w:rsidR="003F01FF">
        <w:rPr>
          <w:color w:val="000000" w:themeColor="text1"/>
          <w:highlight w:val="yellow"/>
        </w:rPr>
        <w:t xml:space="preserve"> </w:t>
      </w:r>
      <w:r w:rsidR="00676DFC" w:rsidRPr="003D5670">
        <w:rPr>
          <w:color w:val="000000" w:themeColor="text1"/>
          <w:highlight w:val="yellow"/>
        </w:rPr>
        <w:t>°C, protected from light</w:t>
      </w:r>
      <w:r w:rsidR="00BD1D2E" w:rsidRPr="003D5670">
        <w:rPr>
          <w:color w:val="000000" w:themeColor="text1"/>
          <w:highlight w:val="yellow"/>
        </w:rPr>
        <w:t>.</w:t>
      </w:r>
    </w:p>
    <w:p w14:paraId="111257C1" w14:textId="77777777" w:rsidR="00676DFC" w:rsidRPr="003D5670" w:rsidRDefault="00676DFC" w:rsidP="006B5CC4">
      <w:pPr>
        <w:pStyle w:val="ListParagraph"/>
        <w:ind w:left="0"/>
        <w:rPr>
          <w:color w:val="000000" w:themeColor="text1"/>
          <w:highlight w:val="yellow"/>
        </w:rPr>
      </w:pPr>
    </w:p>
    <w:p w14:paraId="10DD85B9" w14:textId="7F7D19CD" w:rsidR="00BF4359" w:rsidRPr="003D5670" w:rsidRDefault="00BD1D2E" w:rsidP="006B5CC4">
      <w:pPr>
        <w:pStyle w:val="ListParagraph"/>
        <w:numPr>
          <w:ilvl w:val="1"/>
          <w:numId w:val="18"/>
        </w:numPr>
        <w:ind w:left="0" w:firstLine="0"/>
        <w:rPr>
          <w:highlight w:val="yellow"/>
        </w:rPr>
      </w:pPr>
      <w:r w:rsidRPr="003D5670">
        <w:rPr>
          <w:color w:val="000000" w:themeColor="text1"/>
          <w:highlight w:val="yellow"/>
        </w:rPr>
        <w:t xml:space="preserve">Before measuring </w:t>
      </w:r>
      <w:r w:rsidR="00D339E1" w:rsidRPr="003D5670">
        <w:rPr>
          <w:color w:val="000000" w:themeColor="text1"/>
          <w:highlight w:val="yellow"/>
        </w:rPr>
        <w:t>the samples by flow cytometry, wash splenocytes twice</w:t>
      </w:r>
      <w:r w:rsidR="00827714" w:rsidRPr="003D5670">
        <w:rPr>
          <w:color w:val="000000" w:themeColor="text1"/>
          <w:highlight w:val="yellow"/>
        </w:rPr>
        <w:t xml:space="preserve"> in </w:t>
      </w:r>
      <w:r w:rsidR="00BF4359" w:rsidRPr="003D5670">
        <w:rPr>
          <w:color w:val="000000" w:themeColor="text1"/>
          <w:highlight w:val="yellow"/>
        </w:rPr>
        <w:t>f</w:t>
      </w:r>
      <w:r w:rsidR="00201865" w:rsidRPr="003D5670">
        <w:rPr>
          <w:color w:val="000000" w:themeColor="text1"/>
          <w:highlight w:val="yellow"/>
        </w:rPr>
        <w:t>ixation/</w:t>
      </w:r>
      <w:r w:rsidR="00BF4359" w:rsidRPr="003D5670">
        <w:rPr>
          <w:color w:val="000000" w:themeColor="text1"/>
          <w:highlight w:val="yellow"/>
        </w:rPr>
        <w:t>p</w:t>
      </w:r>
      <w:r w:rsidR="00201865" w:rsidRPr="003D5670">
        <w:rPr>
          <w:color w:val="000000" w:themeColor="text1"/>
          <w:highlight w:val="yellow"/>
        </w:rPr>
        <w:t>ermeabilization</w:t>
      </w:r>
      <w:r w:rsidR="00827714" w:rsidRPr="003D5670">
        <w:rPr>
          <w:color w:val="000000" w:themeColor="text1"/>
          <w:highlight w:val="yellow"/>
        </w:rPr>
        <w:t xml:space="preserve"> buffer</w:t>
      </w:r>
      <w:r w:rsidR="00D339E1" w:rsidRPr="003D5670">
        <w:rPr>
          <w:color w:val="000000" w:themeColor="text1"/>
          <w:highlight w:val="yellow"/>
        </w:rPr>
        <w:t xml:space="preserve"> and resuspend in FACS-buffer.</w:t>
      </w:r>
      <w:r w:rsidR="00C115BA" w:rsidRPr="003D5670">
        <w:rPr>
          <w:color w:val="000000" w:themeColor="text1"/>
          <w:highlight w:val="yellow"/>
        </w:rPr>
        <w:t xml:space="preserve"> </w:t>
      </w:r>
      <w:r w:rsidR="00975C14" w:rsidRPr="003D5670">
        <w:rPr>
          <w:highlight w:val="yellow"/>
        </w:rPr>
        <w:t xml:space="preserve">Analyze the activation of cytotoxic T cells according to the gating strategy displayed in </w:t>
      </w:r>
      <w:r w:rsidR="00975C14" w:rsidRPr="003D5670">
        <w:rPr>
          <w:b/>
          <w:bCs/>
          <w:highlight w:val="yellow"/>
        </w:rPr>
        <w:t>Figure 2</w:t>
      </w:r>
      <w:r w:rsidR="00975C14" w:rsidRPr="003D5670">
        <w:rPr>
          <w:highlight w:val="yellow"/>
        </w:rPr>
        <w:t>.</w:t>
      </w:r>
    </w:p>
    <w:p w14:paraId="6D4ADFD6" w14:textId="77777777" w:rsidR="00BF4359" w:rsidRPr="003F01FF" w:rsidRDefault="00BF4359" w:rsidP="00FF1367">
      <w:pPr>
        <w:rPr>
          <w:highlight w:val="yellow"/>
        </w:rPr>
      </w:pPr>
    </w:p>
    <w:p w14:paraId="20B54387" w14:textId="7D53DC22" w:rsidR="00320A91" w:rsidRPr="003D5670" w:rsidRDefault="00975C14" w:rsidP="00BF4359">
      <w:pPr>
        <w:pStyle w:val="ListParagraph"/>
        <w:numPr>
          <w:ilvl w:val="2"/>
          <w:numId w:val="18"/>
        </w:numPr>
        <w:ind w:left="0" w:firstLine="0"/>
        <w:rPr>
          <w:highlight w:val="yellow"/>
        </w:rPr>
      </w:pPr>
      <w:r w:rsidRPr="003D5670">
        <w:rPr>
          <w:highlight w:val="yellow"/>
        </w:rPr>
        <w:t>First, to detect single cells, blot FSC-H against FSC-A</w:t>
      </w:r>
      <w:r w:rsidR="00C14435" w:rsidRPr="003D5670">
        <w:rPr>
          <w:highlight w:val="yellow"/>
        </w:rPr>
        <w:t>. T</w:t>
      </w:r>
      <w:r w:rsidRPr="003D5670">
        <w:rPr>
          <w:highlight w:val="yellow"/>
        </w:rPr>
        <w:t xml:space="preserve">hen, to </w:t>
      </w:r>
      <w:r w:rsidR="0088040B" w:rsidRPr="003D5670">
        <w:rPr>
          <w:highlight w:val="yellow"/>
        </w:rPr>
        <w:t>detect</w:t>
      </w:r>
      <w:r w:rsidRPr="003D5670">
        <w:rPr>
          <w:highlight w:val="yellow"/>
        </w:rPr>
        <w:t xml:space="preserve"> lymphoid cells, blot SSC against FSC-A. Subsequently, select </w:t>
      </w:r>
      <w:r w:rsidR="0088040B" w:rsidRPr="003D5670">
        <w:rPr>
          <w:highlight w:val="yellow"/>
        </w:rPr>
        <w:t xml:space="preserve">living </w:t>
      </w:r>
      <w:r w:rsidRPr="003D5670">
        <w:rPr>
          <w:highlight w:val="yellow"/>
        </w:rPr>
        <w:t>CD3</w:t>
      </w:r>
      <w:r w:rsidRPr="003D5670">
        <w:rPr>
          <w:highlight w:val="yellow"/>
          <w:vertAlign w:val="superscript"/>
        </w:rPr>
        <w:t>+</w:t>
      </w:r>
      <w:r w:rsidRPr="003D5670">
        <w:rPr>
          <w:highlight w:val="yellow"/>
        </w:rPr>
        <w:t>, CD4</w:t>
      </w:r>
      <w:r w:rsidRPr="003D5670">
        <w:rPr>
          <w:highlight w:val="yellow"/>
          <w:vertAlign w:val="superscript"/>
        </w:rPr>
        <w:t>-</w:t>
      </w:r>
      <w:r w:rsidRPr="003D5670">
        <w:rPr>
          <w:highlight w:val="yellow"/>
        </w:rPr>
        <w:t>, CD8</w:t>
      </w:r>
      <w:r w:rsidRPr="003D5670">
        <w:rPr>
          <w:highlight w:val="yellow"/>
          <w:vertAlign w:val="superscript"/>
        </w:rPr>
        <w:t>+</w:t>
      </w:r>
      <w:r w:rsidRPr="003D5670">
        <w:rPr>
          <w:highlight w:val="yellow"/>
        </w:rPr>
        <w:t xml:space="preserve"> cells and determine their IFN-</w:t>
      </w:r>
      <m:oMath>
        <m:r>
          <w:rPr>
            <w:rFonts w:ascii="Cambria Math" w:hAnsi="Cambria Math"/>
            <w:highlight w:val="yellow"/>
          </w:rPr>
          <m:t>γ</m:t>
        </m:r>
      </m:oMath>
      <w:r w:rsidR="003A2FCB" w:rsidRPr="003D5670">
        <w:rPr>
          <w:highlight w:val="yellow"/>
        </w:rPr>
        <w:t>-</w:t>
      </w:r>
      <w:r w:rsidRPr="003D5670">
        <w:rPr>
          <w:highlight w:val="yellow"/>
        </w:rPr>
        <w:t xml:space="preserve">producing subset </w:t>
      </w:r>
      <w:r w:rsidR="006F7BB6" w:rsidRPr="003D5670">
        <w:rPr>
          <w:highlight w:val="yellow"/>
        </w:rPr>
        <w:t>to quantify</w:t>
      </w:r>
      <w:r w:rsidRPr="003D5670">
        <w:rPr>
          <w:highlight w:val="yellow"/>
        </w:rPr>
        <w:t xml:space="preserve"> the activation of cytotoxic T cells in the spleen</w:t>
      </w:r>
      <w:r w:rsidR="00D339E1" w:rsidRPr="003D5670">
        <w:rPr>
          <w:highlight w:val="yellow"/>
        </w:rPr>
        <w:t>.</w:t>
      </w:r>
    </w:p>
    <w:p w14:paraId="1F3699B1" w14:textId="77777777" w:rsidR="00BF4359" w:rsidRDefault="00BF4359" w:rsidP="006B5CC4">
      <w:pPr>
        <w:pStyle w:val="ListParagraph"/>
        <w:ind w:left="0"/>
        <w:rPr>
          <w:color w:val="000000" w:themeColor="text1"/>
        </w:rPr>
      </w:pPr>
    </w:p>
    <w:p w14:paraId="655F38C9" w14:textId="1530FE90" w:rsidR="00676DFC" w:rsidRPr="00B73D26" w:rsidRDefault="00320A91" w:rsidP="006B5CC4">
      <w:pPr>
        <w:pStyle w:val="ListParagraph"/>
        <w:ind w:left="0"/>
        <w:rPr>
          <w:color w:val="000000" w:themeColor="text1"/>
        </w:rPr>
      </w:pPr>
      <w:r w:rsidRPr="00B73D26">
        <w:rPr>
          <w:color w:val="000000" w:themeColor="text1"/>
        </w:rPr>
        <w:t>NOTE: Include a Fluorescence</w:t>
      </w:r>
      <w:r w:rsidR="00D807A2" w:rsidRPr="00B73D26">
        <w:rPr>
          <w:color w:val="000000" w:themeColor="text1"/>
        </w:rPr>
        <w:t>-m</w:t>
      </w:r>
      <w:r w:rsidRPr="00B73D26">
        <w:rPr>
          <w:color w:val="000000" w:themeColor="text1"/>
        </w:rPr>
        <w:t>inus</w:t>
      </w:r>
      <w:r w:rsidR="00D807A2" w:rsidRPr="00B73D26">
        <w:rPr>
          <w:color w:val="000000" w:themeColor="text1"/>
        </w:rPr>
        <w:t>-o</w:t>
      </w:r>
      <w:r w:rsidRPr="00B73D26">
        <w:rPr>
          <w:color w:val="000000" w:themeColor="text1"/>
        </w:rPr>
        <w:t>ne</w:t>
      </w:r>
      <w:r w:rsidR="00D807A2" w:rsidRPr="00B73D26">
        <w:rPr>
          <w:color w:val="000000" w:themeColor="text1"/>
        </w:rPr>
        <w:t xml:space="preserve"> (FMO)</w:t>
      </w:r>
      <w:r w:rsidRPr="00B73D26">
        <w:rPr>
          <w:color w:val="000000" w:themeColor="text1"/>
        </w:rPr>
        <w:t xml:space="preserve"> stain with all </w:t>
      </w:r>
      <w:r w:rsidR="009D5C15" w:rsidRPr="00B73D26">
        <w:rPr>
          <w:color w:val="000000" w:themeColor="text1"/>
        </w:rPr>
        <w:t>fluorochrome</w:t>
      </w:r>
      <w:r w:rsidRPr="00B73D26">
        <w:rPr>
          <w:color w:val="000000" w:themeColor="text1"/>
        </w:rPr>
        <w:t xml:space="preserve">s </w:t>
      </w:r>
      <w:r w:rsidR="009D5C15" w:rsidRPr="00B73D26">
        <w:rPr>
          <w:color w:val="000000" w:themeColor="text1"/>
        </w:rPr>
        <w:t>except</w:t>
      </w:r>
      <w:r w:rsidRPr="00B73D26">
        <w:rPr>
          <w:color w:val="000000" w:themeColor="text1"/>
        </w:rPr>
        <w:t xml:space="preserve"> the </w:t>
      </w:r>
      <w:r w:rsidR="009D5C15" w:rsidRPr="00B73D26">
        <w:rPr>
          <w:color w:val="000000" w:themeColor="text1"/>
        </w:rPr>
        <w:t>fluorochrome</w:t>
      </w:r>
      <w:r w:rsidRPr="00B73D26">
        <w:rPr>
          <w:color w:val="000000" w:themeColor="text1"/>
        </w:rPr>
        <w:t xml:space="preserve"> targeted against IFN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Pr="00B73D26">
        <w:rPr>
          <w:color w:val="000000" w:themeColor="text1"/>
        </w:rPr>
        <w:t xml:space="preserve"> as </w:t>
      </w:r>
      <w:r w:rsidR="00BF4359">
        <w:rPr>
          <w:color w:val="000000" w:themeColor="text1"/>
        </w:rPr>
        <w:t>negative technical</w:t>
      </w:r>
      <w:r w:rsidR="00D807A2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control.</w:t>
      </w:r>
    </w:p>
    <w:p w14:paraId="4015356B" w14:textId="2D8944A7" w:rsidR="006E4797" w:rsidRPr="00B73D26" w:rsidRDefault="006E4797" w:rsidP="006B5CC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8AF3300" w14:textId="13A297AF" w:rsidR="006E4797" w:rsidRPr="00B73D26" w:rsidRDefault="00551D82" w:rsidP="006B5CC4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B73D26">
        <w:rPr>
          <w:b/>
          <w:color w:val="000000"/>
        </w:rPr>
        <w:t>REPRESENTATIVE RESULTS:</w:t>
      </w:r>
    </w:p>
    <w:p w14:paraId="7AB86933" w14:textId="5B289C0B" w:rsidR="00B32993" w:rsidRPr="00B73D26" w:rsidRDefault="00FB4F43" w:rsidP="006B5CC4">
      <w:r w:rsidRPr="00B73D26">
        <w:t xml:space="preserve">This protocol is intended to facilitate </w:t>
      </w:r>
      <w:r w:rsidR="00980522">
        <w:t xml:space="preserve">the </w:t>
      </w:r>
      <w:r w:rsidRPr="00B73D26">
        <w:t xml:space="preserve">straightforward and easily reproducible assessment of the immunogenicity of tumor-derived EVs. Hereby, mice are inoculated with EVs derived from </w:t>
      </w:r>
      <w:r w:rsidRPr="00980522">
        <w:rPr>
          <w:i/>
          <w:iCs/>
        </w:rPr>
        <w:t>in vitro</w:t>
      </w:r>
      <w:r w:rsidRPr="00B73D26">
        <w:t xml:space="preserve"> cultures of tumor cells expressing the model antigen chicken ovalbumin (OVA). The subsequent immune response is analyzed in splenic T cells </w:t>
      </w:r>
      <w:r w:rsidRPr="00980522">
        <w:rPr>
          <w:i/>
          <w:iCs/>
        </w:rPr>
        <w:t>via</w:t>
      </w:r>
      <w:r w:rsidRPr="00B73D26">
        <w:t xml:space="preserve"> flow cytometry.</w:t>
      </w:r>
    </w:p>
    <w:p w14:paraId="4E97DDAD" w14:textId="77777777" w:rsidR="00B32993" w:rsidRPr="00B73D26" w:rsidRDefault="00B32993" w:rsidP="006B5CC4"/>
    <w:p w14:paraId="27BF7FC5" w14:textId="428C155C" w:rsidR="00FB4F43" w:rsidRPr="00B73D26" w:rsidRDefault="00FB4F43" w:rsidP="006B5CC4">
      <w:r w:rsidRPr="00980522">
        <w:rPr>
          <w:b/>
          <w:bCs/>
        </w:rPr>
        <w:t>Figure 1</w:t>
      </w:r>
      <w:r w:rsidRPr="00B73D26">
        <w:t xml:space="preserve"> gives an overview of the practical steps of the entire protocol. Since </w:t>
      </w:r>
      <w:r w:rsidR="00980522">
        <w:t>the</w:t>
      </w:r>
      <w:r w:rsidRPr="00B73D26">
        <w:t xml:space="preserve"> work </w:t>
      </w:r>
      <w:r w:rsidR="00980522">
        <w:t xml:space="preserve">focuses </w:t>
      </w:r>
      <w:r w:rsidRPr="00B73D26">
        <w:t xml:space="preserve">on immunogenic cell death, cross-presentation, and EV-induced anti-tumor immunity, this protocol is restricted to the function of CD8+ cytotoxic T cells. As displayed in </w:t>
      </w:r>
      <w:r w:rsidR="00980522" w:rsidRPr="00980522">
        <w:rPr>
          <w:b/>
          <w:bCs/>
        </w:rPr>
        <w:t>F</w:t>
      </w:r>
      <w:r w:rsidRPr="00980522">
        <w:rPr>
          <w:b/>
          <w:bCs/>
        </w:rPr>
        <w:t>igure 2</w:t>
      </w:r>
      <w:r w:rsidRPr="00B73D26">
        <w:t>, cells were gated as single cells, lymphocyte subset (by size and granularity), viable cells (</w:t>
      </w:r>
      <w:r w:rsidR="0069015F">
        <w:t>excluding</w:t>
      </w:r>
      <w:r w:rsidRPr="00B73D26">
        <w:t xml:space="preserve"> a life/dead marker), and CD3</w:t>
      </w:r>
      <w:r w:rsidRPr="00EA21DE">
        <w:rPr>
          <w:vertAlign w:val="superscript"/>
        </w:rPr>
        <w:t>+</w:t>
      </w:r>
      <w:r w:rsidRPr="00B73D26">
        <w:t xml:space="preserve"> CD4</w:t>
      </w:r>
      <w:r w:rsidRPr="00EA21DE">
        <w:rPr>
          <w:vertAlign w:val="superscript"/>
        </w:rPr>
        <w:t>-</w:t>
      </w:r>
      <w:r w:rsidRPr="00B73D26">
        <w:t xml:space="preserve"> CD8</w:t>
      </w:r>
      <w:r w:rsidRPr="00EA21DE">
        <w:rPr>
          <w:vertAlign w:val="superscript"/>
        </w:rPr>
        <w:t>+</w:t>
      </w:r>
      <w:r w:rsidRPr="00B73D26">
        <w:t xml:space="preserve"> cytotoxic T cells. Intracellular accumulation of IFN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Pr="00B73D26">
        <w:t xml:space="preserve"> was assessed as a surrogate marker for activation. Possible additional markers regarding T cell differentiation and exhaustion are discussed below.</w:t>
      </w:r>
    </w:p>
    <w:p w14:paraId="78957D28" w14:textId="77777777" w:rsidR="00FB4F43" w:rsidRPr="00B73D26" w:rsidRDefault="00FB4F43" w:rsidP="006B5CC4"/>
    <w:p w14:paraId="725089E4" w14:textId="1B94988C" w:rsidR="009C566F" w:rsidRPr="00B73D26" w:rsidRDefault="0003600C" w:rsidP="006B5CC4">
      <w:pPr>
        <w:rPr>
          <w:color w:val="000000" w:themeColor="text1"/>
        </w:rPr>
      </w:pPr>
      <w:r>
        <w:t>Using the method described here</w:t>
      </w:r>
      <w:r w:rsidR="00FB4F43" w:rsidRPr="00B73D26">
        <w:t>, mice were immunized with EVs derived from OVA-expressing tumor cells cultured either under steady-state (untreated) or genotoxic stress conditions (oxaliplatin-treated). Only mice injected with EVs derived from tumor cells under genotoxic stress conditions induced potent activation of splenic cytotoxic T cells in recipient animals (</w:t>
      </w:r>
      <w:r w:rsidR="00FB4F43" w:rsidRPr="00B7528A">
        <w:rPr>
          <w:b/>
          <w:bCs/>
        </w:rPr>
        <w:t>Figure 3A</w:t>
      </w:r>
      <w:r w:rsidR="00FB4F43" w:rsidRPr="00B73D26">
        <w:t>). Injection of EVs derived from tumors under steady-state conditions resulted in some T cell activation, but that was not significantly different from T cell activation in mice injected with the PBS vehicle. These data show that under genotoxic stress, tumor cells can release potently immunogenic EVs. The production of IFN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FB4F43" w:rsidRPr="00B73D26">
        <w:t xml:space="preserve"> was particularly increased when splenocytes of tumor EV-treated animals were </w:t>
      </w:r>
      <w:r w:rsidR="00FB4F43" w:rsidRPr="00FF1367">
        <w:rPr>
          <w:i/>
          <w:iCs/>
        </w:rPr>
        <w:t>ex vivo</w:t>
      </w:r>
      <w:r w:rsidR="00FB4F43" w:rsidRPr="00B73D26">
        <w:t xml:space="preserve"> restimulated with the model tumor antigen OVA </w:t>
      </w:r>
      <w:r w:rsidR="00B7528A">
        <w:t>before</w:t>
      </w:r>
      <w:r w:rsidR="00FB4F43" w:rsidRPr="00B73D26">
        <w:t xml:space="preserve"> analysis (</w:t>
      </w:r>
      <w:r w:rsidR="00FB4F43" w:rsidRPr="00B7528A">
        <w:rPr>
          <w:b/>
          <w:bCs/>
        </w:rPr>
        <w:t>Figure 3B</w:t>
      </w:r>
      <w:r w:rsidR="00FB4F43" w:rsidRPr="00B73D26">
        <w:t>). These data suggest that tumor-derived EVs can induce tumor antigen-specific immune responses. Interestingly, IFN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FB4F43" w:rsidRPr="00B73D26">
        <w:t xml:space="preserve">-production – even though to a much lesser extent – is also detected in the absence of antigen-specific restimulation. </w:t>
      </w:r>
      <w:r w:rsidR="00A14D0C" w:rsidRPr="00B73D26">
        <w:t>Possibly</w:t>
      </w:r>
      <w:r w:rsidR="00FB4F43" w:rsidRPr="00B73D26">
        <w:t>, other melanoma-associated antigens, such as the differentiation antigen TRP2</w:t>
      </w:r>
      <w:r w:rsidR="00FB4F43" w:rsidRPr="00B73D26">
        <w:fldChar w:fldCharType="begin">
          <w:fldData xml:space="preserve">PEVuZE5vdGU+PENpdGU+PEF1dGhvcj5CbG9vbTwvQXV0aG9yPjxZZWFyPjE5OTc8L1llYXI+PFJl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</w:fldData>
        </w:fldChar>
      </w:r>
      <w:r w:rsidR="004176E4">
        <w:instrText xml:space="preserve"> ADDIN EN.CITE </w:instrText>
      </w:r>
      <w:r w:rsidR="004176E4">
        <w:fldChar w:fldCharType="begin">
          <w:fldData xml:space="preserve">PEVuZE5vdGU+PENpdGU+PEF1dGhvcj5CbG9vbTwvQXV0aG9yPjxZZWFyPjE5OTc8L1llYXI+PFJl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</w:fldData>
        </w:fldChar>
      </w:r>
      <w:r w:rsidR="004176E4">
        <w:instrText xml:space="preserve"> ADDIN EN.CITE.DATA </w:instrText>
      </w:r>
      <w:r w:rsidR="004176E4">
        <w:fldChar w:fldCharType="end"/>
      </w:r>
      <w:r w:rsidR="00FB4F43" w:rsidRPr="00B73D26">
        <w:fldChar w:fldCharType="separate"/>
      </w:r>
      <w:r w:rsidR="004176E4" w:rsidRPr="004176E4">
        <w:rPr>
          <w:noProof/>
          <w:vertAlign w:val="superscript"/>
        </w:rPr>
        <w:t>26</w:t>
      </w:r>
      <w:r w:rsidR="00FB4F43" w:rsidRPr="00B73D26">
        <w:fldChar w:fldCharType="end"/>
      </w:r>
      <w:r w:rsidR="00FB4F43" w:rsidRPr="00B73D26">
        <w:t>, may be targeted by some part of the EV-induced T cell response.</w:t>
      </w:r>
    </w:p>
    <w:p w14:paraId="079B5679" w14:textId="2A70AD9E" w:rsidR="006E4797" w:rsidRPr="00B73D26" w:rsidRDefault="006E4797" w:rsidP="006B5CC4">
      <w:pPr>
        <w:rPr>
          <w:color w:val="808080"/>
        </w:rPr>
      </w:pPr>
    </w:p>
    <w:p w14:paraId="6D510784" w14:textId="03501581" w:rsidR="006E4797" w:rsidRPr="00B73D26" w:rsidRDefault="00551D82" w:rsidP="006B5CC4">
      <w:pPr>
        <w:rPr>
          <w:color w:val="808080"/>
        </w:rPr>
      </w:pPr>
      <w:r w:rsidRPr="00B73D26">
        <w:rPr>
          <w:b/>
        </w:rPr>
        <w:lastRenderedPageBreak/>
        <w:t>FIGURE LEGENDS:</w:t>
      </w:r>
    </w:p>
    <w:p w14:paraId="50862E7F" w14:textId="77777777" w:rsidR="00B7528A" w:rsidRDefault="00B7528A" w:rsidP="006B5CC4">
      <w:pPr>
        <w:rPr>
          <w:b/>
          <w:bCs/>
          <w:color w:val="000000" w:themeColor="text1"/>
        </w:rPr>
      </w:pPr>
    </w:p>
    <w:p w14:paraId="18F83F33" w14:textId="015B69CF" w:rsidR="00A843F2" w:rsidRPr="00B12482" w:rsidRDefault="001F5A3D" w:rsidP="006B5CC4">
      <w:pPr>
        <w:rPr>
          <w:b/>
          <w:bCs/>
          <w:color w:val="000000" w:themeColor="text1"/>
        </w:rPr>
      </w:pPr>
      <w:r w:rsidRPr="00B73D26">
        <w:rPr>
          <w:b/>
          <w:bCs/>
          <w:color w:val="000000" w:themeColor="text1"/>
        </w:rPr>
        <w:t>Figure 1:</w:t>
      </w:r>
      <w:r w:rsidR="00B12482">
        <w:rPr>
          <w:b/>
          <w:bCs/>
          <w:color w:val="000000" w:themeColor="text1"/>
        </w:rPr>
        <w:t xml:space="preserve"> </w:t>
      </w:r>
      <w:r w:rsidRPr="004E5484">
        <w:rPr>
          <w:b/>
          <w:bCs/>
          <w:color w:val="000000" w:themeColor="text1"/>
        </w:rPr>
        <w:t>Pictographic overview of the protocol.</w:t>
      </w:r>
      <w:r w:rsidRPr="00B73D26">
        <w:rPr>
          <w:color w:val="000000" w:themeColor="text1"/>
        </w:rPr>
        <w:t xml:space="preserve"> </w:t>
      </w:r>
      <w:r w:rsidR="004E5484" w:rsidRPr="00FF1367">
        <w:rPr>
          <w:color w:val="000000" w:themeColor="text1"/>
        </w:rPr>
        <w:t>(</w:t>
      </w:r>
      <w:r w:rsidRPr="004E5484">
        <w:rPr>
          <w:b/>
          <w:bCs/>
          <w:color w:val="000000" w:themeColor="text1"/>
        </w:rPr>
        <w:t>A</w:t>
      </w:r>
      <w:r w:rsidRPr="00FF1367">
        <w:rPr>
          <w:color w:val="000000" w:themeColor="text1"/>
        </w:rPr>
        <w:t>)</w:t>
      </w:r>
      <w:r w:rsidRPr="00B73D26">
        <w:rPr>
          <w:color w:val="000000" w:themeColor="text1"/>
        </w:rPr>
        <w:t xml:space="preserve"> </w:t>
      </w:r>
      <w:r w:rsidR="0088040B" w:rsidRPr="00B73D26">
        <w:rPr>
          <w:color w:val="000000" w:themeColor="text1"/>
        </w:rPr>
        <w:t xml:space="preserve">Isolation procedure of EVs generated in </w:t>
      </w:r>
      <w:r w:rsidR="00901C9A" w:rsidRPr="00B73D26">
        <w:rPr>
          <w:color w:val="000000" w:themeColor="text1"/>
        </w:rPr>
        <w:t>tumor cell cultures resembling chemotherapy</w:t>
      </w:r>
      <w:r w:rsidR="00A843F2" w:rsidRPr="00B73D26">
        <w:rPr>
          <w:color w:val="000000" w:themeColor="text1"/>
        </w:rPr>
        <w:t xml:space="preserve">. </w:t>
      </w:r>
      <w:r w:rsidR="004E5484" w:rsidRPr="00FF1367">
        <w:rPr>
          <w:color w:val="000000" w:themeColor="text1"/>
        </w:rPr>
        <w:t>(</w:t>
      </w:r>
      <w:r w:rsidR="00A843F2" w:rsidRPr="004E5484">
        <w:rPr>
          <w:b/>
          <w:bCs/>
          <w:color w:val="000000" w:themeColor="text1"/>
        </w:rPr>
        <w:t>B</w:t>
      </w:r>
      <w:r w:rsidR="00A843F2" w:rsidRPr="00FF1367">
        <w:rPr>
          <w:color w:val="000000" w:themeColor="text1"/>
        </w:rPr>
        <w:t>)</w:t>
      </w:r>
      <w:r w:rsidR="00A843F2" w:rsidRPr="00B73D26">
        <w:rPr>
          <w:color w:val="000000" w:themeColor="text1"/>
        </w:rPr>
        <w:t xml:space="preserve"> </w:t>
      </w:r>
      <w:r w:rsidR="00C14435" w:rsidRPr="00B73D26">
        <w:rPr>
          <w:color w:val="000000" w:themeColor="text1"/>
        </w:rPr>
        <w:t>S</w:t>
      </w:r>
      <w:r w:rsidR="00145F3C" w:rsidRPr="00B73D26">
        <w:rPr>
          <w:color w:val="000000" w:themeColor="text1"/>
        </w:rPr>
        <w:t>chedule for the i</w:t>
      </w:r>
      <w:r w:rsidR="00A843F2" w:rsidRPr="00B73D26">
        <w:rPr>
          <w:color w:val="000000" w:themeColor="text1"/>
        </w:rPr>
        <w:t xml:space="preserve">mmunization of mice with EVs. </w:t>
      </w:r>
      <w:r w:rsidR="004E5484" w:rsidRPr="00FF1367">
        <w:rPr>
          <w:color w:val="000000" w:themeColor="text1"/>
        </w:rPr>
        <w:t>(</w:t>
      </w:r>
      <w:r w:rsidR="00A843F2" w:rsidRPr="004E5484">
        <w:rPr>
          <w:b/>
          <w:bCs/>
          <w:color w:val="000000" w:themeColor="text1"/>
        </w:rPr>
        <w:t>C</w:t>
      </w:r>
      <w:r w:rsidR="00A843F2" w:rsidRPr="00FF1367">
        <w:rPr>
          <w:color w:val="000000" w:themeColor="text1"/>
        </w:rPr>
        <w:t>)</w:t>
      </w:r>
      <w:r w:rsidR="00A843F2" w:rsidRPr="00B73D26">
        <w:rPr>
          <w:color w:val="000000" w:themeColor="text1"/>
        </w:rPr>
        <w:t xml:space="preserve"> </w:t>
      </w:r>
      <w:r w:rsidR="00474884" w:rsidRPr="00B73D26">
        <w:rPr>
          <w:color w:val="000000" w:themeColor="text1"/>
        </w:rPr>
        <w:t>S</w:t>
      </w:r>
      <w:r w:rsidR="00A843F2" w:rsidRPr="00B73D26">
        <w:rPr>
          <w:color w:val="000000" w:themeColor="text1"/>
        </w:rPr>
        <w:t xml:space="preserve">taining protocol for flow cytometry analysis of </w:t>
      </w:r>
      <w:r w:rsidR="00901C9A" w:rsidRPr="00B73D26">
        <w:rPr>
          <w:color w:val="000000" w:themeColor="text1"/>
        </w:rPr>
        <w:t>cytotoxic</w:t>
      </w:r>
      <w:r w:rsidR="001552DE" w:rsidRPr="00B73D26">
        <w:rPr>
          <w:color w:val="000000" w:themeColor="text1"/>
        </w:rPr>
        <w:t xml:space="preserve"> </w:t>
      </w:r>
      <w:r w:rsidR="00A843F2" w:rsidRPr="00B73D26">
        <w:rPr>
          <w:color w:val="000000" w:themeColor="text1"/>
        </w:rPr>
        <w:t>T cells.</w:t>
      </w:r>
    </w:p>
    <w:p w14:paraId="7B8EF3E5" w14:textId="362FA26F" w:rsidR="00145F3C" w:rsidRPr="00B73D26" w:rsidRDefault="00145F3C" w:rsidP="006B5CC4">
      <w:pPr>
        <w:rPr>
          <w:color w:val="000000" w:themeColor="text1"/>
        </w:rPr>
      </w:pPr>
    </w:p>
    <w:p w14:paraId="409E9A71" w14:textId="32559D6D" w:rsidR="00145F3C" w:rsidRPr="003A6EA3" w:rsidRDefault="00145F3C" w:rsidP="006B5CC4">
      <w:pPr>
        <w:rPr>
          <w:b/>
          <w:bCs/>
          <w:color w:val="000000" w:themeColor="text1"/>
        </w:rPr>
      </w:pPr>
      <w:r w:rsidRPr="00B73D26">
        <w:rPr>
          <w:b/>
          <w:bCs/>
          <w:color w:val="000000" w:themeColor="text1"/>
        </w:rPr>
        <w:t>Figure 2:</w:t>
      </w:r>
      <w:r w:rsidR="003A6EA3">
        <w:rPr>
          <w:b/>
          <w:bCs/>
          <w:color w:val="000000" w:themeColor="text1"/>
        </w:rPr>
        <w:t xml:space="preserve"> </w:t>
      </w:r>
      <w:r w:rsidR="00C14FD5" w:rsidRPr="003A6EA3">
        <w:rPr>
          <w:b/>
          <w:bCs/>
          <w:color w:val="000000" w:themeColor="text1"/>
        </w:rPr>
        <w:t>Flow cytometry g</w:t>
      </w:r>
      <w:r w:rsidRPr="003A6EA3">
        <w:rPr>
          <w:b/>
          <w:bCs/>
          <w:color w:val="000000" w:themeColor="text1"/>
        </w:rPr>
        <w:t>ating</w:t>
      </w:r>
      <w:r w:rsidR="00EC4198" w:rsidRPr="003A6EA3">
        <w:rPr>
          <w:b/>
          <w:bCs/>
          <w:color w:val="000000" w:themeColor="text1"/>
        </w:rPr>
        <w:t xml:space="preserve"> strategy</w:t>
      </w:r>
      <w:r w:rsidRPr="003A6EA3">
        <w:rPr>
          <w:b/>
          <w:bCs/>
          <w:color w:val="000000" w:themeColor="text1"/>
        </w:rPr>
        <w:t xml:space="preserve"> to analyze </w:t>
      </w:r>
      <w:r w:rsidR="008A341B" w:rsidRPr="003A6EA3">
        <w:rPr>
          <w:b/>
          <w:bCs/>
          <w:color w:val="000000" w:themeColor="text1"/>
        </w:rPr>
        <w:t>cytotoxic</w:t>
      </w:r>
      <w:r w:rsidRPr="003A6EA3">
        <w:rPr>
          <w:b/>
          <w:bCs/>
          <w:color w:val="000000" w:themeColor="text1"/>
        </w:rPr>
        <w:t xml:space="preserve"> T cell </w:t>
      </w:r>
      <w:r w:rsidR="008A341B" w:rsidRPr="003A6EA3">
        <w:rPr>
          <w:b/>
          <w:bCs/>
          <w:color w:val="000000" w:themeColor="text1"/>
        </w:rPr>
        <w:t xml:space="preserve">activation </w:t>
      </w:r>
      <w:r w:rsidRPr="003A6EA3">
        <w:rPr>
          <w:b/>
          <w:bCs/>
          <w:color w:val="000000" w:themeColor="text1"/>
        </w:rPr>
        <w:t>in the spleen.</w:t>
      </w:r>
      <w:r w:rsidRPr="00B73D26">
        <w:rPr>
          <w:color w:val="000000" w:themeColor="text1"/>
        </w:rPr>
        <w:t xml:space="preserve"> </w:t>
      </w:r>
      <w:r w:rsidR="00E25E23" w:rsidRPr="00B73D26">
        <w:rPr>
          <w:color w:val="000000" w:themeColor="text1"/>
        </w:rPr>
        <w:t>The n</w:t>
      </w:r>
      <w:r w:rsidR="00EB6012" w:rsidRPr="00B73D26">
        <w:rPr>
          <w:color w:val="000000" w:themeColor="text1"/>
        </w:rPr>
        <w:t>umbers represen</w:t>
      </w:r>
      <w:r w:rsidR="00264EC6" w:rsidRPr="00B73D26">
        <w:rPr>
          <w:color w:val="000000" w:themeColor="text1"/>
        </w:rPr>
        <w:t xml:space="preserve">t </w:t>
      </w:r>
      <w:r w:rsidR="00031255" w:rsidRPr="00B73D26">
        <w:rPr>
          <w:color w:val="000000" w:themeColor="text1"/>
        </w:rPr>
        <w:t xml:space="preserve">the </w:t>
      </w:r>
      <w:r w:rsidR="00264EC6" w:rsidRPr="00B73D26">
        <w:rPr>
          <w:color w:val="000000" w:themeColor="text1"/>
        </w:rPr>
        <w:t xml:space="preserve">percentage of </w:t>
      </w:r>
      <w:r w:rsidR="00031255" w:rsidRPr="00B73D26">
        <w:rPr>
          <w:color w:val="000000" w:themeColor="text1"/>
        </w:rPr>
        <w:t>its</w:t>
      </w:r>
      <w:r w:rsidR="00F715FF" w:rsidRPr="00B73D26">
        <w:rPr>
          <w:color w:val="000000" w:themeColor="text1"/>
        </w:rPr>
        <w:t xml:space="preserve"> respective </w:t>
      </w:r>
      <w:r w:rsidR="00264EC6" w:rsidRPr="00B73D26">
        <w:rPr>
          <w:color w:val="000000" w:themeColor="text1"/>
        </w:rPr>
        <w:t>parent population.</w:t>
      </w:r>
      <w:r w:rsidR="004C3A6F" w:rsidRPr="00B73D26">
        <w:rPr>
          <w:color w:val="000000" w:themeColor="text1"/>
        </w:rPr>
        <w:t xml:space="preserve"> </w:t>
      </w:r>
      <w:r w:rsidRPr="00450D0C">
        <w:rPr>
          <w:iCs/>
          <w:color w:val="000000" w:themeColor="text1"/>
        </w:rPr>
        <w:t>FSC-A</w:t>
      </w:r>
      <w:r w:rsidR="004C3A6F" w:rsidRPr="00450D0C">
        <w:rPr>
          <w:iCs/>
          <w:color w:val="000000" w:themeColor="text1"/>
        </w:rPr>
        <w:t>:</w:t>
      </w:r>
      <w:r w:rsidRPr="00450D0C">
        <w:rPr>
          <w:iCs/>
          <w:color w:val="000000" w:themeColor="text1"/>
        </w:rPr>
        <w:t xml:space="preserve"> forward scatter area; FSC-H</w:t>
      </w:r>
      <w:r w:rsidR="004C3A6F" w:rsidRPr="00450D0C">
        <w:rPr>
          <w:iCs/>
          <w:color w:val="000000" w:themeColor="text1"/>
        </w:rPr>
        <w:t>:</w:t>
      </w:r>
      <w:r w:rsidRPr="00450D0C">
        <w:rPr>
          <w:iCs/>
          <w:color w:val="000000" w:themeColor="text1"/>
        </w:rPr>
        <w:t xml:space="preserve"> forward scatter height</w:t>
      </w:r>
      <w:r w:rsidR="00A21F55" w:rsidRPr="00450D0C">
        <w:rPr>
          <w:iCs/>
          <w:color w:val="000000" w:themeColor="text1"/>
        </w:rPr>
        <w:t>; SSC: sideward scatter</w:t>
      </w:r>
      <w:r w:rsidR="002C7A28" w:rsidRPr="00450D0C">
        <w:rPr>
          <w:iCs/>
          <w:color w:val="000000" w:themeColor="text1"/>
        </w:rPr>
        <w:t>; liv</w:t>
      </w:r>
      <w:r w:rsidR="00F97F67" w:rsidRPr="00450D0C">
        <w:rPr>
          <w:iCs/>
          <w:color w:val="000000" w:themeColor="text1"/>
        </w:rPr>
        <w:t>e</w:t>
      </w:r>
      <w:r w:rsidR="002C7A28" w:rsidRPr="00450D0C">
        <w:rPr>
          <w:iCs/>
          <w:color w:val="000000" w:themeColor="text1"/>
        </w:rPr>
        <w:t xml:space="preserve">/dead: cell </w:t>
      </w:r>
      <w:r w:rsidR="0088040B" w:rsidRPr="00450D0C">
        <w:rPr>
          <w:iCs/>
          <w:color w:val="000000" w:themeColor="text1"/>
        </w:rPr>
        <w:t>death</w:t>
      </w:r>
      <w:r w:rsidR="002C7A28" w:rsidRPr="00450D0C">
        <w:rPr>
          <w:iCs/>
          <w:color w:val="000000" w:themeColor="text1"/>
        </w:rPr>
        <w:t xml:space="preserve"> marker</w:t>
      </w:r>
      <w:r w:rsidR="00A21F55" w:rsidRPr="00450D0C">
        <w:rPr>
          <w:iCs/>
          <w:color w:val="000000" w:themeColor="text1"/>
        </w:rPr>
        <w:t>.</w:t>
      </w:r>
    </w:p>
    <w:p w14:paraId="5C775B1B" w14:textId="3675180E" w:rsidR="00145F3C" w:rsidRPr="00B73D26" w:rsidRDefault="00145F3C" w:rsidP="006B5CC4">
      <w:pPr>
        <w:rPr>
          <w:color w:val="000000" w:themeColor="text1"/>
        </w:rPr>
      </w:pPr>
    </w:p>
    <w:p w14:paraId="4528A156" w14:textId="4072376F" w:rsidR="008A341B" w:rsidRPr="007C0ACA" w:rsidRDefault="008A341B" w:rsidP="006B5CC4">
      <w:pPr>
        <w:rPr>
          <w:b/>
          <w:bCs/>
          <w:color w:val="000000" w:themeColor="text1"/>
        </w:rPr>
      </w:pPr>
      <w:r w:rsidRPr="00B73D26">
        <w:rPr>
          <w:b/>
          <w:bCs/>
          <w:color w:val="000000" w:themeColor="text1"/>
        </w:rPr>
        <w:t>Figure 3:</w:t>
      </w:r>
      <w:r w:rsidR="007C0ACA">
        <w:rPr>
          <w:b/>
          <w:bCs/>
          <w:color w:val="000000" w:themeColor="text1"/>
        </w:rPr>
        <w:t xml:space="preserve"> </w:t>
      </w:r>
      <w:r w:rsidR="00882C74" w:rsidRPr="007C0ACA">
        <w:rPr>
          <w:b/>
          <w:bCs/>
          <w:color w:val="000000" w:themeColor="text1"/>
        </w:rPr>
        <w:t xml:space="preserve">EVs </w:t>
      </w:r>
      <w:r w:rsidR="00252854" w:rsidRPr="007C0ACA">
        <w:rPr>
          <w:b/>
          <w:bCs/>
          <w:color w:val="000000" w:themeColor="text1"/>
        </w:rPr>
        <w:t xml:space="preserve">derived from tumor cells under genotoxic stress can </w:t>
      </w:r>
      <w:r w:rsidR="00882C74" w:rsidRPr="007C0ACA">
        <w:rPr>
          <w:b/>
          <w:bCs/>
          <w:color w:val="000000" w:themeColor="text1"/>
        </w:rPr>
        <w:t>induce antigen-specific T cell responses in recipient animals</w:t>
      </w:r>
      <w:r w:rsidR="00EE3ED2" w:rsidRPr="007C0ACA">
        <w:rPr>
          <w:b/>
          <w:bCs/>
          <w:color w:val="000000" w:themeColor="text1"/>
        </w:rPr>
        <w:t>.</w:t>
      </w:r>
      <w:r w:rsidR="00EE3ED2" w:rsidRPr="00B73D26">
        <w:rPr>
          <w:color w:val="000000" w:themeColor="text1"/>
        </w:rPr>
        <w:t xml:space="preserve"> </w:t>
      </w:r>
      <w:r w:rsidR="007C0ACA" w:rsidRPr="00FF1367">
        <w:rPr>
          <w:color w:val="000000" w:themeColor="text1"/>
        </w:rPr>
        <w:t>(</w:t>
      </w:r>
      <w:r w:rsidR="00252854" w:rsidRPr="007C0ACA">
        <w:rPr>
          <w:b/>
          <w:bCs/>
          <w:color w:val="000000" w:themeColor="text1"/>
        </w:rPr>
        <w:t>A</w:t>
      </w:r>
      <w:r w:rsidR="00252854" w:rsidRPr="00FF1367">
        <w:rPr>
          <w:color w:val="000000" w:themeColor="text1"/>
        </w:rPr>
        <w:t>)</w:t>
      </w:r>
      <w:r w:rsidR="00252854" w:rsidRPr="00B73D26">
        <w:rPr>
          <w:color w:val="000000" w:themeColor="text1"/>
        </w:rPr>
        <w:t xml:space="preserve"> Mice were immunized with EVs derived from tumor cells cultured either under steady-state (untreated) or genotoxic stress conditions (oxaliplatin-treated). Vehicle (PBS) injections were used as a negative control. IFN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252854" w:rsidRPr="00B73D26" w:rsidDel="00252854">
        <w:rPr>
          <w:color w:val="000000" w:themeColor="text1"/>
        </w:rPr>
        <w:t xml:space="preserve"> </w:t>
      </w:r>
      <w:r w:rsidR="00252854" w:rsidRPr="00B73D26">
        <w:rPr>
          <w:color w:val="000000" w:themeColor="text1"/>
        </w:rPr>
        <w:t>production by cytotoxic T cells in the spleen upon EV immunization was determined</w:t>
      </w:r>
      <w:r w:rsidR="0017182F" w:rsidRPr="00B73D26">
        <w:rPr>
          <w:color w:val="000000" w:themeColor="text1"/>
        </w:rPr>
        <w:t xml:space="preserve">. </w:t>
      </w:r>
      <w:r w:rsidR="00B47D23">
        <w:rPr>
          <w:color w:val="000000" w:themeColor="text1"/>
        </w:rPr>
        <w:t>With this</w:t>
      </w:r>
      <w:r w:rsidR="00252854" w:rsidRPr="00B73D26">
        <w:rPr>
          <w:color w:val="000000" w:themeColor="text1"/>
        </w:rPr>
        <w:t xml:space="preserve">, </w:t>
      </w:r>
      <w:r w:rsidR="002C7A28" w:rsidRPr="00B73D26">
        <w:rPr>
          <w:color w:val="000000" w:themeColor="text1"/>
        </w:rPr>
        <w:t>s</w:t>
      </w:r>
      <w:r w:rsidR="0019295B" w:rsidRPr="00B73D26">
        <w:rPr>
          <w:color w:val="000000" w:themeColor="text1"/>
        </w:rPr>
        <w:t>plenic cell suspensions were restimulated with ovalbumin</w:t>
      </w:r>
      <w:r w:rsidR="0088040B" w:rsidRPr="00B73D26">
        <w:rPr>
          <w:color w:val="000000" w:themeColor="text1"/>
        </w:rPr>
        <w:t xml:space="preserve"> </w:t>
      </w:r>
      <w:r w:rsidR="0088040B" w:rsidRPr="00AF5439">
        <w:rPr>
          <w:i/>
          <w:iCs/>
          <w:color w:val="000000" w:themeColor="text1"/>
        </w:rPr>
        <w:t>ex vivo</w:t>
      </w:r>
      <w:r w:rsidR="00252854" w:rsidRPr="00B73D26">
        <w:rPr>
          <w:color w:val="000000" w:themeColor="text1"/>
        </w:rPr>
        <w:t xml:space="preserve"> </w:t>
      </w:r>
      <w:r w:rsidR="00AF5439">
        <w:rPr>
          <w:color w:val="000000" w:themeColor="text1"/>
        </w:rPr>
        <w:t>before</w:t>
      </w:r>
      <w:r w:rsidR="00252854" w:rsidRPr="00B73D26">
        <w:rPr>
          <w:color w:val="000000" w:themeColor="text1"/>
        </w:rPr>
        <w:t xml:space="preserve"> analysis</w:t>
      </w:r>
      <w:r w:rsidR="0019295B" w:rsidRPr="00B73D26">
        <w:rPr>
          <w:color w:val="000000" w:themeColor="text1"/>
        </w:rPr>
        <w:t xml:space="preserve">. </w:t>
      </w:r>
      <w:r w:rsidR="007C0ACA" w:rsidRPr="00FF1367">
        <w:rPr>
          <w:color w:val="000000" w:themeColor="text1"/>
        </w:rPr>
        <w:t>(</w:t>
      </w:r>
      <w:r w:rsidR="00A839BF" w:rsidRPr="007C0ACA">
        <w:rPr>
          <w:b/>
          <w:bCs/>
          <w:color w:val="000000" w:themeColor="text1"/>
        </w:rPr>
        <w:t>B</w:t>
      </w:r>
      <w:r w:rsidR="00A839BF" w:rsidRPr="00FF1367">
        <w:rPr>
          <w:color w:val="000000" w:themeColor="text1"/>
        </w:rPr>
        <w:t>)</w:t>
      </w:r>
      <w:r w:rsidR="00A839BF" w:rsidRPr="00B73D26">
        <w:rPr>
          <w:color w:val="000000" w:themeColor="text1"/>
        </w:rPr>
        <w:t xml:space="preserve"> </w:t>
      </w:r>
      <w:r w:rsidR="00252854" w:rsidRPr="00B73D26">
        <w:rPr>
          <w:color w:val="000000" w:themeColor="text1"/>
        </w:rPr>
        <w:t xml:space="preserve">Mice were treated with EVs derived from tumor cells under genotoxic stress conditions </w:t>
      </w:r>
      <w:r w:rsidR="003E0DCE" w:rsidRPr="00B73D26">
        <w:rPr>
          <w:color w:val="000000" w:themeColor="text1"/>
        </w:rPr>
        <w:t xml:space="preserve">as described above. Splenic </w:t>
      </w:r>
      <w:r w:rsidR="00252854" w:rsidRPr="00B73D26">
        <w:rPr>
          <w:color w:val="000000" w:themeColor="text1"/>
        </w:rPr>
        <w:t>T cell activation was determined</w:t>
      </w:r>
      <w:r w:rsidR="003E0DCE" w:rsidRPr="00B73D26">
        <w:rPr>
          <w:color w:val="000000" w:themeColor="text1"/>
        </w:rPr>
        <w:t xml:space="preserve"> after </w:t>
      </w:r>
      <w:r w:rsidR="003E0DCE" w:rsidRPr="00FF1367">
        <w:rPr>
          <w:i/>
          <w:iCs/>
          <w:color w:val="000000" w:themeColor="text1"/>
        </w:rPr>
        <w:t>ex vivo</w:t>
      </w:r>
      <w:r w:rsidR="003E0DCE" w:rsidRPr="00B73D26">
        <w:rPr>
          <w:color w:val="000000" w:themeColor="text1"/>
        </w:rPr>
        <w:t xml:space="preserve"> restimulation either in </w:t>
      </w:r>
      <w:r w:rsidR="00AF5439">
        <w:rPr>
          <w:color w:val="000000" w:themeColor="text1"/>
        </w:rPr>
        <w:t xml:space="preserve">the </w:t>
      </w:r>
      <w:r w:rsidR="003E0DCE" w:rsidRPr="00B73D26">
        <w:rPr>
          <w:color w:val="000000" w:themeColor="text1"/>
        </w:rPr>
        <w:t>presence or absence of ovalbumin.</w:t>
      </w:r>
      <w:r w:rsidR="00882C74" w:rsidRPr="00B73D26">
        <w:rPr>
          <w:color w:val="000000" w:themeColor="text1"/>
        </w:rPr>
        <w:t xml:space="preserve"> </w:t>
      </w:r>
      <w:r w:rsidR="004B5498" w:rsidRPr="00B73D26">
        <w:rPr>
          <w:color w:val="000000" w:themeColor="text1"/>
        </w:rPr>
        <w:t>Bars depict</w:t>
      </w:r>
      <w:r w:rsidR="008F07D0" w:rsidRPr="00B73D26">
        <w:rPr>
          <w:color w:val="000000" w:themeColor="text1"/>
        </w:rPr>
        <w:t xml:space="preserve"> the mean per group </w:t>
      </w:r>
      <w:r w:rsidR="004B5498" w:rsidRPr="00B73D26">
        <w:rPr>
          <w:color w:val="000000" w:themeColor="text1"/>
        </w:rPr>
        <w:t xml:space="preserve">and whiskers </w:t>
      </w:r>
      <w:r w:rsidR="00F715FF" w:rsidRPr="00B73D26">
        <w:rPr>
          <w:color w:val="000000" w:themeColor="text1"/>
        </w:rPr>
        <w:t>its</w:t>
      </w:r>
      <w:r w:rsidR="004B5498" w:rsidRPr="00B73D26">
        <w:rPr>
          <w:color w:val="000000" w:themeColor="text1"/>
        </w:rPr>
        <w:t xml:space="preserve"> standard error</w:t>
      </w:r>
      <w:r w:rsidR="00610FF0" w:rsidRPr="00B73D26">
        <w:rPr>
          <w:color w:val="000000" w:themeColor="text1"/>
        </w:rPr>
        <w:t xml:space="preserve">. </w:t>
      </w:r>
      <w:r w:rsidR="00AF5439">
        <w:rPr>
          <w:color w:val="000000" w:themeColor="text1"/>
        </w:rPr>
        <w:t>The one-way analysis of variance (ANOVA) test with Bonferroni posttest was used for multiple statistical comparisons of a dataset</w:t>
      </w:r>
      <w:r w:rsidR="003B69AA" w:rsidRPr="00B73D26">
        <w:rPr>
          <w:color w:val="000000" w:themeColor="text1"/>
        </w:rPr>
        <w:t>. The significance level was set at P &lt; 0.05, P &lt; 0.01, and P &lt; 0.001 and is indicated here with asterisks (*, **, and ***)</w:t>
      </w:r>
      <w:r w:rsidR="00F715FF" w:rsidRPr="00B73D26">
        <w:rPr>
          <w:i/>
          <w:iCs/>
          <w:color w:val="000000" w:themeColor="text1"/>
        </w:rPr>
        <w:t>.</w:t>
      </w:r>
    </w:p>
    <w:p w14:paraId="71B9D6AD" w14:textId="77777777" w:rsidR="003B69AA" w:rsidRPr="00B73D26" w:rsidRDefault="003B69AA" w:rsidP="006B5CC4">
      <w:pPr>
        <w:rPr>
          <w:b/>
          <w:bCs/>
          <w:color w:val="000000" w:themeColor="text1"/>
        </w:rPr>
      </w:pPr>
    </w:p>
    <w:p w14:paraId="507CAC88" w14:textId="198534D8" w:rsidR="00587374" w:rsidRPr="00B73D26" w:rsidRDefault="00551D82" w:rsidP="006B5CC4">
      <w:pPr>
        <w:rPr>
          <w:b/>
        </w:rPr>
      </w:pPr>
      <w:r w:rsidRPr="00B73D26">
        <w:rPr>
          <w:b/>
        </w:rPr>
        <w:t>DISCUSSION:</w:t>
      </w:r>
    </w:p>
    <w:p w14:paraId="07803F5D" w14:textId="26490F92" w:rsidR="00015317" w:rsidRPr="00B73D26" w:rsidRDefault="00E52F5D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This protocol provides an immunological </w:t>
      </w:r>
      <w:r w:rsidRPr="008173DD">
        <w:rPr>
          <w:i/>
          <w:iCs/>
          <w:color w:val="000000" w:themeColor="text1"/>
        </w:rPr>
        <w:t>in vivo</w:t>
      </w:r>
      <w:r w:rsidRPr="00B73D26">
        <w:rPr>
          <w:color w:val="000000" w:themeColor="text1"/>
        </w:rPr>
        <w:t xml:space="preserve"> assessment of EVs derived from melanoma cells under </w:t>
      </w:r>
      <w:r w:rsidR="008D607D" w:rsidRPr="00B73D26">
        <w:rPr>
          <w:color w:val="000000" w:themeColor="text1"/>
        </w:rPr>
        <w:t>chemotherapy-</w:t>
      </w:r>
      <w:r w:rsidRPr="00B73D26">
        <w:rPr>
          <w:color w:val="000000" w:themeColor="text1"/>
        </w:rPr>
        <w:t xml:space="preserve">induced stress while </w:t>
      </w:r>
      <w:r w:rsidR="00241922">
        <w:rPr>
          <w:color w:val="000000" w:themeColor="text1"/>
        </w:rPr>
        <w:t>adapting</w:t>
      </w:r>
      <w:r w:rsidRPr="00B73D26">
        <w:rPr>
          <w:color w:val="000000" w:themeColor="text1"/>
        </w:rPr>
        <w:t xml:space="preserve"> to EVs emitted from various cancers under various treatments. I</w:t>
      </w:r>
      <w:r w:rsidR="00934E8E" w:rsidRPr="00B73D26">
        <w:rPr>
          <w:color w:val="000000" w:themeColor="text1"/>
        </w:rPr>
        <w:t>mmuniz</w:t>
      </w:r>
      <w:r w:rsidRPr="00B73D26">
        <w:rPr>
          <w:color w:val="000000" w:themeColor="text1"/>
        </w:rPr>
        <w:t>ing mice</w:t>
      </w:r>
      <w:r w:rsidR="00934E8E" w:rsidRPr="00B73D26">
        <w:rPr>
          <w:color w:val="000000" w:themeColor="text1"/>
        </w:rPr>
        <w:t xml:space="preserve"> with EVs derived from </w:t>
      </w:r>
      <w:r w:rsidR="00A4451E" w:rsidRPr="00B73D26">
        <w:rPr>
          <w:color w:val="000000" w:themeColor="text1"/>
        </w:rPr>
        <w:t>oxaliplatin-</w:t>
      </w:r>
      <w:r w:rsidR="00934E8E" w:rsidRPr="00B73D26">
        <w:rPr>
          <w:color w:val="000000" w:themeColor="text1"/>
        </w:rPr>
        <w:t>treated B16</w:t>
      </w:r>
      <w:r w:rsidR="00F949E0">
        <w:rPr>
          <w:color w:val="000000" w:themeColor="text1"/>
        </w:rPr>
        <w:t>-</w:t>
      </w:r>
      <w:r w:rsidR="00934E8E" w:rsidRPr="00B73D26">
        <w:rPr>
          <w:color w:val="000000" w:themeColor="text1"/>
        </w:rPr>
        <w:t>OVA cells</w:t>
      </w:r>
      <w:r w:rsidR="00311081" w:rsidRPr="00B73D26">
        <w:rPr>
          <w:color w:val="000000" w:themeColor="text1"/>
        </w:rPr>
        <w:t>,</w:t>
      </w:r>
      <w:r w:rsidR="00934E8E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 xml:space="preserve">for instance, </w:t>
      </w:r>
      <w:r w:rsidR="00934E8E" w:rsidRPr="00B73D26">
        <w:rPr>
          <w:color w:val="000000" w:themeColor="text1"/>
        </w:rPr>
        <w:t>expands IFN</w:t>
      </w:r>
      <w:r w:rsidR="008D607D" w:rsidRPr="00B73D26">
        <w:rPr>
          <w:color w:val="000000" w:themeColor="text1"/>
        </w:rPr>
        <w:t>-</w:t>
      </w:r>
      <m:oMath>
        <m:r>
          <w:rPr>
            <w:rFonts w:ascii="Cambria Math" w:hAnsi="Cambria Math"/>
            <w:color w:val="000000" w:themeColor="text1"/>
          </w:rPr>
          <m:t>γ</m:t>
        </m:r>
      </m:oMath>
      <w:r w:rsidR="009428CE" w:rsidRPr="00B73D26">
        <w:rPr>
          <w:color w:val="000000" w:themeColor="text1"/>
        </w:rPr>
        <w:t>-</w:t>
      </w:r>
      <w:r w:rsidR="00934E8E" w:rsidRPr="00B73D26">
        <w:rPr>
          <w:color w:val="000000" w:themeColor="text1"/>
        </w:rPr>
        <w:t>producing CD8</w:t>
      </w:r>
      <w:r w:rsidR="00934E8E" w:rsidRPr="00B73D26">
        <w:rPr>
          <w:color w:val="000000" w:themeColor="text1"/>
          <w:vertAlign w:val="superscript"/>
        </w:rPr>
        <w:t>+</w:t>
      </w:r>
      <w:r w:rsidR="00934E8E" w:rsidRPr="00B73D26">
        <w:rPr>
          <w:color w:val="000000" w:themeColor="text1"/>
        </w:rPr>
        <w:t xml:space="preserve"> T cells in the </w:t>
      </w:r>
      <w:r w:rsidR="00311081" w:rsidRPr="00B73D26">
        <w:rPr>
          <w:color w:val="000000" w:themeColor="text1"/>
        </w:rPr>
        <w:t>spleen</w:t>
      </w:r>
      <w:r w:rsidR="00562EA4" w:rsidRPr="00B73D26">
        <w:rPr>
          <w:color w:val="000000" w:themeColor="text1"/>
        </w:rPr>
        <w:t>,</w:t>
      </w:r>
      <w:r w:rsidR="00EE3ED2" w:rsidRPr="00B73D26">
        <w:rPr>
          <w:color w:val="000000" w:themeColor="text1"/>
        </w:rPr>
        <w:t xml:space="preserve"> which </w:t>
      </w:r>
      <w:r w:rsidR="00C81F9D" w:rsidRPr="00B73D26">
        <w:rPr>
          <w:color w:val="000000" w:themeColor="text1"/>
        </w:rPr>
        <w:t xml:space="preserve">are </w:t>
      </w:r>
      <w:r w:rsidR="00EE3ED2" w:rsidRPr="00B73D26">
        <w:rPr>
          <w:color w:val="000000" w:themeColor="text1"/>
        </w:rPr>
        <w:t xml:space="preserve">further stimulated by </w:t>
      </w:r>
      <w:r w:rsidR="00EE3ED2" w:rsidRPr="00FF1367">
        <w:rPr>
          <w:i/>
          <w:iCs/>
          <w:color w:val="000000" w:themeColor="text1"/>
        </w:rPr>
        <w:t>ex vivo</w:t>
      </w:r>
      <w:r w:rsidR="00EE3ED2" w:rsidRPr="00B73D26">
        <w:rPr>
          <w:color w:val="000000" w:themeColor="text1"/>
        </w:rPr>
        <w:t xml:space="preserve"> incubation with ovalbumin</w:t>
      </w:r>
      <w:r w:rsidR="00934E8E" w:rsidRPr="00B73D26">
        <w:rPr>
          <w:color w:val="000000" w:themeColor="text1"/>
        </w:rPr>
        <w:t>, indicating a tumor-</w:t>
      </w:r>
      <w:r w:rsidR="003401F3" w:rsidRPr="00B73D26">
        <w:rPr>
          <w:color w:val="000000" w:themeColor="text1"/>
        </w:rPr>
        <w:t xml:space="preserve">specific </w:t>
      </w:r>
      <w:r w:rsidR="00934E8E" w:rsidRPr="00B73D26">
        <w:rPr>
          <w:color w:val="000000" w:themeColor="text1"/>
        </w:rPr>
        <w:t xml:space="preserve">immune response. </w:t>
      </w:r>
      <w:r w:rsidR="00181B0E" w:rsidRPr="00B73D26">
        <w:rPr>
          <w:color w:val="000000" w:themeColor="text1"/>
        </w:rPr>
        <w:t xml:space="preserve">Thus, </w:t>
      </w:r>
      <w:r w:rsidR="00431D97" w:rsidRPr="00B73D26">
        <w:rPr>
          <w:color w:val="000000" w:themeColor="text1"/>
        </w:rPr>
        <w:t>d</w:t>
      </w:r>
      <w:r w:rsidR="00983866" w:rsidRPr="00B73D26">
        <w:rPr>
          <w:color w:val="000000" w:themeColor="text1"/>
        </w:rPr>
        <w:t xml:space="preserve">etection of immunogenic EVs </w:t>
      </w:r>
      <w:r w:rsidR="00181B0E" w:rsidRPr="00B73D26">
        <w:rPr>
          <w:color w:val="000000" w:themeColor="text1"/>
        </w:rPr>
        <w:t xml:space="preserve">by screening through this protocol </w:t>
      </w:r>
      <w:r w:rsidRPr="00B73D26">
        <w:rPr>
          <w:color w:val="000000" w:themeColor="text1"/>
        </w:rPr>
        <w:t>facilitates</w:t>
      </w:r>
      <w:r w:rsidR="00983866" w:rsidRPr="00B73D26">
        <w:rPr>
          <w:color w:val="000000" w:themeColor="text1"/>
        </w:rPr>
        <w:t xml:space="preserve"> a more comprehensive understanding of conventional cancer therapies and </w:t>
      </w:r>
      <w:r w:rsidRPr="00B73D26">
        <w:rPr>
          <w:color w:val="000000" w:themeColor="text1"/>
        </w:rPr>
        <w:t>enables a focused investigation into the role</w:t>
      </w:r>
      <w:r w:rsidR="00730487" w:rsidRPr="00B73D26">
        <w:rPr>
          <w:color w:val="000000" w:themeColor="text1"/>
        </w:rPr>
        <w:t xml:space="preserve"> of EVs</w:t>
      </w:r>
      <w:r w:rsidRPr="00B73D26">
        <w:rPr>
          <w:color w:val="000000" w:themeColor="text1"/>
        </w:rPr>
        <w:t xml:space="preserve"> in cancer immunology.</w:t>
      </w:r>
    </w:p>
    <w:p w14:paraId="29ADF68A" w14:textId="77777777" w:rsidR="008F1116" w:rsidRPr="00B73D26" w:rsidRDefault="008F1116" w:rsidP="006B5CC4">
      <w:pPr>
        <w:rPr>
          <w:color w:val="000000" w:themeColor="text1"/>
        </w:rPr>
      </w:pPr>
    </w:p>
    <w:p w14:paraId="0C426929" w14:textId="2CF6899E" w:rsidR="00B34416" w:rsidRDefault="00431D97" w:rsidP="006B5CC4">
      <w:pPr>
        <w:rPr>
          <w:color w:val="000000" w:themeColor="text1"/>
        </w:rPr>
      </w:pPr>
      <w:r w:rsidRPr="00B73D26">
        <w:rPr>
          <w:color w:val="000000" w:themeColor="text1"/>
        </w:rPr>
        <w:t>Of note, experiments with EVs require some special considerations. In this protocol</w:t>
      </w:r>
      <w:r w:rsidR="00534EE4" w:rsidRPr="00B73D26">
        <w:rPr>
          <w:color w:val="000000" w:themeColor="text1"/>
        </w:rPr>
        <w:t>, EVs</w:t>
      </w:r>
      <w:r w:rsidR="001E21F4" w:rsidRPr="00B73D26">
        <w:rPr>
          <w:color w:val="000000" w:themeColor="text1"/>
        </w:rPr>
        <w:t xml:space="preserve"> are </w:t>
      </w:r>
      <w:r w:rsidR="008D607D" w:rsidRPr="00B73D26">
        <w:rPr>
          <w:color w:val="000000" w:themeColor="text1"/>
        </w:rPr>
        <w:t xml:space="preserve">semi-quantitatively normalized </w:t>
      </w:r>
      <w:r w:rsidR="001E21F4" w:rsidRPr="00B73D26">
        <w:rPr>
          <w:color w:val="000000" w:themeColor="text1"/>
        </w:rPr>
        <w:t xml:space="preserve">to the </w:t>
      </w:r>
      <w:r w:rsidR="002F3722" w:rsidRPr="00B73D26">
        <w:rPr>
          <w:color w:val="000000" w:themeColor="text1"/>
        </w:rPr>
        <w:t xml:space="preserve">number </w:t>
      </w:r>
      <w:r w:rsidR="001E21F4" w:rsidRPr="00B73D26">
        <w:rPr>
          <w:color w:val="000000" w:themeColor="text1"/>
        </w:rPr>
        <w:t>of tumor cells released</w:t>
      </w:r>
      <w:r w:rsidR="00F376D9">
        <w:rPr>
          <w:color w:val="000000" w:themeColor="text1"/>
        </w:rPr>
        <w:t xml:space="preserve"> </w:t>
      </w:r>
      <w:r w:rsidR="001E21F4" w:rsidRPr="00B73D26">
        <w:rPr>
          <w:color w:val="000000" w:themeColor="text1"/>
        </w:rPr>
        <w:t>within 24 h</w:t>
      </w:r>
      <w:r w:rsidR="002C42E3" w:rsidRPr="00B73D26">
        <w:rPr>
          <w:color w:val="000000" w:themeColor="text1"/>
        </w:rPr>
        <w:t xml:space="preserve">. This </w:t>
      </w:r>
      <w:r w:rsidR="002F3722" w:rsidRPr="00B73D26">
        <w:rPr>
          <w:color w:val="000000" w:themeColor="text1"/>
        </w:rPr>
        <w:t xml:space="preserve">approach </w:t>
      </w:r>
      <w:r w:rsidR="002C42E3" w:rsidRPr="00B73D26">
        <w:rPr>
          <w:color w:val="000000" w:themeColor="text1"/>
        </w:rPr>
        <w:t>reflects the aim to identify enhanced immunogenicity</w:t>
      </w:r>
      <w:r w:rsidR="00562EA4" w:rsidRPr="00B73D26">
        <w:rPr>
          <w:color w:val="000000" w:themeColor="text1"/>
        </w:rPr>
        <w:t>,</w:t>
      </w:r>
      <w:r w:rsidR="002C42E3" w:rsidRPr="00B73D26">
        <w:rPr>
          <w:color w:val="000000" w:themeColor="text1"/>
        </w:rPr>
        <w:t xml:space="preserve"> regardless of whether it emerges from </w:t>
      </w:r>
      <w:r w:rsidR="00FA01D8" w:rsidRPr="00B73D26">
        <w:rPr>
          <w:color w:val="000000" w:themeColor="text1"/>
        </w:rPr>
        <w:t>alterations in</w:t>
      </w:r>
      <w:r w:rsidR="002C42E3" w:rsidRPr="00B73D26">
        <w:rPr>
          <w:color w:val="000000" w:themeColor="text1"/>
        </w:rPr>
        <w:t xml:space="preserve"> quality or quantity </w:t>
      </w:r>
      <w:r w:rsidR="00FA01D8" w:rsidRPr="00B73D26">
        <w:rPr>
          <w:color w:val="000000" w:themeColor="text1"/>
        </w:rPr>
        <w:t>of</w:t>
      </w:r>
      <w:r w:rsidR="002C42E3" w:rsidRPr="00B73D26">
        <w:rPr>
          <w:color w:val="000000" w:themeColor="text1"/>
        </w:rPr>
        <w:t xml:space="preserve"> released EVs. </w:t>
      </w:r>
      <w:r w:rsidR="008D607D" w:rsidRPr="00B73D26">
        <w:rPr>
          <w:color w:val="000000" w:themeColor="text1"/>
        </w:rPr>
        <w:t xml:space="preserve">Therefore, reproducible </w:t>
      </w:r>
      <w:r w:rsidR="001E21F4" w:rsidRPr="00B34416">
        <w:rPr>
          <w:i/>
          <w:iCs/>
          <w:color w:val="000000" w:themeColor="text1"/>
        </w:rPr>
        <w:t>in vivo</w:t>
      </w:r>
      <w:r w:rsidR="001E21F4" w:rsidRPr="00B73D26">
        <w:rPr>
          <w:color w:val="000000" w:themeColor="text1"/>
        </w:rPr>
        <w:t xml:space="preserve"> results</w:t>
      </w:r>
      <w:r w:rsidR="008D607D" w:rsidRPr="00B73D26">
        <w:rPr>
          <w:color w:val="000000" w:themeColor="text1"/>
        </w:rPr>
        <w:t xml:space="preserve"> </w:t>
      </w:r>
      <w:r w:rsidR="001E21F4" w:rsidRPr="00B73D26">
        <w:rPr>
          <w:color w:val="000000" w:themeColor="text1"/>
        </w:rPr>
        <w:t xml:space="preserve">rely on the constant isolation efficacy of EVs. To this end, ensuring that EV pellets are resuspended </w:t>
      </w:r>
      <w:r w:rsidR="002F3722" w:rsidRPr="00B73D26">
        <w:rPr>
          <w:color w:val="000000" w:themeColor="text1"/>
        </w:rPr>
        <w:t xml:space="preserve">entirely and promptly </w:t>
      </w:r>
      <w:r w:rsidR="008D607D" w:rsidRPr="00B73D26">
        <w:rPr>
          <w:color w:val="000000" w:themeColor="text1"/>
        </w:rPr>
        <w:t xml:space="preserve">to </w:t>
      </w:r>
      <w:r w:rsidR="001E21F4" w:rsidRPr="00B73D26">
        <w:rPr>
          <w:color w:val="000000" w:themeColor="text1"/>
        </w:rPr>
        <w:t xml:space="preserve">avoid desiccation is </w:t>
      </w:r>
      <w:r w:rsidR="009F5BD4" w:rsidRPr="00B73D26">
        <w:rPr>
          <w:color w:val="000000" w:themeColor="text1"/>
        </w:rPr>
        <w:t>a critical step</w:t>
      </w:r>
      <w:r w:rsidR="001E21F4" w:rsidRPr="00B73D26">
        <w:rPr>
          <w:color w:val="000000" w:themeColor="text1"/>
        </w:rPr>
        <w:t>.</w:t>
      </w:r>
    </w:p>
    <w:p w14:paraId="24BD15E8" w14:textId="77777777" w:rsidR="00B34416" w:rsidRDefault="00B34416" w:rsidP="006B5CC4">
      <w:pPr>
        <w:rPr>
          <w:color w:val="000000" w:themeColor="text1"/>
        </w:rPr>
      </w:pPr>
    </w:p>
    <w:p w14:paraId="3BE9FCCE" w14:textId="78C567CD" w:rsidR="0050104C" w:rsidRPr="00B73D26" w:rsidRDefault="002F3722" w:rsidP="006B5CC4">
      <w:pPr>
        <w:rPr>
          <w:color w:val="000000" w:themeColor="text1"/>
        </w:rPr>
      </w:pPr>
      <w:r w:rsidRPr="00B73D26">
        <w:rPr>
          <w:color w:val="000000" w:themeColor="text1"/>
        </w:rPr>
        <w:t>Additionally</w:t>
      </w:r>
      <w:r w:rsidR="0058551D" w:rsidRPr="00B73D26">
        <w:rPr>
          <w:color w:val="000000" w:themeColor="text1"/>
        </w:rPr>
        <w:t>,</w:t>
      </w:r>
      <w:r w:rsidR="008D607D" w:rsidRPr="00B73D26">
        <w:rPr>
          <w:color w:val="000000" w:themeColor="text1"/>
        </w:rPr>
        <w:t xml:space="preserve"> </w:t>
      </w:r>
      <w:r w:rsidR="00312BBF" w:rsidRPr="00B73D26">
        <w:rPr>
          <w:color w:val="000000" w:themeColor="text1"/>
        </w:rPr>
        <w:t>EV</w:t>
      </w:r>
      <w:r w:rsidR="0058551D" w:rsidRPr="00B73D26">
        <w:rPr>
          <w:color w:val="000000" w:themeColor="text1"/>
        </w:rPr>
        <w:t>s</w:t>
      </w:r>
      <w:r w:rsidR="00312BBF" w:rsidRPr="00B73D26">
        <w:rPr>
          <w:color w:val="000000" w:themeColor="text1"/>
        </w:rPr>
        <w:t xml:space="preserve"> </w:t>
      </w:r>
      <w:r w:rsidR="0058551D" w:rsidRPr="00B73D26">
        <w:rPr>
          <w:color w:val="000000" w:themeColor="text1"/>
        </w:rPr>
        <w:t>must be quantified and characterized</w:t>
      </w:r>
      <w:r w:rsidRPr="00B73D26">
        <w:rPr>
          <w:color w:val="000000" w:themeColor="text1"/>
        </w:rPr>
        <w:t>,</w:t>
      </w:r>
      <w:r w:rsidR="0058551D" w:rsidRPr="00B73D26">
        <w:rPr>
          <w:color w:val="000000" w:themeColor="text1"/>
        </w:rPr>
        <w:t xml:space="preserve"> </w:t>
      </w:r>
      <w:r w:rsidR="00312BBF" w:rsidRPr="00B73D26">
        <w:rPr>
          <w:color w:val="000000" w:themeColor="text1"/>
        </w:rPr>
        <w:t xml:space="preserve">e.g., by nanoparticle tracking analysis </w:t>
      </w:r>
      <w:r w:rsidR="008E0D46" w:rsidRPr="00B73D26">
        <w:rPr>
          <w:color w:val="000000" w:themeColor="text1"/>
        </w:rPr>
        <w:t xml:space="preserve">and </w:t>
      </w:r>
      <w:r w:rsidR="00312BBF" w:rsidRPr="00B73D26">
        <w:rPr>
          <w:color w:val="000000" w:themeColor="text1"/>
        </w:rPr>
        <w:t xml:space="preserve">western blot </w:t>
      </w:r>
      <w:r w:rsidR="008D607D" w:rsidRPr="00B73D26">
        <w:rPr>
          <w:color w:val="000000" w:themeColor="text1"/>
        </w:rPr>
        <w:t xml:space="preserve">of </w:t>
      </w:r>
      <w:r w:rsidR="00312BBF" w:rsidRPr="00B73D26">
        <w:rPr>
          <w:color w:val="000000" w:themeColor="text1"/>
        </w:rPr>
        <w:t xml:space="preserve">canonical </w:t>
      </w:r>
      <w:r w:rsidRPr="00B73D26">
        <w:rPr>
          <w:color w:val="000000" w:themeColor="text1"/>
        </w:rPr>
        <w:t>transmembrane, luminal, and at least one negative EV-marker</w:t>
      </w:r>
      <w:r w:rsidR="00312BBF" w:rsidRPr="00B73D26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UaGVyeTwvQXV0aG9yPjxZZWFyPjIwMTg8L1llYXI+PFJl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8D5F56" w:rsidRPr="00B73D26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312BBF" w:rsidRPr="00B73D26">
        <w:rPr>
          <w:color w:val="000000" w:themeColor="text1"/>
        </w:rPr>
      </w:r>
      <w:r w:rsidR="00312BBF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20</w:t>
      </w:r>
      <w:r w:rsidR="00312BBF" w:rsidRPr="00B73D26">
        <w:rPr>
          <w:color w:val="000000" w:themeColor="text1"/>
        </w:rPr>
        <w:fldChar w:fldCharType="end"/>
      </w:r>
      <w:r w:rsidR="0058551D" w:rsidRPr="00B73D26">
        <w:rPr>
          <w:color w:val="000000" w:themeColor="text1"/>
        </w:rPr>
        <w:t xml:space="preserve">. </w:t>
      </w:r>
      <w:r w:rsidRPr="00B73D26">
        <w:rPr>
          <w:color w:val="000000" w:themeColor="text1"/>
        </w:rPr>
        <w:t>Quantifying and characterizing EVs</w:t>
      </w:r>
      <w:r w:rsidR="00312BBF" w:rsidRPr="00B73D26">
        <w:rPr>
          <w:color w:val="000000" w:themeColor="text1"/>
        </w:rPr>
        <w:t xml:space="preserve"> </w:t>
      </w:r>
      <w:r w:rsidR="0050104C" w:rsidRPr="00B73D26">
        <w:rPr>
          <w:color w:val="000000" w:themeColor="text1"/>
        </w:rPr>
        <w:t>control</w:t>
      </w:r>
      <w:r w:rsidR="003401F3" w:rsidRPr="00B73D26">
        <w:rPr>
          <w:color w:val="000000" w:themeColor="text1"/>
        </w:rPr>
        <w:t>s</w:t>
      </w:r>
      <w:r w:rsidR="0050104C" w:rsidRPr="00B73D26">
        <w:rPr>
          <w:color w:val="000000" w:themeColor="text1"/>
        </w:rPr>
        <w:t xml:space="preserve"> </w:t>
      </w:r>
      <w:r w:rsidR="00312BBF" w:rsidRPr="00B73D26">
        <w:rPr>
          <w:color w:val="000000" w:themeColor="text1"/>
        </w:rPr>
        <w:t>for inconstant isolation and address</w:t>
      </w:r>
      <w:r w:rsidR="003401F3" w:rsidRPr="00B73D26">
        <w:rPr>
          <w:color w:val="000000" w:themeColor="text1"/>
        </w:rPr>
        <w:t>es</w:t>
      </w:r>
      <w:r w:rsidR="00312BBF" w:rsidRPr="00B73D26">
        <w:rPr>
          <w:color w:val="000000" w:themeColor="text1"/>
        </w:rPr>
        <w:t xml:space="preserve"> quantitative differences in EVs or EV</w:t>
      </w:r>
      <w:r w:rsidR="00A4451E" w:rsidRPr="00B73D26">
        <w:rPr>
          <w:color w:val="000000" w:themeColor="text1"/>
        </w:rPr>
        <w:t xml:space="preserve"> </w:t>
      </w:r>
      <w:r w:rsidR="00312BBF" w:rsidRPr="00B73D26">
        <w:rPr>
          <w:color w:val="000000" w:themeColor="text1"/>
        </w:rPr>
        <w:t xml:space="preserve">subsets. </w:t>
      </w:r>
      <w:r w:rsidR="003401F3" w:rsidRPr="00B73D26">
        <w:rPr>
          <w:color w:val="000000" w:themeColor="text1"/>
        </w:rPr>
        <w:t>This type of EV characterization</w:t>
      </w:r>
      <w:r w:rsidR="006C6207" w:rsidRPr="00B73D26">
        <w:rPr>
          <w:color w:val="000000" w:themeColor="text1"/>
        </w:rPr>
        <w:t xml:space="preserve"> constitutes a part of the </w:t>
      </w:r>
      <w:r w:rsidR="006C6207" w:rsidRPr="00B73D26">
        <w:rPr>
          <w:color w:val="000000" w:themeColor="text1"/>
        </w:rPr>
        <w:lastRenderedPageBreak/>
        <w:t>minimum information that needs to be reported in studies about extracellular vesicles</w:t>
      </w:r>
      <w:r w:rsidR="0058551D" w:rsidRPr="00B73D26">
        <w:rPr>
          <w:color w:val="000000" w:themeColor="text1"/>
        </w:rPr>
        <w:t>,</w:t>
      </w:r>
      <w:r w:rsidR="006C6207" w:rsidRPr="00B73D26">
        <w:rPr>
          <w:color w:val="000000" w:themeColor="text1"/>
        </w:rPr>
        <w:t xml:space="preserve"> according to the International Society of Extracellular Vesicles (ISEV)</w:t>
      </w:r>
      <w:r w:rsidR="00A4451E" w:rsidRPr="00B73D26">
        <w:rPr>
          <w:color w:val="000000" w:themeColor="text1"/>
        </w:rPr>
        <w:t xml:space="preserve"> guidelines</w:t>
      </w:r>
      <w:r w:rsidR="006C6207" w:rsidRPr="00B73D26">
        <w:rPr>
          <w:color w:val="000000" w:themeColor="text1"/>
        </w:rPr>
        <w:t xml:space="preserve">. However, </w:t>
      </w:r>
      <w:r w:rsidR="00E6630D" w:rsidRPr="00B73D26">
        <w:rPr>
          <w:color w:val="000000" w:themeColor="text1"/>
        </w:rPr>
        <w:t xml:space="preserve">various </w:t>
      </w:r>
      <w:r w:rsidR="006C6207" w:rsidRPr="00B73D26">
        <w:rPr>
          <w:color w:val="000000" w:themeColor="text1"/>
        </w:rPr>
        <w:t xml:space="preserve">characterization methods </w:t>
      </w:r>
      <w:r w:rsidR="00D1140D">
        <w:rPr>
          <w:color w:val="000000" w:themeColor="text1"/>
        </w:rPr>
        <w:t xml:space="preserve">are equally legitimate and </w:t>
      </w:r>
      <w:r w:rsidR="006B3CC5" w:rsidRPr="00B73D26">
        <w:rPr>
          <w:color w:val="000000" w:themeColor="text1"/>
        </w:rPr>
        <w:t>should</w:t>
      </w:r>
      <w:r w:rsidR="00E6630D" w:rsidRPr="00B73D26">
        <w:rPr>
          <w:color w:val="000000" w:themeColor="text1"/>
        </w:rPr>
        <w:t xml:space="preserve"> be selected </w:t>
      </w:r>
      <w:r w:rsidR="00C732BE">
        <w:rPr>
          <w:color w:val="000000" w:themeColor="text1"/>
        </w:rPr>
        <w:t>concerning</w:t>
      </w:r>
      <w:r w:rsidR="00E6630D" w:rsidRPr="00B73D26">
        <w:rPr>
          <w:color w:val="000000" w:themeColor="text1"/>
        </w:rPr>
        <w:t xml:space="preserve"> local availability and the </w:t>
      </w:r>
      <w:r w:rsidR="00A153B0" w:rsidRPr="00B73D26">
        <w:rPr>
          <w:color w:val="000000" w:themeColor="text1"/>
        </w:rPr>
        <w:t>individual</w:t>
      </w:r>
      <w:r w:rsidR="00E6630D" w:rsidRPr="00B73D26">
        <w:rPr>
          <w:color w:val="000000" w:themeColor="text1"/>
        </w:rPr>
        <w:t xml:space="preserve"> research question. </w:t>
      </w:r>
      <w:r w:rsidR="0058551D" w:rsidRPr="00B73D26">
        <w:rPr>
          <w:color w:val="000000" w:themeColor="text1"/>
        </w:rPr>
        <w:t>Notably,</w:t>
      </w:r>
      <w:r w:rsidR="003D077C" w:rsidRPr="00B73D26">
        <w:rPr>
          <w:color w:val="000000" w:themeColor="text1"/>
        </w:rPr>
        <w:t xml:space="preserve"> </w:t>
      </w:r>
      <w:r w:rsidR="00D85FC1" w:rsidRPr="00B73D26">
        <w:rPr>
          <w:color w:val="000000" w:themeColor="text1"/>
        </w:rPr>
        <w:t xml:space="preserve">defining </w:t>
      </w:r>
      <w:r w:rsidR="003D077C" w:rsidRPr="00B73D26">
        <w:rPr>
          <w:color w:val="000000" w:themeColor="text1"/>
        </w:rPr>
        <w:t xml:space="preserve">dosage </w:t>
      </w:r>
      <w:r w:rsidR="00587B77" w:rsidRPr="00B73D26">
        <w:rPr>
          <w:color w:val="000000" w:themeColor="text1"/>
        </w:rPr>
        <w:t xml:space="preserve">of a substance </w:t>
      </w:r>
      <w:r w:rsidR="0058551D" w:rsidRPr="00B73D26">
        <w:rPr>
          <w:color w:val="000000" w:themeColor="text1"/>
        </w:rPr>
        <w:t xml:space="preserve">of interest </w:t>
      </w:r>
      <w:r w:rsidR="00587B77" w:rsidRPr="00B73D26">
        <w:rPr>
          <w:color w:val="000000" w:themeColor="text1"/>
        </w:rPr>
        <w:t>or ionizing irradiation</w:t>
      </w:r>
      <w:r w:rsidR="0058551D" w:rsidRPr="00B73D26">
        <w:rPr>
          <w:color w:val="000000" w:themeColor="text1"/>
        </w:rPr>
        <w:t xml:space="preserve"> constitutes another critical step of the protocol,</w:t>
      </w:r>
      <w:r w:rsidR="00587B77" w:rsidRPr="00B73D26">
        <w:rPr>
          <w:color w:val="000000" w:themeColor="text1"/>
        </w:rPr>
        <w:t xml:space="preserve"> </w:t>
      </w:r>
      <w:r w:rsidR="00E6630D" w:rsidRPr="00B73D26">
        <w:rPr>
          <w:color w:val="000000" w:themeColor="text1"/>
        </w:rPr>
        <w:t xml:space="preserve">which </w:t>
      </w:r>
      <w:r w:rsidR="003D077C" w:rsidRPr="00B73D26">
        <w:rPr>
          <w:color w:val="000000" w:themeColor="text1"/>
        </w:rPr>
        <w:t xml:space="preserve">may require experimental </w:t>
      </w:r>
      <w:r w:rsidR="00E34F42" w:rsidRPr="00B73D26">
        <w:rPr>
          <w:color w:val="000000" w:themeColor="text1"/>
        </w:rPr>
        <w:t>validation</w:t>
      </w:r>
      <w:r w:rsidR="00E6630D" w:rsidRPr="00B73D26">
        <w:rPr>
          <w:color w:val="000000" w:themeColor="text1"/>
        </w:rPr>
        <w:t xml:space="preserve"> to </w:t>
      </w:r>
      <w:r w:rsidR="008D442D" w:rsidRPr="00B73D26">
        <w:rPr>
          <w:color w:val="000000" w:themeColor="text1"/>
        </w:rPr>
        <w:t>achieve</w:t>
      </w:r>
      <w:r w:rsidR="00E6630D" w:rsidRPr="00B73D26">
        <w:rPr>
          <w:color w:val="000000" w:themeColor="text1"/>
        </w:rPr>
        <w:t xml:space="preserve"> an adequate level of cell death</w:t>
      </w:r>
      <w:r w:rsidR="001E21F4" w:rsidRPr="00B73D26">
        <w:rPr>
          <w:color w:val="000000" w:themeColor="text1"/>
        </w:rPr>
        <w:t>.</w:t>
      </w:r>
    </w:p>
    <w:p w14:paraId="1E7C82B9" w14:textId="77777777" w:rsidR="008F1116" w:rsidRPr="00B73D26" w:rsidRDefault="008F1116" w:rsidP="006B5CC4">
      <w:pPr>
        <w:rPr>
          <w:color w:val="000000" w:themeColor="text1"/>
        </w:rPr>
      </w:pPr>
    </w:p>
    <w:p w14:paraId="73600406" w14:textId="5BE72A5B" w:rsidR="00D85FC1" w:rsidRPr="00B73D26" w:rsidRDefault="0050104C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In general, </w:t>
      </w:r>
      <w:r w:rsidR="00E34F42" w:rsidRPr="00B73D26">
        <w:rPr>
          <w:color w:val="000000" w:themeColor="text1"/>
        </w:rPr>
        <w:t>p</w:t>
      </w:r>
      <w:r w:rsidR="001E21F4" w:rsidRPr="00B73D26">
        <w:rPr>
          <w:color w:val="000000" w:themeColor="text1"/>
        </w:rPr>
        <w:t>otential contamination of isolated EVs with the treatment substance, soluble proteins,</w:t>
      </w:r>
      <w:r w:rsidR="002F3722" w:rsidRPr="00B73D26">
        <w:rPr>
          <w:color w:val="000000" w:themeColor="text1"/>
        </w:rPr>
        <w:t xml:space="preserve"> and</w:t>
      </w:r>
      <w:r w:rsidR="001E21F4" w:rsidRPr="00B73D26">
        <w:rPr>
          <w:color w:val="000000" w:themeColor="text1"/>
        </w:rPr>
        <w:t xml:space="preserve"> lipoproteins</w:t>
      </w:r>
      <w:r w:rsidR="0058551D" w:rsidRPr="00B73D26">
        <w:rPr>
          <w:color w:val="000000" w:themeColor="text1"/>
        </w:rPr>
        <w:t xml:space="preserve"> </w:t>
      </w:r>
      <w:r w:rsidR="00EE3ED2" w:rsidRPr="00B73D26">
        <w:rPr>
          <w:color w:val="000000" w:themeColor="text1"/>
        </w:rPr>
        <w:t>must</w:t>
      </w:r>
      <w:r w:rsidR="001E21F4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be</w:t>
      </w:r>
      <w:r w:rsidR="001E21F4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considered</w:t>
      </w:r>
      <w:r w:rsidR="001E21F4" w:rsidRPr="00B73D26">
        <w:rPr>
          <w:color w:val="000000" w:themeColor="text1"/>
        </w:rPr>
        <w:t xml:space="preserve">. </w:t>
      </w:r>
      <w:r w:rsidR="00E34F42" w:rsidRPr="00B73D26">
        <w:rPr>
          <w:color w:val="000000" w:themeColor="text1"/>
        </w:rPr>
        <w:t>O</w:t>
      </w:r>
      <w:r w:rsidR="001E21F4" w:rsidRPr="00B73D26">
        <w:rPr>
          <w:color w:val="000000" w:themeColor="text1"/>
        </w:rPr>
        <w:t>ne strategy</w:t>
      </w:r>
      <w:r w:rsidR="00E34F42" w:rsidRPr="00B73D26">
        <w:rPr>
          <w:color w:val="000000" w:themeColor="text1"/>
        </w:rPr>
        <w:t xml:space="preserve"> in this regard</w:t>
      </w:r>
      <w:r w:rsidR="001E21F4" w:rsidRPr="00B73D26">
        <w:rPr>
          <w:color w:val="000000" w:themeColor="text1"/>
        </w:rPr>
        <w:t xml:space="preserve"> </w:t>
      </w:r>
      <w:r w:rsidR="00D85FC1" w:rsidRPr="00B73D26">
        <w:rPr>
          <w:color w:val="000000" w:themeColor="text1"/>
        </w:rPr>
        <w:t>consists in</w:t>
      </w:r>
      <w:r w:rsidR="001E21F4" w:rsidRPr="00B73D26">
        <w:rPr>
          <w:color w:val="000000" w:themeColor="text1"/>
        </w:rPr>
        <w:t xml:space="preserve"> reproducing the experiment with complementary EV-isolation techniques that </w:t>
      </w:r>
      <w:r w:rsidR="00663D03">
        <w:rPr>
          <w:color w:val="000000" w:themeColor="text1"/>
        </w:rPr>
        <w:t>the same type of contamination</w:t>
      </w:r>
      <w:r w:rsidR="00E36FBF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E36FBF">
        <w:rPr>
          <w:color w:val="000000" w:themeColor="text1"/>
        </w:rPr>
        <w:instrText xml:space="preserve"> ADDIN EN.CITE </w:instrText>
      </w:r>
      <w:r w:rsidR="00E36FBF">
        <w:rPr>
          <w:color w:val="000000" w:themeColor="text1"/>
        </w:rPr>
        <w:fldChar w:fldCharType="begin">
          <w:fldData xml:space="preserve">PEVuZE5vdGU+PENpdGU+PEF1dGhvcj5UaGVyeTwvQXV0aG9yPjxZZWFyPjIwMTg8L1llYXI+PFJl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==
</w:fldData>
        </w:fldChar>
      </w:r>
      <w:r w:rsidR="00E36FBF">
        <w:rPr>
          <w:color w:val="000000" w:themeColor="text1"/>
        </w:rPr>
        <w:instrText xml:space="preserve"> ADDIN EN.CITE.DATA </w:instrText>
      </w:r>
      <w:r w:rsidR="00E36FBF">
        <w:rPr>
          <w:color w:val="000000" w:themeColor="text1"/>
        </w:rPr>
      </w:r>
      <w:r w:rsidR="00E36FBF">
        <w:rPr>
          <w:color w:val="000000" w:themeColor="text1"/>
        </w:rPr>
        <w:fldChar w:fldCharType="end"/>
      </w:r>
      <w:r w:rsidR="00E36FBF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E36FBF">
        <w:rPr>
          <w:color w:val="000000" w:themeColor="text1"/>
        </w:rPr>
        <w:instrText xml:space="preserve"> ADDIN EN.CITE.DATA </w:instrText>
      </w:r>
      <w:r w:rsidR="00E36FBF">
        <w:rPr>
          <w:color w:val="000000" w:themeColor="text1"/>
        </w:rPr>
      </w:r>
      <w:r w:rsidR="00E36FBF">
        <w:rPr>
          <w:color w:val="000000" w:themeColor="text1"/>
        </w:rPr>
        <w:fldChar w:fldCharType="end"/>
      </w:r>
      <w:r w:rsidR="00E36FBF">
        <w:rPr>
          <w:color w:val="000000" w:themeColor="text1"/>
        </w:rPr>
      </w:r>
      <w:r w:rsidR="00E36FBF">
        <w:rPr>
          <w:color w:val="000000" w:themeColor="text1"/>
        </w:rPr>
        <w:fldChar w:fldCharType="separate"/>
      </w:r>
      <w:r w:rsidR="00E36FBF" w:rsidRPr="00E36FBF">
        <w:rPr>
          <w:noProof/>
          <w:color w:val="000000" w:themeColor="text1"/>
          <w:vertAlign w:val="superscript"/>
        </w:rPr>
        <w:t>20</w:t>
      </w:r>
      <w:r w:rsidR="00E36FBF">
        <w:rPr>
          <w:color w:val="000000" w:themeColor="text1"/>
        </w:rPr>
        <w:fldChar w:fldCharType="end"/>
      </w:r>
      <w:r w:rsidR="00663D03">
        <w:rPr>
          <w:color w:val="000000" w:themeColor="text1"/>
        </w:rPr>
        <w:t xml:space="preserve"> may not compromise</w:t>
      </w:r>
      <w:r w:rsidR="001E21F4" w:rsidRPr="00B73D26">
        <w:rPr>
          <w:color w:val="000000" w:themeColor="text1"/>
        </w:rPr>
        <w:t xml:space="preserve">. </w:t>
      </w:r>
      <w:r w:rsidR="004B7BEF" w:rsidRPr="00B73D26">
        <w:rPr>
          <w:color w:val="000000" w:themeColor="text1"/>
        </w:rPr>
        <w:t>Immunoaffinity</w:t>
      </w:r>
      <w:r w:rsidR="003A6F4C" w:rsidRPr="00B73D26">
        <w:rPr>
          <w:color w:val="000000" w:themeColor="text1"/>
        </w:rPr>
        <w:t xml:space="preserve">, for instance, isolates EVs with a lower yield but higher specificity than purely precipitation-based methods and may provide an appropriate </w:t>
      </w:r>
      <w:r w:rsidRPr="00B73D26">
        <w:rPr>
          <w:color w:val="000000" w:themeColor="text1"/>
        </w:rPr>
        <w:t xml:space="preserve">control </w:t>
      </w:r>
      <w:r w:rsidR="003A6F4C" w:rsidRPr="00B73D26">
        <w:rPr>
          <w:color w:val="000000" w:themeColor="text1"/>
        </w:rPr>
        <w:t>in this regard</w:t>
      </w:r>
      <w:r w:rsidR="004B7BEF" w:rsidRPr="00B73D26">
        <w:rPr>
          <w:color w:val="000000" w:themeColor="text1"/>
        </w:rPr>
        <w:fldChar w:fldCharType="begin">
          <w:fldData xml:space="preserve">PEVuZE5vdGU+PENpdGU+PEF1dGhvcj5QYXRlbDwvQXV0aG9yPjxZZWFyPjIwMTk8L1llYXI+PFJl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QYXRlbDwvQXV0aG9yPjxZZWFyPjIwMTk8L1llYXI+PFJl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4B7BEF" w:rsidRPr="00B73D26">
        <w:rPr>
          <w:color w:val="000000" w:themeColor="text1"/>
        </w:rPr>
      </w:r>
      <w:r w:rsidR="004B7BEF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7</w:t>
      </w:r>
      <w:r w:rsidR="004B7BEF" w:rsidRPr="00B73D26">
        <w:rPr>
          <w:color w:val="000000" w:themeColor="text1"/>
        </w:rPr>
        <w:fldChar w:fldCharType="end"/>
      </w:r>
      <w:r w:rsidR="003A6F4C" w:rsidRPr="00B73D26">
        <w:rPr>
          <w:color w:val="000000" w:themeColor="text1"/>
        </w:rPr>
        <w:t xml:space="preserve">. </w:t>
      </w:r>
      <w:r w:rsidR="00B320A6" w:rsidRPr="00B73D26">
        <w:rPr>
          <w:color w:val="000000" w:themeColor="text1"/>
        </w:rPr>
        <w:t xml:space="preserve">An alternative approach is </w:t>
      </w:r>
      <w:r w:rsidR="0003717A" w:rsidRPr="00B73D26">
        <w:rPr>
          <w:color w:val="000000" w:themeColor="text1"/>
        </w:rPr>
        <w:t xml:space="preserve">to </w:t>
      </w:r>
      <w:r w:rsidR="001E21F4" w:rsidRPr="00B73D26">
        <w:rPr>
          <w:color w:val="000000" w:themeColor="text1"/>
        </w:rPr>
        <w:t>compar</w:t>
      </w:r>
      <w:r w:rsidR="0003717A" w:rsidRPr="00B73D26">
        <w:rPr>
          <w:color w:val="000000" w:themeColor="text1"/>
        </w:rPr>
        <w:t>e</w:t>
      </w:r>
      <w:r w:rsidR="001E21F4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 xml:space="preserve">wild-type </w:t>
      </w:r>
      <w:r w:rsidR="009428CE" w:rsidRPr="00B73D26">
        <w:rPr>
          <w:color w:val="000000" w:themeColor="text1"/>
        </w:rPr>
        <w:t>cell-</w:t>
      </w:r>
      <w:r w:rsidR="001E21F4" w:rsidRPr="00B73D26">
        <w:rPr>
          <w:color w:val="000000" w:themeColor="text1"/>
        </w:rPr>
        <w:t xml:space="preserve">derived EVs with isolations from </w:t>
      </w:r>
      <w:r w:rsidRPr="00B73D26">
        <w:rPr>
          <w:color w:val="000000" w:themeColor="text1"/>
        </w:rPr>
        <w:t xml:space="preserve">genetically engineered </w:t>
      </w:r>
      <w:r w:rsidR="001E21F4" w:rsidRPr="00B73D26">
        <w:rPr>
          <w:color w:val="000000" w:themeColor="text1"/>
        </w:rPr>
        <w:t>cell</w:t>
      </w:r>
      <w:r w:rsidR="007B3306" w:rsidRPr="00B73D26">
        <w:rPr>
          <w:color w:val="000000" w:themeColor="text1"/>
        </w:rPr>
        <w:t xml:space="preserve">s </w:t>
      </w:r>
      <w:r w:rsidR="00700564" w:rsidRPr="00B73D26">
        <w:rPr>
          <w:color w:val="000000" w:themeColor="text1"/>
        </w:rPr>
        <w:t xml:space="preserve">with a </w:t>
      </w:r>
      <w:r w:rsidR="007B3306" w:rsidRPr="00B73D26">
        <w:rPr>
          <w:color w:val="000000" w:themeColor="text1"/>
        </w:rPr>
        <w:t xml:space="preserve">specific </w:t>
      </w:r>
      <w:r w:rsidR="00700564" w:rsidRPr="00B73D26">
        <w:rPr>
          <w:color w:val="000000" w:themeColor="text1"/>
        </w:rPr>
        <w:t xml:space="preserve">deletion </w:t>
      </w:r>
      <w:r w:rsidR="007B3306" w:rsidRPr="00B73D26">
        <w:rPr>
          <w:color w:val="000000" w:themeColor="text1"/>
        </w:rPr>
        <w:t>of genes involved in EV biogenesis</w:t>
      </w:r>
      <w:r w:rsidR="006A0F0E">
        <w:rPr>
          <w:color w:val="000000" w:themeColor="text1"/>
        </w:rPr>
        <w:t xml:space="preserve"> or</w:t>
      </w:r>
      <w:r w:rsidR="007B3306" w:rsidRPr="00B73D26">
        <w:rPr>
          <w:color w:val="000000" w:themeColor="text1"/>
        </w:rPr>
        <w:t xml:space="preserve"> deploy </w:t>
      </w:r>
      <w:r w:rsidR="00B81EFB" w:rsidRPr="00B73D26">
        <w:rPr>
          <w:color w:val="000000" w:themeColor="text1"/>
        </w:rPr>
        <w:t xml:space="preserve">substances </w:t>
      </w:r>
      <w:r w:rsidR="00700564" w:rsidRPr="00B73D26">
        <w:rPr>
          <w:color w:val="000000" w:themeColor="text1"/>
        </w:rPr>
        <w:t xml:space="preserve">that </w:t>
      </w:r>
      <w:r w:rsidR="001E21F4" w:rsidRPr="00B73D26">
        <w:rPr>
          <w:color w:val="000000" w:themeColor="text1"/>
        </w:rPr>
        <w:t>reduce</w:t>
      </w:r>
      <w:r w:rsidR="007B3306" w:rsidRPr="00B73D26">
        <w:rPr>
          <w:color w:val="000000" w:themeColor="text1"/>
        </w:rPr>
        <w:t xml:space="preserve"> </w:t>
      </w:r>
      <w:r w:rsidR="001E21F4" w:rsidRPr="00B73D26">
        <w:rPr>
          <w:color w:val="000000" w:themeColor="text1"/>
        </w:rPr>
        <w:t>EV</w:t>
      </w:r>
      <w:r w:rsidR="00343C17" w:rsidRPr="00B73D26">
        <w:rPr>
          <w:color w:val="000000" w:themeColor="text1"/>
        </w:rPr>
        <w:t>s</w:t>
      </w:r>
      <w:r w:rsidR="00F73C71" w:rsidRPr="00B73D26">
        <w:rPr>
          <w:color w:val="000000" w:themeColor="text1"/>
        </w:rPr>
        <w:t xml:space="preserve"> emission</w:t>
      </w:r>
      <w:r w:rsidR="00343C17" w:rsidRPr="00B73D26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8D5F56" w:rsidRPr="00B73D26">
        <w:rPr>
          <w:color w:val="000000" w:themeColor="text1"/>
        </w:rPr>
        <w:instrText xml:space="preserve"> ADDIN EN.CITE </w:instrText>
      </w:r>
      <w:r w:rsidR="008D5F56" w:rsidRPr="00B73D26">
        <w:rPr>
          <w:color w:val="000000" w:themeColor="text1"/>
        </w:rPr>
        <w:fldChar w:fldCharType="begin">
          <w:fldData xml:space="preserve">PEVuZE5vdGU+PENpdGU+PEF1dGhvcj5UaGVyeTwvQXV0aG9yPjxZZWFyPjIwMTg8L1llYXI+PFJl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8D5F56" w:rsidRPr="00B73D26">
        <w:rPr>
          <w:color w:val="000000" w:themeColor="text1"/>
        </w:rPr>
        <w:fldChar w:fldCharType="begin">
          <w:fldData xml:space="preserve">cnNpdHkgb2YgQmVyZ2VuLCBCZXJnZW4sIE5vcndheS4mI3hEO1V0cmVjaHQgVW5pdmVyc2l0eSwg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</w:fldData>
        </w:fldChar>
      </w:r>
      <w:r w:rsidR="008D5F56" w:rsidRPr="00B73D26">
        <w:rPr>
          <w:color w:val="000000" w:themeColor="text1"/>
        </w:rPr>
        <w:instrText xml:space="preserve"> ADDIN EN.CITE.DATA </w:instrText>
      </w:r>
      <w:r w:rsidR="008D5F56" w:rsidRPr="00B73D26">
        <w:rPr>
          <w:color w:val="000000" w:themeColor="text1"/>
        </w:rPr>
      </w:r>
      <w:r w:rsidR="008D5F56" w:rsidRPr="00B73D26">
        <w:rPr>
          <w:color w:val="000000" w:themeColor="text1"/>
        </w:rPr>
        <w:fldChar w:fldCharType="end"/>
      </w:r>
      <w:r w:rsidR="00343C17" w:rsidRPr="00B73D26">
        <w:rPr>
          <w:color w:val="000000" w:themeColor="text1"/>
        </w:rPr>
      </w:r>
      <w:r w:rsidR="00343C17" w:rsidRPr="00B73D26">
        <w:rPr>
          <w:color w:val="000000" w:themeColor="text1"/>
        </w:rPr>
        <w:fldChar w:fldCharType="separate"/>
      </w:r>
      <w:r w:rsidR="008D5F56" w:rsidRPr="00B73D26">
        <w:rPr>
          <w:noProof/>
          <w:color w:val="000000" w:themeColor="text1"/>
          <w:vertAlign w:val="superscript"/>
        </w:rPr>
        <w:t>20</w:t>
      </w:r>
      <w:r w:rsidR="00343C17" w:rsidRPr="00B73D26">
        <w:rPr>
          <w:color w:val="000000" w:themeColor="text1"/>
        </w:rPr>
        <w:fldChar w:fldCharType="end"/>
      </w:r>
      <w:r w:rsidR="001E21F4" w:rsidRPr="00B73D26">
        <w:rPr>
          <w:color w:val="000000" w:themeColor="text1"/>
        </w:rPr>
        <w:t>.</w:t>
      </w:r>
    </w:p>
    <w:p w14:paraId="30A2B0A6" w14:textId="77777777" w:rsidR="00FD4A64" w:rsidRPr="00B73D26" w:rsidRDefault="00FD4A64" w:rsidP="006B5CC4">
      <w:pPr>
        <w:rPr>
          <w:color w:val="000000" w:themeColor="text1"/>
        </w:rPr>
      </w:pPr>
    </w:p>
    <w:p w14:paraId="0100AFB3" w14:textId="7EF92F76" w:rsidR="00A9758B" w:rsidRPr="00B73D26" w:rsidRDefault="00802BAB" w:rsidP="006B5CC4">
      <w:pPr>
        <w:rPr>
          <w:color w:val="000000" w:themeColor="text1"/>
        </w:rPr>
      </w:pPr>
      <w:r w:rsidRPr="00B73D26">
        <w:rPr>
          <w:color w:val="000000" w:themeColor="text1"/>
        </w:rPr>
        <w:t xml:space="preserve">Results obtained from this protocol </w:t>
      </w:r>
      <w:r w:rsidR="00D85FC1" w:rsidRPr="00B73D26">
        <w:rPr>
          <w:color w:val="000000" w:themeColor="text1"/>
        </w:rPr>
        <w:t>should be</w:t>
      </w:r>
      <w:r w:rsidRPr="00B73D26">
        <w:rPr>
          <w:color w:val="000000" w:themeColor="text1"/>
        </w:rPr>
        <w:t xml:space="preserve"> complemented</w:t>
      </w:r>
      <w:r w:rsidR="00F65AE5" w:rsidRPr="00B73D26">
        <w:rPr>
          <w:color w:val="000000" w:themeColor="text1"/>
        </w:rPr>
        <w:t xml:space="preserve"> by </w:t>
      </w:r>
      <w:r w:rsidR="00CB6201" w:rsidRPr="00B73D26">
        <w:rPr>
          <w:color w:val="000000" w:themeColor="text1"/>
        </w:rPr>
        <w:t xml:space="preserve">a </w:t>
      </w:r>
      <w:r w:rsidR="005D4E9B" w:rsidRPr="00B73D26">
        <w:rPr>
          <w:color w:val="000000" w:themeColor="text1"/>
        </w:rPr>
        <w:t xml:space="preserve">more comprehensive </w:t>
      </w:r>
      <w:r w:rsidR="00CB6201" w:rsidRPr="00B73D26">
        <w:rPr>
          <w:color w:val="000000" w:themeColor="text1"/>
        </w:rPr>
        <w:t xml:space="preserve">characterization of </w:t>
      </w:r>
      <w:r w:rsidR="009D4222" w:rsidRPr="00B73D26">
        <w:rPr>
          <w:color w:val="000000" w:themeColor="text1"/>
        </w:rPr>
        <w:t xml:space="preserve">the </w:t>
      </w:r>
      <w:r w:rsidR="005A5CD7" w:rsidRPr="00B73D26">
        <w:rPr>
          <w:color w:val="000000" w:themeColor="text1"/>
        </w:rPr>
        <w:t xml:space="preserve">EV-mediated </w:t>
      </w:r>
      <w:r w:rsidR="00CB6201" w:rsidRPr="00B73D26">
        <w:rPr>
          <w:color w:val="000000" w:themeColor="text1"/>
        </w:rPr>
        <w:t>immune response</w:t>
      </w:r>
      <w:r w:rsidR="00A9758B" w:rsidRPr="00B73D26">
        <w:rPr>
          <w:color w:val="000000" w:themeColor="text1"/>
        </w:rPr>
        <w:t xml:space="preserve">. </w:t>
      </w:r>
      <w:r w:rsidR="009D4222" w:rsidRPr="00B73D26">
        <w:rPr>
          <w:color w:val="000000" w:themeColor="text1"/>
        </w:rPr>
        <w:t>Especially the classification</w:t>
      </w:r>
      <w:r w:rsidR="009F723E" w:rsidRPr="00B73D26">
        <w:rPr>
          <w:color w:val="000000" w:themeColor="text1"/>
        </w:rPr>
        <w:t xml:space="preserve"> </w:t>
      </w:r>
      <w:r w:rsidR="009D4222" w:rsidRPr="00B73D26">
        <w:rPr>
          <w:color w:val="000000" w:themeColor="text1"/>
        </w:rPr>
        <w:t>of CD8</w:t>
      </w:r>
      <w:r w:rsidR="009D4222" w:rsidRPr="00B73D26">
        <w:rPr>
          <w:color w:val="000000" w:themeColor="text1"/>
          <w:vertAlign w:val="superscript"/>
        </w:rPr>
        <w:t>+</w:t>
      </w:r>
      <w:r w:rsidR="009D4222" w:rsidRPr="00B73D26">
        <w:rPr>
          <w:color w:val="000000" w:themeColor="text1"/>
        </w:rPr>
        <w:t xml:space="preserve"> T </w:t>
      </w:r>
      <w:r w:rsidR="009F723E" w:rsidRPr="00B73D26">
        <w:rPr>
          <w:color w:val="000000" w:themeColor="text1"/>
        </w:rPr>
        <w:t>cell</w:t>
      </w:r>
      <w:r w:rsidR="009D4222" w:rsidRPr="00B73D26">
        <w:rPr>
          <w:color w:val="000000" w:themeColor="text1"/>
        </w:rPr>
        <w:t>s into</w:t>
      </w:r>
      <w:r w:rsidR="00AA4B63" w:rsidRPr="00B73D26">
        <w:rPr>
          <w:color w:val="000000" w:themeColor="text1"/>
        </w:rPr>
        <w:t xml:space="preserve"> </w:t>
      </w:r>
      <w:r w:rsidR="00FD44F7" w:rsidRPr="00B73D26">
        <w:rPr>
          <w:color w:val="000000" w:themeColor="text1"/>
        </w:rPr>
        <w:t>effector</w:t>
      </w:r>
      <w:r w:rsidR="00411A7F" w:rsidRPr="00B73D26">
        <w:rPr>
          <w:color w:val="000000" w:themeColor="text1"/>
        </w:rPr>
        <w:t xml:space="preserve"> and effector</w:t>
      </w:r>
      <w:r w:rsidR="00FD44F7" w:rsidRPr="00B73D26">
        <w:rPr>
          <w:color w:val="000000" w:themeColor="text1"/>
        </w:rPr>
        <w:t xml:space="preserve"> memory</w:t>
      </w:r>
      <w:r w:rsidR="00411A7F" w:rsidRPr="00B73D26">
        <w:rPr>
          <w:color w:val="000000" w:themeColor="text1"/>
        </w:rPr>
        <w:t xml:space="preserve"> </w:t>
      </w:r>
      <w:r w:rsidR="009D4222" w:rsidRPr="00B73D26">
        <w:rPr>
          <w:color w:val="000000" w:themeColor="text1"/>
        </w:rPr>
        <w:t>cells</w:t>
      </w:r>
      <w:r w:rsidR="009504EE" w:rsidRPr="00B73D26">
        <w:rPr>
          <w:color w:val="000000" w:themeColor="text1"/>
        </w:rPr>
        <w:t xml:space="preserve">, </w:t>
      </w:r>
      <w:r w:rsidR="009D4222" w:rsidRPr="00B73D26">
        <w:rPr>
          <w:color w:val="000000" w:themeColor="text1"/>
        </w:rPr>
        <w:t>through</w:t>
      </w:r>
      <w:r w:rsidR="009504EE" w:rsidRPr="00B73D26">
        <w:rPr>
          <w:color w:val="000000" w:themeColor="text1"/>
        </w:rPr>
        <w:t xml:space="preserve"> CD44</w:t>
      </w:r>
      <w:r w:rsidR="009504EE" w:rsidRPr="00B73D26">
        <w:rPr>
          <w:color w:val="000000" w:themeColor="text1"/>
        </w:rPr>
        <w:fldChar w:fldCharType="begin"/>
      </w:r>
      <w:r w:rsidR="004176E4">
        <w:rPr>
          <w:color w:val="000000" w:themeColor="text1"/>
        </w:rPr>
        <w:instrText xml:space="preserve"> ADDIN EN.CITE &lt;EndNote&gt;&lt;Cite&gt;&lt;Author&gt;DeGrendele&lt;/Author&gt;&lt;Year&gt;1997&lt;/Year&gt;&lt;RecNum&gt;669&lt;/RecNum&gt;&lt;DisplayText&gt;&lt;style face="superscript"&gt;28&lt;/style&gt;&lt;/DisplayText&gt;&lt;record&gt;&lt;rec-number&gt;669&lt;/rec-number&gt;&lt;foreign-keys&gt;&lt;key app="EN" db-id="0t5exvt2vdtadpe25xrx2s5sfd2e0zexfrxs" timestamp="1626719206" guid="afd910ea-540c-414d-8215-a938bc00c3f0"&gt;669&lt;/key&gt;&lt;/foreign-keys&gt;&lt;ref-type name="Journal Article"&gt;17&lt;/ref-type&gt;&lt;contributors&gt;&lt;authors&gt;&lt;author&gt;DeGrendele, H C&lt;/author&gt;&lt;author&gt;Kosfiszer, M&lt;/author&gt;&lt;author&gt;Estess, P&lt;/author&gt;&lt;author&gt;Siegelman, M H&lt;/author&gt;&lt;/authors&gt;&lt;/contributors&gt;&lt;titles&gt;&lt;title&gt;CD44 activation and associated primary adhesion is inducible via T cell receptor stimulation&lt;/title&gt;&lt;secondary-title&gt;The Journal of Immunology&lt;/secondary-title&gt;&lt;/titles&gt;&lt;periodical&gt;&lt;full-title&gt;The Journal of Immunology&lt;/full-title&gt;&lt;/periodical&gt;&lt;pages&gt;2549-2553&lt;/pages&gt;&lt;volume&gt;159&lt;/volume&gt;&lt;number&gt;6&lt;/number&gt;&lt;dates&gt;&lt;year&gt;1997&lt;/year&gt;&lt;/dates&gt;&lt;urls&gt;&lt;related-urls&gt;&lt;url&gt;https://www.jimmunol.org/content/jimmunol/159/6/2549.full.pdf&lt;/url&gt;&lt;/related-urls&gt;&lt;/urls&gt;&lt;/record&gt;&lt;/Cite&gt;&lt;/EndNote&gt;</w:instrText>
      </w:r>
      <w:r w:rsidR="009504EE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8</w:t>
      </w:r>
      <w:r w:rsidR="009504EE" w:rsidRPr="00B73D26">
        <w:rPr>
          <w:color w:val="000000" w:themeColor="text1"/>
        </w:rPr>
        <w:fldChar w:fldCharType="end"/>
      </w:r>
      <w:r w:rsidR="009D4222" w:rsidRPr="00B73D26">
        <w:rPr>
          <w:color w:val="000000" w:themeColor="text1"/>
        </w:rPr>
        <w:t xml:space="preserve">, as well as </w:t>
      </w:r>
      <w:r w:rsidR="00CB6201" w:rsidRPr="00B73D26">
        <w:rPr>
          <w:color w:val="000000" w:themeColor="text1"/>
        </w:rPr>
        <w:t>antigen-</w:t>
      </w:r>
      <w:r w:rsidR="009D4222" w:rsidRPr="00B73D26">
        <w:rPr>
          <w:color w:val="000000" w:themeColor="text1"/>
        </w:rPr>
        <w:t>naïve</w:t>
      </w:r>
      <w:r w:rsidR="00587B77" w:rsidRPr="00B73D26">
        <w:rPr>
          <w:color w:val="000000" w:themeColor="text1"/>
        </w:rPr>
        <w:t xml:space="preserve"> and </w:t>
      </w:r>
      <w:r w:rsidR="00FD44F7" w:rsidRPr="00B73D26">
        <w:rPr>
          <w:color w:val="000000" w:themeColor="text1"/>
        </w:rPr>
        <w:t>central memory</w:t>
      </w:r>
      <w:r w:rsidR="00587B77" w:rsidRPr="00B73D26">
        <w:rPr>
          <w:color w:val="000000" w:themeColor="text1"/>
        </w:rPr>
        <w:t xml:space="preserve"> </w:t>
      </w:r>
      <w:r w:rsidR="009D4222" w:rsidRPr="00B73D26">
        <w:rPr>
          <w:color w:val="000000" w:themeColor="text1"/>
        </w:rPr>
        <w:t>cells</w:t>
      </w:r>
      <w:r w:rsidR="009504EE" w:rsidRPr="00B73D26">
        <w:rPr>
          <w:color w:val="000000" w:themeColor="text1"/>
        </w:rPr>
        <w:t>,</w:t>
      </w:r>
      <w:r w:rsidR="00CB6201" w:rsidRPr="00B73D26">
        <w:rPr>
          <w:color w:val="000000" w:themeColor="text1"/>
        </w:rPr>
        <w:t xml:space="preserve"> </w:t>
      </w:r>
      <w:r w:rsidR="009D4222" w:rsidRPr="00B73D26">
        <w:rPr>
          <w:color w:val="000000" w:themeColor="text1"/>
        </w:rPr>
        <w:t>through</w:t>
      </w:r>
      <w:r w:rsidR="009504EE" w:rsidRPr="00B73D26">
        <w:rPr>
          <w:color w:val="000000" w:themeColor="text1"/>
        </w:rPr>
        <w:t xml:space="preserve"> </w:t>
      </w:r>
      <w:r w:rsidR="00CB6201" w:rsidRPr="00B73D26">
        <w:rPr>
          <w:color w:val="000000" w:themeColor="text1"/>
        </w:rPr>
        <w:t>CD62L</w:t>
      </w:r>
      <w:r w:rsidR="009504EE" w:rsidRPr="00B73D26">
        <w:rPr>
          <w:color w:val="000000" w:themeColor="text1"/>
        </w:rPr>
        <w:fldChar w:fldCharType="begin"/>
      </w:r>
      <w:r w:rsidR="004176E4">
        <w:rPr>
          <w:color w:val="000000" w:themeColor="text1"/>
        </w:rPr>
        <w:instrText xml:space="preserve"> ADDIN EN.CITE &lt;EndNote&gt;&lt;Cite&gt;&lt;Author&gt;Yang&lt;/Author&gt;&lt;Year&gt;2011&lt;/Year&gt;&lt;RecNum&gt;670&lt;/RecNum&gt;&lt;DisplayText&gt;&lt;style face="superscript"&gt;29&lt;/style&gt;&lt;/DisplayText&gt;&lt;record&gt;&lt;rec-number&gt;670&lt;/rec-number&gt;&lt;foreign-keys&gt;&lt;key app="EN" db-id="0t5exvt2vdtadpe25xrx2s5sfd2e0zexfrxs" timestamp="1626720748" guid="9c613d0f-90ca-48dd-931e-397433ff9391"&gt;670&lt;/key&gt;&lt;/foreign-keys&gt;&lt;ref-type name="Journal Article"&gt;17&lt;/ref-type&gt;&lt;contributors&gt;&lt;authors&gt;&lt;author&gt;Yang, S.&lt;/author&gt;&lt;author&gt;Liu, F.&lt;/author&gt;&lt;author&gt;Wang, Q. J.&lt;/author&gt;&lt;author&gt;Rosenberg, S. A.&lt;/author&gt;&lt;author&gt;Morgan, R. A.&lt;/author&gt;&lt;/authors&gt;&lt;/contributors&gt;&lt;auth-address&gt;Surgery Branch, Center for Cancer Research, National Cancer Institute, National Institutes of Health, Bethesda, Maryland, United States of America.&lt;/auth-address&gt;&lt;titles&gt;&lt;title&gt;The shedding of CD62L (L-selectin) regulates the acquisition of lytic activity in human tumor reactive T lymphocytes&lt;/title&gt;&lt;secondary-title&gt;PLoS One&lt;/secondary-title&gt;&lt;/titles&gt;&lt;periodical&gt;&lt;full-title&gt;PLoS One&lt;/full-title&gt;&lt;/periodical&gt;&lt;pages&gt;e22560&lt;/pages&gt;&lt;volume&gt;6&lt;/volume&gt;&lt;number&gt;7&lt;/number&gt;&lt;edition&gt;2011/08/11&lt;/edition&gt;&lt;keywords&gt;&lt;keyword&gt;CD8-Positive T-Lymphocytes/*immunology&lt;/keyword&gt;&lt;keyword&gt;Enzyme-Linked Immunosorbent Assay&lt;/keyword&gt;&lt;keyword&gt;Humans&lt;/keyword&gt;&lt;keyword&gt;Immunologic Memory&lt;/keyword&gt;&lt;keyword&gt;L-Selectin/genetics/immunology/*metabolism&lt;/keyword&gt;&lt;keyword&gt;Lymphocyte Activation/*immunology&lt;/keyword&gt;&lt;keyword&gt;Lysosomal-Associated Membrane Protein 1/metabolism&lt;/keyword&gt;&lt;keyword&gt;Melanoma/*immunology/metabolism/*pathology&lt;/keyword&gt;&lt;keyword&gt;Tumor Cells, Cultured&lt;/keyword&gt;&lt;/keywords&gt;&lt;dates&gt;&lt;year&gt;2011&lt;/year&gt;&lt;/dates&gt;&lt;isbn&gt;1932-6203 (Electronic)&amp;#xD;1932-6203 (Linking)&lt;/isbn&gt;&lt;accession-num&gt;21829468&lt;/accession-num&gt;&lt;urls&gt;&lt;related-urls&gt;&lt;url&gt;https://www.ncbi.nlm.nih.gov/pubmed/21829468&lt;/url&gt;&lt;/related-urls&gt;&lt;/urls&gt;&lt;custom2&gt;PMC3145643&lt;/custom2&gt;&lt;electronic-resource-num&gt;10.1371/journal.pone.0022560&lt;/electronic-resource-num&gt;&lt;/record&gt;&lt;/Cite&gt;&lt;/EndNote&gt;</w:instrText>
      </w:r>
      <w:r w:rsidR="009504EE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9</w:t>
      </w:r>
      <w:r w:rsidR="009504EE" w:rsidRPr="00B73D26">
        <w:rPr>
          <w:color w:val="000000" w:themeColor="text1"/>
        </w:rPr>
        <w:fldChar w:fldCharType="end"/>
      </w:r>
      <w:r w:rsidR="009D4222" w:rsidRPr="00B73D26">
        <w:rPr>
          <w:color w:val="000000" w:themeColor="text1"/>
        </w:rPr>
        <w:t>, may convey deeper insight</w:t>
      </w:r>
      <w:r w:rsidR="00C572B3" w:rsidRPr="00B73D26">
        <w:rPr>
          <w:color w:val="000000" w:themeColor="text1"/>
        </w:rPr>
        <w:t>.</w:t>
      </w:r>
      <w:r w:rsidR="00670908" w:rsidRPr="00B73D26">
        <w:rPr>
          <w:color w:val="000000" w:themeColor="text1"/>
        </w:rPr>
        <w:t xml:space="preserve"> </w:t>
      </w:r>
      <w:r w:rsidR="009D4222" w:rsidRPr="00B73D26">
        <w:rPr>
          <w:color w:val="000000" w:themeColor="text1"/>
        </w:rPr>
        <w:t>Furthermore, the analysis of</w:t>
      </w:r>
      <w:r w:rsidR="00411A7F" w:rsidRPr="00B73D26">
        <w:rPr>
          <w:color w:val="000000" w:themeColor="text1"/>
        </w:rPr>
        <w:t xml:space="preserve"> </w:t>
      </w:r>
      <w:r w:rsidR="00670908" w:rsidRPr="00B73D26">
        <w:rPr>
          <w:color w:val="000000" w:themeColor="text1"/>
        </w:rPr>
        <w:t>T helper</w:t>
      </w:r>
      <w:r w:rsidR="009D4222" w:rsidRPr="00B73D26">
        <w:rPr>
          <w:color w:val="000000" w:themeColor="text1"/>
        </w:rPr>
        <w:t xml:space="preserve"> cells</w:t>
      </w:r>
      <w:r w:rsidR="00670908" w:rsidRPr="00B73D26">
        <w:rPr>
          <w:color w:val="000000" w:themeColor="text1"/>
        </w:rPr>
        <w:t>, regulatory T cell</w:t>
      </w:r>
      <w:r w:rsidR="009D4222" w:rsidRPr="00B73D26">
        <w:rPr>
          <w:color w:val="000000" w:themeColor="text1"/>
        </w:rPr>
        <w:t>s</w:t>
      </w:r>
      <w:r w:rsidR="00F73C71" w:rsidRPr="00B73D26">
        <w:rPr>
          <w:color w:val="000000" w:themeColor="text1"/>
        </w:rPr>
        <w:t>,</w:t>
      </w:r>
      <w:r w:rsidR="00670908" w:rsidRPr="00B73D26">
        <w:rPr>
          <w:color w:val="000000" w:themeColor="text1"/>
        </w:rPr>
        <w:t xml:space="preserve"> and </w:t>
      </w:r>
      <w:r w:rsidR="00411A7F" w:rsidRPr="00B73D26">
        <w:rPr>
          <w:color w:val="000000" w:themeColor="text1"/>
        </w:rPr>
        <w:t>NK cell</w:t>
      </w:r>
      <w:r w:rsidR="009D4222" w:rsidRPr="00B73D26">
        <w:rPr>
          <w:color w:val="000000" w:themeColor="text1"/>
        </w:rPr>
        <w:t>s</w:t>
      </w:r>
      <w:r w:rsidR="00670908" w:rsidRPr="00B73D26">
        <w:rPr>
          <w:color w:val="000000" w:themeColor="text1"/>
        </w:rPr>
        <w:t xml:space="preserve"> </w:t>
      </w:r>
      <w:r w:rsidR="00C115BA" w:rsidRPr="00B73D26">
        <w:rPr>
          <w:color w:val="000000" w:themeColor="text1"/>
        </w:rPr>
        <w:t>may be</w:t>
      </w:r>
      <w:r w:rsidR="009D4222" w:rsidRPr="00B73D26">
        <w:rPr>
          <w:color w:val="000000" w:themeColor="text1"/>
        </w:rPr>
        <w:t xml:space="preserve"> of interest</w:t>
      </w:r>
      <w:r w:rsidR="009504EE" w:rsidRPr="00B73D26">
        <w:rPr>
          <w:color w:val="000000" w:themeColor="text1"/>
        </w:rPr>
        <w:t>.</w:t>
      </w:r>
      <w:r w:rsidR="00A9758B" w:rsidRPr="00B73D26">
        <w:rPr>
          <w:color w:val="000000" w:themeColor="text1"/>
        </w:rPr>
        <w:t xml:space="preserve"> </w:t>
      </w:r>
      <w:r w:rsidR="0098676A">
        <w:rPr>
          <w:color w:val="000000" w:themeColor="text1"/>
        </w:rPr>
        <w:t>For testing the anti-tumor efficacy of EVs, mice may be challenged with the corresponding cancer cells after receiving EV immunization or</w:t>
      </w:r>
      <w:r w:rsidR="003401F3" w:rsidRPr="00B73D26">
        <w:rPr>
          <w:color w:val="000000" w:themeColor="text1"/>
        </w:rPr>
        <w:t xml:space="preserve"> </w:t>
      </w:r>
      <w:r w:rsidR="00411A7F" w:rsidRPr="00B73D26">
        <w:rPr>
          <w:color w:val="000000" w:themeColor="text1"/>
        </w:rPr>
        <w:t>treated with</w:t>
      </w:r>
      <w:r w:rsidR="008B235D" w:rsidRPr="00B73D26">
        <w:rPr>
          <w:color w:val="000000" w:themeColor="text1"/>
        </w:rPr>
        <w:t xml:space="preserve"> EVs </w:t>
      </w:r>
      <w:r w:rsidR="00A9758B" w:rsidRPr="00B73D26">
        <w:rPr>
          <w:color w:val="000000" w:themeColor="text1"/>
        </w:rPr>
        <w:t xml:space="preserve">against </w:t>
      </w:r>
      <w:r w:rsidR="003401F3" w:rsidRPr="00B73D26">
        <w:rPr>
          <w:color w:val="000000" w:themeColor="text1"/>
        </w:rPr>
        <w:t xml:space="preserve">a </w:t>
      </w:r>
      <w:r w:rsidR="00A9758B" w:rsidRPr="00B73D26">
        <w:rPr>
          <w:color w:val="000000" w:themeColor="text1"/>
        </w:rPr>
        <w:t>preestablished cancer</w:t>
      </w:r>
      <w:r w:rsidR="00343C17" w:rsidRPr="00B73D26">
        <w:rPr>
          <w:color w:val="000000" w:themeColor="text1"/>
        </w:rPr>
        <w:t xml:space="preserve">, </w:t>
      </w:r>
      <w:r w:rsidR="003401F3" w:rsidRPr="00B73D26">
        <w:rPr>
          <w:color w:val="000000" w:themeColor="text1"/>
        </w:rPr>
        <w:t xml:space="preserve">thereby </w:t>
      </w:r>
      <w:r w:rsidR="00343C17" w:rsidRPr="00B73D26">
        <w:rPr>
          <w:color w:val="000000" w:themeColor="text1"/>
        </w:rPr>
        <w:t>a</w:t>
      </w:r>
      <w:r w:rsidRPr="00B73D26">
        <w:rPr>
          <w:color w:val="000000" w:themeColor="text1"/>
        </w:rPr>
        <w:t>dapting</w:t>
      </w:r>
      <w:r w:rsidR="00AB17D0" w:rsidRPr="00B73D26">
        <w:rPr>
          <w:color w:val="000000" w:themeColor="text1"/>
        </w:rPr>
        <w:t xml:space="preserve"> the guidelines for detection of immunogenic cell death</w:t>
      </w:r>
      <w:r w:rsidR="00AB17D0" w:rsidRPr="00B73D26">
        <w:rPr>
          <w:color w:val="000000" w:themeColor="text1"/>
        </w:rPr>
        <w:fldChar w:fldCharType="begin">
          <w:fldData xml:space="preserve">PEVuZE5vdGU+PENpdGU+PEF1dGhvcj5LZXBwPC9BdXRob3I+PFllYXI+MjAxNDwvWWVhcj48UmVj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LZXBwPC9BdXRob3I+PFllYXI+MjAxNDwvWWVhcj48UmVj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AB17D0" w:rsidRPr="00B73D26">
        <w:rPr>
          <w:color w:val="000000" w:themeColor="text1"/>
        </w:rPr>
      </w:r>
      <w:r w:rsidR="00AB17D0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2,30</w:t>
      </w:r>
      <w:r w:rsidR="00AB17D0" w:rsidRPr="00B73D26">
        <w:rPr>
          <w:color w:val="000000" w:themeColor="text1"/>
        </w:rPr>
        <w:fldChar w:fldCharType="end"/>
      </w:r>
      <w:r w:rsidRPr="00B73D26">
        <w:rPr>
          <w:color w:val="000000" w:themeColor="text1"/>
        </w:rPr>
        <w:t xml:space="preserve"> to this cell-free tumor derivate</w:t>
      </w:r>
      <w:r w:rsidR="00F20F5E" w:rsidRPr="00B73D26">
        <w:rPr>
          <w:color w:val="000000" w:themeColor="text1"/>
        </w:rPr>
        <w:t>.</w:t>
      </w:r>
      <w:r w:rsidR="003B1C22" w:rsidRPr="00B73D26">
        <w:rPr>
          <w:color w:val="000000" w:themeColor="text1"/>
        </w:rPr>
        <w:t xml:space="preserve"> </w:t>
      </w:r>
      <w:r w:rsidR="00F8367C" w:rsidRPr="00B73D26">
        <w:rPr>
          <w:color w:val="000000" w:themeColor="text1"/>
        </w:rPr>
        <w:t>However</w:t>
      </w:r>
      <w:r w:rsidR="007E64CA" w:rsidRPr="00B73D26">
        <w:rPr>
          <w:color w:val="000000" w:themeColor="text1"/>
        </w:rPr>
        <w:t>, conclusions from all these experimental setups</w:t>
      </w:r>
      <w:r w:rsidR="001D77A4" w:rsidRPr="00B73D26">
        <w:rPr>
          <w:color w:val="000000" w:themeColor="text1"/>
        </w:rPr>
        <w:t xml:space="preserve"> </w:t>
      </w:r>
      <w:r w:rsidR="007E64CA" w:rsidRPr="00B73D26">
        <w:rPr>
          <w:color w:val="000000" w:themeColor="text1"/>
        </w:rPr>
        <w:t xml:space="preserve">are </w:t>
      </w:r>
      <w:r w:rsidR="001D77A4" w:rsidRPr="00B73D26">
        <w:rPr>
          <w:color w:val="000000" w:themeColor="text1"/>
        </w:rPr>
        <w:t>limited by the fact</w:t>
      </w:r>
      <w:r w:rsidR="00F20F5E" w:rsidRPr="00B73D26">
        <w:rPr>
          <w:color w:val="000000" w:themeColor="text1"/>
        </w:rPr>
        <w:t xml:space="preserve"> that </w:t>
      </w:r>
      <w:r w:rsidR="00E751AE" w:rsidRPr="00B73D26">
        <w:rPr>
          <w:color w:val="000000" w:themeColor="text1"/>
        </w:rPr>
        <w:t xml:space="preserve">cancer </w:t>
      </w:r>
      <w:r w:rsidR="00F20F5E" w:rsidRPr="00B73D26">
        <w:rPr>
          <w:color w:val="000000" w:themeColor="text1"/>
        </w:rPr>
        <w:t>cell</w:t>
      </w:r>
      <w:r w:rsidR="00E751AE" w:rsidRPr="00B73D26">
        <w:rPr>
          <w:color w:val="000000" w:themeColor="text1"/>
        </w:rPr>
        <w:t>s</w:t>
      </w:r>
      <w:r w:rsidR="00F20F5E" w:rsidRPr="00B73D26">
        <w:rPr>
          <w:color w:val="000000" w:themeColor="text1"/>
        </w:rPr>
        <w:t xml:space="preserve"> in a </w:t>
      </w:r>
      <w:r w:rsidR="001730B2">
        <w:rPr>
          <w:color w:val="000000" w:themeColor="text1"/>
        </w:rPr>
        <w:t>P</w:t>
      </w:r>
      <w:r w:rsidR="001730B2" w:rsidRPr="00B73D26">
        <w:rPr>
          <w:color w:val="000000" w:themeColor="text1"/>
        </w:rPr>
        <w:t xml:space="preserve">etri </w:t>
      </w:r>
      <w:r w:rsidR="00F20F5E" w:rsidRPr="00B73D26">
        <w:rPr>
          <w:color w:val="000000" w:themeColor="text1"/>
        </w:rPr>
        <w:t xml:space="preserve">dish </w:t>
      </w:r>
      <w:r w:rsidR="00F73C71" w:rsidRPr="00B73D26">
        <w:rPr>
          <w:color w:val="000000" w:themeColor="text1"/>
        </w:rPr>
        <w:t xml:space="preserve">potentially </w:t>
      </w:r>
      <w:r w:rsidR="00F20F5E" w:rsidRPr="00B73D26">
        <w:rPr>
          <w:color w:val="000000" w:themeColor="text1"/>
        </w:rPr>
        <w:t xml:space="preserve">generate functionally different EVs </w:t>
      </w:r>
      <w:r w:rsidR="00E751AE" w:rsidRPr="00B73D26">
        <w:rPr>
          <w:color w:val="000000" w:themeColor="text1"/>
        </w:rPr>
        <w:t xml:space="preserve">than cancer cells embedded in a </w:t>
      </w:r>
      <w:r w:rsidR="009428CE" w:rsidRPr="00B73D26">
        <w:rPr>
          <w:color w:val="000000" w:themeColor="text1"/>
        </w:rPr>
        <w:t xml:space="preserve">dynamic </w:t>
      </w:r>
      <w:r w:rsidR="00E751AE" w:rsidRPr="00B73D26">
        <w:rPr>
          <w:color w:val="000000" w:themeColor="text1"/>
        </w:rPr>
        <w:t>tumor microenvironment</w:t>
      </w:r>
      <w:r w:rsidR="00AB17D0" w:rsidRPr="00B73D26">
        <w:rPr>
          <w:color w:val="000000" w:themeColor="text1"/>
        </w:rPr>
        <w:fldChar w:fldCharType="begin">
          <w:fldData xml:space="preserve">PEVuZE5vdGU+PENpdGU+PEF1dGhvcj5OYWJldDwvQXV0aG9yPjxZZWFyPjIwMTc8L1llYXI+PFJl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</w:fldData>
        </w:fldChar>
      </w:r>
      <w:r w:rsidR="004176E4">
        <w:rPr>
          <w:color w:val="000000" w:themeColor="text1"/>
        </w:rPr>
        <w:instrText xml:space="preserve"> ADDIN EN.CITE </w:instrText>
      </w:r>
      <w:r w:rsidR="004176E4">
        <w:rPr>
          <w:color w:val="000000" w:themeColor="text1"/>
        </w:rPr>
        <w:fldChar w:fldCharType="begin">
          <w:fldData xml:space="preserve">PEVuZE5vdGU+PENpdGU+PEF1dGhvcj5OYWJldDwvQXV0aG9yPjxZZWFyPjIwMTc8L1llYXI+PFJl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</w:fldData>
        </w:fldChar>
      </w:r>
      <w:r w:rsidR="004176E4">
        <w:rPr>
          <w:color w:val="000000" w:themeColor="text1"/>
        </w:rPr>
        <w:instrText xml:space="preserve"> ADDIN EN.CITE.DATA </w:instrText>
      </w:r>
      <w:r w:rsidR="004176E4">
        <w:rPr>
          <w:color w:val="000000" w:themeColor="text1"/>
        </w:rPr>
      </w:r>
      <w:r w:rsidR="004176E4">
        <w:rPr>
          <w:color w:val="000000" w:themeColor="text1"/>
        </w:rPr>
        <w:fldChar w:fldCharType="end"/>
      </w:r>
      <w:r w:rsidR="00AB17D0" w:rsidRPr="00B73D26">
        <w:rPr>
          <w:color w:val="000000" w:themeColor="text1"/>
        </w:rPr>
      </w:r>
      <w:r w:rsidR="00AB17D0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31</w:t>
      </w:r>
      <w:r w:rsidR="00AB17D0" w:rsidRPr="00B73D26">
        <w:rPr>
          <w:color w:val="000000" w:themeColor="text1"/>
        </w:rPr>
        <w:fldChar w:fldCharType="end"/>
      </w:r>
      <w:r w:rsidR="00E751AE" w:rsidRPr="00B73D26">
        <w:rPr>
          <w:color w:val="000000" w:themeColor="text1"/>
        </w:rPr>
        <w:t xml:space="preserve"> </w:t>
      </w:r>
      <w:r w:rsidR="003928C9" w:rsidRPr="00B73D26">
        <w:rPr>
          <w:color w:val="000000" w:themeColor="text1"/>
        </w:rPr>
        <w:t xml:space="preserve">that </w:t>
      </w:r>
      <w:r w:rsidR="00E751AE" w:rsidRPr="00B73D26">
        <w:rPr>
          <w:color w:val="000000" w:themeColor="text1"/>
        </w:rPr>
        <w:t>often suppress</w:t>
      </w:r>
      <w:r w:rsidR="003928C9" w:rsidRPr="00B73D26">
        <w:rPr>
          <w:color w:val="000000" w:themeColor="text1"/>
        </w:rPr>
        <w:t>es</w:t>
      </w:r>
      <w:r w:rsidR="00E751AE" w:rsidRPr="00B73D26">
        <w:rPr>
          <w:color w:val="000000" w:themeColor="text1"/>
        </w:rPr>
        <w:t xml:space="preserve"> anti-cancer immunity</w:t>
      </w:r>
      <w:r w:rsidR="008B235D" w:rsidRPr="00B73D26">
        <w:rPr>
          <w:color w:val="000000" w:themeColor="text1"/>
        </w:rPr>
        <w:t>.</w:t>
      </w:r>
      <w:r w:rsidR="00F9357D" w:rsidRPr="00B73D26">
        <w:rPr>
          <w:color w:val="000000" w:themeColor="text1"/>
        </w:rPr>
        <w:t xml:space="preserve"> </w:t>
      </w:r>
      <w:r w:rsidR="00B7321B" w:rsidRPr="00B73D26">
        <w:rPr>
          <w:color w:val="000000" w:themeColor="text1"/>
        </w:rPr>
        <w:t>T</w:t>
      </w:r>
      <w:r w:rsidR="00F9357D" w:rsidRPr="00B73D26">
        <w:rPr>
          <w:color w:val="000000" w:themeColor="text1"/>
        </w:rPr>
        <w:t>h</w:t>
      </w:r>
      <w:r w:rsidR="00B7321B" w:rsidRPr="00B73D26">
        <w:rPr>
          <w:color w:val="000000" w:themeColor="text1"/>
        </w:rPr>
        <w:t xml:space="preserve">us, </w:t>
      </w:r>
      <w:r w:rsidR="00F73C71" w:rsidRPr="00B73D26">
        <w:rPr>
          <w:color w:val="000000" w:themeColor="text1"/>
        </w:rPr>
        <w:t>assessing</w:t>
      </w:r>
      <w:r w:rsidR="00F73C71" w:rsidRPr="00B73D26" w:rsidDel="00F73C71">
        <w:rPr>
          <w:color w:val="000000" w:themeColor="text1"/>
        </w:rPr>
        <w:t xml:space="preserve"> </w:t>
      </w:r>
      <w:r w:rsidR="00F9357D" w:rsidRPr="00B73D26">
        <w:rPr>
          <w:color w:val="000000" w:themeColor="text1"/>
        </w:rPr>
        <w:t>EVs derived from tumor</w:t>
      </w:r>
      <w:r w:rsidR="009428CE" w:rsidRPr="00B73D26">
        <w:rPr>
          <w:color w:val="000000" w:themeColor="text1"/>
        </w:rPr>
        <w:t>/</w:t>
      </w:r>
      <w:r w:rsidR="00F9357D" w:rsidRPr="00B73D26">
        <w:rPr>
          <w:color w:val="000000" w:themeColor="text1"/>
        </w:rPr>
        <w:t xml:space="preserve">fibroblast cocultures or </w:t>
      </w:r>
      <w:r w:rsidR="00F9357D" w:rsidRPr="00FF1367">
        <w:rPr>
          <w:i/>
          <w:iCs/>
          <w:color w:val="000000" w:themeColor="text1"/>
        </w:rPr>
        <w:t>ex vivo</w:t>
      </w:r>
      <w:r w:rsidR="00F9357D" w:rsidRPr="00B73D26">
        <w:rPr>
          <w:color w:val="000000" w:themeColor="text1"/>
        </w:rPr>
        <w:t xml:space="preserve"> tumor tissue</w:t>
      </w:r>
      <w:r w:rsidR="00B7321B" w:rsidRPr="00B73D26">
        <w:rPr>
          <w:color w:val="000000" w:themeColor="text1"/>
        </w:rPr>
        <w:t xml:space="preserve"> may </w:t>
      </w:r>
      <w:r w:rsidR="001D77A4" w:rsidRPr="00B73D26">
        <w:rPr>
          <w:color w:val="000000" w:themeColor="text1"/>
        </w:rPr>
        <w:t xml:space="preserve">better reflect the actual situation. </w:t>
      </w:r>
      <w:r w:rsidR="00574B38" w:rsidRPr="00B73D26">
        <w:rPr>
          <w:color w:val="000000" w:themeColor="text1"/>
        </w:rPr>
        <w:t xml:space="preserve">In a next </w:t>
      </w:r>
      <w:r w:rsidR="00670908" w:rsidRPr="00B73D26">
        <w:rPr>
          <w:color w:val="000000" w:themeColor="text1"/>
        </w:rPr>
        <w:t xml:space="preserve">translational </w:t>
      </w:r>
      <w:r w:rsidR="00574B38" w:rsidRPr="00B73D26">
        <w:rPr>
          <w:color w:val="000000" w:themeColor="text1"/>
        </w:rPr>
        <w:t>step toward clinical</w:t>
      </w:r>
      <w:r w:rsidR="00670908" w:rsidRPr="00B73D26">
        <w:rPr>
          <w:color w:val="000000" w:themeColor="text1"/>
        </w:rPr>
        <w:t xml:space="preserve"> reality</w:t>
      </w:r>
      <w:r w:rsidR="00574B38" w:rsidRPr="00B73D26">
        <w:rPr>
          <w:color w:val="000000" w:themeColor="text1"/>
        </w:rPr>
        <w:t>,</w:t>
      </w:r>
      <w:r w:rsidR="008C172B" w:rsidRPr="00B73D26">
        <w:rPr>
          <w:color w:val="000000" w:themeColor="text1"/>
        </w:rPr>
        <w:t xml:space="preserve"> EVs from patient material may be </w:t>
      </w:r>
      <w:r w:rsidR="00574B38" w:rsidRPr="00B73D26">
        <w:rPr>
          <w:color w:val="000000" w:themeColor="text1"/>
        </w:rPr>
        <w:t>analyzed</w:t>
      </w:r>
      <w:r w:rsidR="008C172B" w:rsidRPr="00B73D26">
        <w:rPr>
          <w:color w:val="000000" w:themeColor="text1"/>
        </w:rPr>
        <w:t xml:space="preserve"> for immunogenicity before and during therapy </w:t>
      </w:r>
      <w:r w:rsidR="00574B38" w:rsidRPr="00B73D26">
        <w:rPr>
          <w:color w:val="000000" w:themeColor="text1"/>
        </w:rPr>
        <w:t xml:space="preserve">to assess their </w:t>
      </w:r>
      <w:r w:rsidR="004C2A91" w:rsidRPr="00B73D26">
        <w:rPr>
          <w:color w:val="000000" w:themeColor="text1"/>
        </w:rPr>
        <w:t>usability</w:t>
      </w:r>
      <w:r w:rsidR="00574B38" w:rsidRPr="00B73D26">
        <w:rPr>
          <w:color w:val="000000" w:themeColor="text1"/>
        </w:rPr>
        <w:t xml:space="preserve"> as biomarkers.</w:t>
      </w:r>
    </w:p>
    <w:p w14:paraId="5596F6D8" w14:textId="77777777" w:rsidR="008F1116" w:rsidRPr="00B73D26" w:rsidRDefault="008F1116" w:rsidP="006B5CC4">
      <w:pPr>
        <w:rPr>
          <w:color w:val="000000" w:themeColor="text1"/>
        </w:rPr>
      </w:pPr>
    </w:p>
    <w:p w14:paraId="33437BC4" w14:textId="024F466F" w:rsidR="003928C9" w:rsidRPr="00B73D26" w:rsidRDefault="001D77A4" w:rsidP="006B5CC4">
      <w:pPr>
        <w:rPr>
          <w:color w:val="000000" w:themeColor="text1"/>
        </w:rPr>
      </w:pPr>
      <w:r w:rsidRPr="00B73D26">
        <w:rPr>
          <w:color w:val="000000" w:themeColor="text1"/>
        </w:rPr>
        <w:t>As cancer-</w:t>
      </w:r>
      <w:r w:rsidR="00B7321B" w:rsidRPr="00B73D26">
        <w:rPr>
          <w:color w:val="000000" w:themeColor="text1"/>
        </w:rPr>
        <w:t xml:space="preserve">derived </w:t>
      </w:r>
      <w:r w:rsidR="003928C9" w:rsidRPr="00B73D26">
        <w:rPr>
          <w:color w:val="000000" w:themeColor="text1"/>
        </w:rPr>
        <w:t>EVs</w:t>
      </w:r>
      <w:r w:rsidRPr="00B73D26">
        <w:rPr>
          <w:color w:val="000000" w:themeColor="text1"/>
        </w:rPr>
        <w:t xml:space="preserve"> </w:t>
      </w:r>
      <w:r w:rsidR="00DA5091" w:rsidRPr="00B73D26">
        <w:rPr>
          <w:color w:val="000000" w:themeColor="text1"/>
        </w:rPr>
        <w:t xml:space="preserve">were </w:t>
      </w:r>
      <w:r w:rsidRPr="00B73D26">
        <w:rPr>
          <w:color w:val="000000" w:themeColor="text1"/>
        </w:rPr>
        <w:t xml:space="preserve">recently found to </w:t>
      </w:r>
      <w:r w:rsidR="001730B2">
        <w:rPr>
          <w:color w:val="000000" w:themeColor="text1"/>
        </w:rPr>
        <w:t>–</w:t>
      </w:r>
      <w:r w:rsidR="001730B2" w:rsidRPr="00B73D26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 xml:space="preserve">under certain circumstances </w:t>
      </w:r>
      <w:r w:rsidR="001730B2">
        <w:rPr>
          <w:color w:val="000000" w:themeColor="text1"/>
        </w:rPr>
        <w:t>–</w:t>
      </w:r>
      <w:r w:rsidR="001730B2" w:rsidRPr="00B73D26">
        <w:rPr>
          <w:color w:val="000000" w:themeColor="text1"/>
        </w:rPr>
        <w:t xml:space="preserve"> </w:t>
      </w:r>
      <w:r w:rsidR="003928C9" w:rsidRPr="00B73D26">
        <w:rPr>
          <w:color w:val="000000" w:themeColor="text1"/>
        </w:rPr>
        <w:t xml:space="preserve">modulate </w:t>
      </w:r>
      <w:r w:rsidR="00B7321B" w:rsidRPr="00B73D26">
        <w:rPr>
          <w:color w:val="000000" w:themeColor="text1"/>
        </w:rPr>
        <w:t>the immune system</w:t>
      </w:r>
      <w:r w:rsidR="003928C9" w:rsidRPr="00B73D26">
        <w:rPr>
          <w:color w:val="000000" w:themeColor="text1"/>
        </w:rPr>
        <w:t xml:space="preserve">, the journey of exploring </w:t>
      </w:r>
      <w:r w:rsidR="006F4049" w:rsidRPr="00B73D26">
        <w:rPr>
          <w:color w:val="000000" w:themeColor="text1"/>
        </w:rPr>
        <w:t>their clinical potential</w:t>
      </w:r>
      <w:r w:rsidR="009808CB" w:rsidRPr="00B73D26">
        <w:rPr>
          <w:color w:val="000000" w:themeColor="text1"/>
        </w:rPr>
        <w:t xml:space="preserve"> </w:t>
      </w:r>
      <w:r w:rsidR="00883018" w:rsidRPr="00B73D26">
        <w:rPr>
          <w:color w:val="000000" w:themeColor="text1"/>
        </w:rPr>
        <w:t xml:space="preserve">has </w:t>
      </w:r>
      <w:r w:rsidRPr="00B73D26">
        <w:rPr>
          <w:color w:val="000000" w:themeColor="text1"/>
        </w:rPr>
        <w:t xml:space="preserve">only just </w:t>
      </w:r>
      <w:r w:rsidR="00883018" w:rsidRPr="00B73D26">
        <w:rPr>
          <w:color w:val="000000" w:themeColor="text1"/>
        </w:rPr>
        <w:t>begun</w:t>
      </w:r>
      <w:r w:rsidR="004B7BEF" w:rsidRPr="00B73D26">
        <w:rPr>
          <w:color w:val="000000" w:themeColor="text1"/>
        </w:rPr>
        <w:fldChar w:fldCharType="begin"/>
      </w:r>
      <w:r w:rsidR="004176E4">
        <w:rPr>
          <w:color w:val="000000" w:themeColor="text1"/>
        </w:rPr>
        <w:instrText xml:space="preserve"> ADDIN EN.CITE &lt;EndNote&gt;&lt;Cite&gt;&lt;Author&gt;Pitt&lt;/Author&gt;&lt;Year&gt;2016&lt;/Year&gt;&lt;RecNum&gt;634&lt;/RecNum&gt;&lt;DisplayText&gt;&lt;style face="superscript"&gt;32&lt;/style&gt;&lt;/DisplayText&gt;&lt;record&gt;&lt;rec-number&gt;634&lt;/rec-number&gt;&lt;foreign-keys&gt;&lt;key app="EN" db-id="0t5exvt2vdtadpe25xrx2s5sfd2e0zexfrxs" timestamp="1609249361" guid="9671fb0d-5660-4a1d-b49c-ed131a36afc6"&gt;634&lt;/key&gt;&lt;/foreign-keys&gt;&lt;ref-type name="Journal Article"&gt;17&lt;/ref-type&gt;&lt;contributors&gt;&lt;authors&gt;&lt;author&gt;Pitt, J. M.&lt;/author&gt;&lt;author&gt;Kroemer, G.&lt;/author&gt;&lt;author&gt;Zitvogel, L.&lt;/author&gt;&lt;/authors&gt;&lt;/contributors&gt;&lt;titles&gt;&lt;title&gt;Extracellular vesicles: masters of intercellular communication and potential clinical interventions&lt;/title&gt;&lt;secondary-title&gt;The Journal of clinical investigation&lt;/secondary-title&gt;&lt;/titles&gt;&lt;periodical&gt;&lt;full-title&gt;The Journal of clinical investigation&lt;/full-title&gt;&lt;/periodical&gt;&lt;pages&gt;1139-43&lt;/pages&gt;&lt;volume&gt;126&lt;/volume&gt;&lt;number&gt;4&lt;/number&gt;&lt;edition&gt;2016/04/02&lt;/edition&gt;&lt;keywords&gt;&lt;keyword&gt;Animals&lt;/keyword&gt;&lt;keyword&gt;Biomarkers/metabolism&lt;/keyword&gt;&lt;keyword&gt;Cell Communication/*immunology&lt;/keyword&gt;&lt;keyword&gt;Cell-Derived Microparticles/*immunology/metabolism&lt;/keyword&gt;&lt;keyword&gt;Exosomes/*immunology/metabolism&lt;/keyword&gt;&lt;keyword&gt;Humans&lt;/keyword&gt;&lt;keyword&gt;Infections/*immunology/metabolism/therapy&lt;/keyword&gt;&lt;keyword&gt;Signal Transduction/*immunology&lt;/keyword&gt;&lt;/keywords&gt;&lt;dates&gt;&lt;year&gt;2016&lt;/year&gt;&lt;pub-dates&gt;&lt;date&gt;Apr 1&lt;/date&gt;&lt;/pub-dates&gt;&lt;/dates&gt;&lt;isbn&gt;1558-8238 (Electronic)&amp;#xD;0021-9738 (Linking)&lt;/isbn&gt;&lt;accession-num&gt;27035805&lt;/accession-num&gt;&lt;urls&gt;&lt;related-urls&gt;&lt;url&gt;https://www.ncbi.nlm.nih.gov/pubmed/27035805&lt;/url&gt;&lt;/related-urls&gt;&lt;/urls&gt;&lt;custom2&gt;PMC4811136&lt;/custom2&gt;&lt;electronic-resource-num&gt;10.1172/JCI87316&lt;/electronic-resource-num&gt;&lt;/record&gt;&lt;/Cite&gt;&lt;/EndNote&gt;</w:instrText>
      </w:r>
      <w:r w:rsidR="004B7BEF" w:rsidRPr="00B73D26">
        <w:rPr>
          <w:color w:val="000000" w:themeColor="text1"/>
        </w:rPr>
        <w:fldChar w:fldCharType="separate"/>
      </w:r>
      <w:r w:rsidR="004176E4" w:rsidRPr="004176E4">
        <w:rPr>
          <w:noProof/>
          <w:color w:val="000000" w:themeColor="text1"/>
          <w:vertAlign w:val="superscript"/>
        </w:rPr>
        <w:t>32</w:t>
      </w:r>
      <w:r w:rsidR="004B7BEF" w:rsidRPr="00B73D26">
        <w:rPr>
          <w:color w:val="000000" w:themeColor="text1"/>
        </w:rPr>
        <w:fldChar w:fldCharType="end"/>
      </w:r>
      <w:r w:rsidR="003928C9" w:rsidRPr="00B73D26">
        <w:rPr>
          <w:color w:val="000000" w:themeColor="text1"/>
        </w:rPr>
        <w:t xml:space="preserve">. </w:t>
      </w:r>
      <w:r w:rsidR="00943C67" w:rsidRPr="00B73D26">
        <w:rPr>
          <w:color w:val="000000" w:themeColor="text1"/>
        </w:rPr>
        <w:t>For an in-depth analysis</w:t>
      </w:r>
      <w:r w:rsidR="00534EE4" w:rsidRPr="00B73D26">
        <w:rPr>
          <w:color w:val="000000" w:themeColor="text1"/>
        </w:rPr>
        <w:t xml:space="preserve"> of the immune mechanisms </w:t>
      </w:r>
      <w:r w:rsidR="00312BBF" w:rsidRPr="00B73D26">
        <w:rPr>
          <w:color w:val="000000" w:themeColor="text1"/>
        </w:rPr>
        <w:t>co-opted</w:t>
      </w:r>
      <w:r w:rsidR="00534EE4" w:rsidRPr="00B73D26">
        <w:rPr>
          <w:color w:val="000000" w:themeColor="text1"/>
        </w:rPr>
        <w:t xml:space="preserve"> by </w:t>
      </w:r>
      <w:r w:rsidR="00312BBF" w:rsidRPr="00B73D26">
        <w:rPr>
          <w:color w:val="000000" w:themeColor="text1"/>
        </w:rPr>
        <w:t xml:space="preserve">immunogenic </w:t>
      </w:r>
      <w:r w:rsidR="00534EE4" w:rsidRPr="00B73D26">
        <w:rPr>
          <w:color w:val="000000" w:themeColor="text1"/>
        </w:rPr>
        <w:t>EVs</w:t>
      </w:r>
      <w:r w:rsidR="00943C67" w:rsidRPr="00B73D26">
        <w:rPr>
          <w:color w:val="000000" w:themeColor="text1"/>
        </w:rPr>
        <w:t>, useful tools</w:t>
      </w:r>
      <w:r w:rsidR="00883018" w:rsidRPr="00B73D26">
        <w:rPr>
          <w:color w:val="000000" w:themeColor="text1"/>
        </w:rPr>
        <w:t xml:space="preserve"> </w:t>
      </w:r>
      <w:r w:rsidR="009808CB" w:rsidRPr="00B73D26">
        <w:rPr>
          <w:color w:val="000000" w:themeColor="text1"/>
        </w:rPr>
        <w:t>comprise fluorescence microscopy visualizing the EV uptake by specific cells</w:t>
      </w:r>
      <w:r w:rsidR="00883018" w:rsidRPr="00B73D26">
        <w:rPr>
          <w:color w:val="000000" w:themeColor="text1"/>
        </w:rPr>
        <w:t xml:space="preserve">, </w:t>
      </w:r>
      <w:r w:rsidR="00943C67" w:rsidRPr="00B73D26">
        <w:rPr>
          <w:color w:val="000000" w:themeColor="text1"/>
        </w:rPr>
        <w:t xml:space="preserve">the deployment of </w:t>
      </w:r>
      <w:r w:rsidR="00883018" w:rsidRPr="00B73D26">
        <w:rPr>
          <w:color w:val="000000" w:themeColor="text1"/>
        </w:rPr>
        <w:t xml:space="preserve">mice with genetic deficiencies </w:t>
      </w:r>
      <w:r w:rsidR="00943C67" w:rsidRPr="00B73D26">
        <w:rPr>
          <w:color w:val="000000" w:themeColor="text1"/>
        </w:rPr>
        <w:t>for</w:t>
      </w:r>
      <w:r w:rsidR="00883018" w:rsidRPr="00B73D26">
        <w:rPr>
          <w:color w:val="000000" w:themeColor="text1"/>
        </w:rPr>
        <w:t xml:space="preserve"> </w:t>
      </w:r>
      <w:r w:rsidR="00F73C71" w:rsidRPr="00B73D26">
        <w:rPr>
          <w:color w:val="000000" w:themeColor="text1"/>
        </w:rPr>
        <w:t xml:space="preserve">specific </w:t>
      </w:r>
      <w:r w:rsidR="00883018" w:rsidRPr="00B73D26">
        <w:rPr>
          <w:color w:val="000000" w:themeColor="text1"/>
        </w:rPr>
        <w:t>immune pathways</w:t>
      </w:r>
      <w:r w:rsidR="00DA5091" w:rsidRPr="00B73D26">
        <w:rPr>
          <w:color w:val="000000" w:themeColor="text1"/>
        </w:rPr>
        <w:t>,</w:t>
      </w:r>
      <w:r w:rsidR="009808CB" w:rsidRPr="00B73D26">
        <w:rPr>
          <w:color w:val="000000" w:themeColor="text1"/>
        </w:rPr>
        <w:t xml:space="preserve"> and screening methods for molecular alterations in the EV content. </w:t>
      </w:r>
      <w:r w:rsidR="00A95DD9" w:rsidRPr="00B73D26">
        <w:rPr>
          <w:color w:val="000000" w:themeColor="text1"/>
        </w:rPr>
        <w:t xml:space="preserve">Ultimately, </w:t>
      </w:r>
      <w:r w:rsidR="00FD44F7" w:rsidRPr="00B73D26">
        <w:rPr>
          <w:color w:val="000000" w:themeColor="text1"/>
        </w:rPr>
        <w:t xml:space="preserve">identifying immunogenic tumor-derived EVs, </w:t>
      </w:r>
      <w:r w:rsidR="00A4451E" w:rsidRPr="00B73D26">
        <w:rPr>
          <w:color w:val="000000" w:themeColor="text1"/>
        </w:rPr>
        <w:t>with</w:t>
      </w:r>
      <w:r w:rsidR="00FD44F7" w:rsidRPr="00B73D26">
        <w:rPr>
          <w:color w:val="000000" w:themeColor="text1"/>
        </w:rPr>
        <w:t xml:space="preserve"> sc</w:t>
      </w:r>
      <w:r w:rsidR="00E13523" w:rsidRPr="00B73D26">
        <w:rPr>
          <w:color w:val="000000" w:themeColor="text1"/>
        </w:rPr>
        <w:t>r</w:t>
      </w:r>
      <w:r w:rsidR="00FD44F7" w:rsidRPr="00B73D26">
        <w:rPr>
          <w:color w:val="000000" w:themeColor="text1"/>
        </w:rPr>
        <w:t xml:space="preserve">eening </w:t>
      </w:r>
      <w:r w:rsidR="00E13523" w:rsidRPr="00B73D26">
        <w:rPr>
          <w:color w:val="000000" w:themeColor="text1"/>
        </w:rPr>
        <w:t>method</w:t>
      </w:r>
      <w:r w:rsidR="00A4451E" w:rsidRPr="00B73D26">
        <w:rPr>
          <w:color w:val="000000" w:themeColor="text1"/>
        </w:rPr>
        <w:t xml:space="preserve">s </w:t>
      </w:r>
      <w:r w:rsidR="00FD44F7" w:rsidRPr="00B73D26">
        <w:rPr>
          <w:color w:val="000000" w:themeColor="text1"/>
        </w:rPr>
        <w:t xml:space="preserve">described </w:t>
      </w:r>
      <w:r w:rsidR="004C2A91" w:rsidRPr="00B73D26">
        <w:rPr>
          <w:color w:val="000000" w:themeColor="text1"/>
        </w:rPr>
        <w:t>herein</w:t>
      </w:r>
      <w:r w:rsidR="00FD44F7" w:rsidRPr="00B73D26">
        <w:rPr>
          <w:color w:val="000000" w:themeColor="text1"/>
        </w:rPr>
        <w:t xml:space="preserve">, </w:t>
      </w:r>
      <w:r w:rsidR="00670908" w:rsidRPr="00B73D26">
        <w:rPr>
          <w:color w:val="000000" w:themeColor="text1"/>
        </w:rPr>
        <w:t xml:space="preserve">will </w:t>
      </w:r>
      <w:r w:rsidR="00E13523" w:rsidRPr="00B73D26">
        <w:rPr>
          <w:color w:val="000000" w:themeColor="text1"/>
        </w:rPr>
        <w:t xml:space="preserve">enable </w:t>
      </w:r>
      <w:r w:rsidR="00F73C71" w:rsidRPr="00B73D26">
        <w:rPr>
          <w:color w:val="000000" w:themeColor="text1"/>
        </w:rPr>
        <w:t xml:space="preserve">a </w:t>
      </w:r>
      <w:r w:rsidR="00E13523" w:rsidRPr="00B73D26">
        <w:rPr>
          <w:color w:val="000000" w:themeColor="text1"/>
        </w:rPr>
        <w:t>better</w:t>
      </w:r>
      <w:r w:rsidR="00FD44F7" w:rsidRPr="00B73D26">
        <w:rPr>
          <w:color w:val="000000" w:themeColor="text1"/>
        </w:rPr>
        <w:t xml:space="preserve"> </w:t>
      </w:r>
      <w:r w:rsidR="00A95DD9" w:rsidRPr="00B73D26">
        <w:rPr>
          <w:color w:val="000000" w:themeColor="text1"/>
        </w:rPr>
        <w:t>understan</w:t>
      </w:r>
      <w:r w:rsidR="00FD44F7" w:rsidRPr="00B73D26">
        <w:rPr>
          <w:color w:val="000000" w:themeColor="text1"/>
        </w:rPr>
        <w:t>d</w:t>
      </w:r>
      <w:r w:rsidR="00E13523" w:rsidRPr="00B73D26">
        <w:rPr>
          <w:color w:val="000000" w:themeColor="text1"/>
        </w:rPr>
        <w:t>ing of</w:t>
      </w:r>
      <w:r w:rsidR="00FD44F7" w:rsidRPr="00B73D26">
        <w:rPr>
          <w:color w:val="000000" w:themeColor="text1"/>
        </w:rPr>
        <w:t xml:space="preserve"> </w:t>
      </w:r>
      <w:r w:rsidR="00E13523" w:rsidRPr="00B73D26">
        <w:rPr>
          <w:color w:val="000000" w:themeColor="text1"/>
        </w:rPr>
        <w:t xml:space="preserve">the </w:t>
      </w:r>
      <w:r w:rsidR="00FD44F7" w:rsidRPr="00B73D26">
        <w:rPr>
          <w:color w:val="000000" w:themeColor="text1"/>
        </w:rPr>
        <w:t xml:space="preserve">underlying mechanisms </w:t>
      </w:r>
      <w:r w:rsidR="00E13523" w:rsidRPr="00B73D26">
        <w:rPr>
          <w:color w:val="000000" w:themeColor="text1"/>
        </w:rPr>
        <w:t xml:space="preserve">behind EV-mediated immunity and therefore </w:t>
      </w:r>
      <w:r w:rsidR="00A95DD9" w:rsidRPr="00B73D26">
        <w:rPr>
          <w:color w:val="000000" w:themeColor="text1"/>
        </w:rPr>
        <w:t>constitute</w:t>
      </w:r>
      <w:r w:rsidR="00E13523" w:rsidRPr="00B73D26">
        <w:rPr>
          <w:color w:val="000000" w:themeColor="text1"/>
        </w:rPr>
        <w:t>s</w:t>
      </w:r>
      <w:r w:rsidR="00A95DD9" w:rsidRPr="00B73D26">
        <w:rPr>
          <w:color w:val="000000" w:themeColor="text1"/>
        </w:rPr>
        <w:t xml:space="preserve"> </w:t>
      </w:r>
      <w:r w:rsidR="005D4E9B" w:rsidRPr="00B73D26">
        <w:rPr>
          <w:color w:val="000000" w:themeColor="text1"/>
        </w:rPr>
        <w:t xml:space="preserve">a crucial step </w:t>
      </w:r>
      <w:r w:rsidR="009E774B" w:rsidRPr="00B73D26">
        <w:rPr>
          <w:color w:val="000000" w:themeColor="text1"/>
        </w:rPr>
        <w:t>toward</w:t>
      </w:r>
      <w:r w:rsidR="005D4E9B" w:rsidRPr="00B73D26">
        <w:rPr>
          <w:color w:val="000000" w:themeColor="text1"/>
        </w:rPr>
        <w:t xml:space="preserve"> harnessing their potential against cancer.</w:t>
      </w:r>
    </w:p>
    <w:p w14:paraId="0BEB38EC" w14:textId="77777777" w:rsidR="006E4797" w:rsidRPr="00B73D26" w:rsidRDefault="006E4797" w:rsidP="006B5CC4">
      <w:pPr>
        <w:rPr>
          <w:color w:val="000000"/>
        </w:rPr>
      </w:pPr>
    </w:p>
    <w:p w14:paraId="59F37CC4" w14:textId="364DC932" w:rsidR="006E4797" w:rsidRPr="00B73D26" w:rsidRDefault="00551D82" w:rsidP="006B5CC4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B73D26">
        <w:rPr>
          <w:b/>
          <w:color w:val="000000"/>
        </w:rPr>
        <w:t>ACKNOWLEDGMENTS:</w:t>
      </w:r>
    </w:p>
    <w:p w14:paraId="6C720460" w14:textId="589486DF" w:rsidR="006D21C1" w:rsidRPr="00B73D26" w:rsidRDefault="006D21C1" w:rsidP="006B5CC4">
      <w:pPr>
        <w:rPr>
          <w:rFonts w:eastAsia="Times New Roman"/>
          <w:color w:val="000000"/>
          <w:shd w:val="clear" w:color="auto" w:fill="FFFFFF"/>
          <w:lang w:eastAsia="de-DE"/>
        </w:rPr>
      </w:pPr>
      <w:r w:rsidRPr="00B73D26">
        <w:t xml:space="preserve">This study was supported by the Deutsche </w:t>
      </w:r>
      <w:proofErr w:type="spellStart"/>
      <w:r w:rsidRPr="00B73D26">
        <w:t>Forschungsgemeinschaft</w:t>
      </w:r>
      <w:proofErr w:type="spellEnd"/>
      <w:r w:rsidRPr="00B73D26">
        <w:t xml:space="preserve"> (DFG, German Research Foundation) – </w:t>
      </w:r>
      <w:proofErr w:type="spellStart"/>
      <w:r w:rsidRPr="00B73D26">
        <w:t>Projektnummer</w:t>
      </w:r>
      <w:proofErr w:type="spellEnd"/>
      <w:r w:rsidRPr="00B73D26">
        <w:t xml:space="preserve"> 360372040 – SFB 1335 and </w:t>
      </w:r>
      <w:proofErr w:type="spellStart"/>
      <w:r w:rsidRPr="00B73D26">
        <w:t>Projektnummer</w:t>
      </w:r>
      <w:proofErr w:type="spellEnd"/>
      <w:r w:rsidRPr="00B73D26">
        <w:t xml:space="preserve"> 395357507 – SFB 1371 </w:t>
      </w:r>
      <w:r w:rsidRPr="00B73D26">
        <w:lastRenderedPageBreak/>
        <w:t>(to H.P</w:t>
      </w:r>
      <w:r w:rsidR="001730B2">
        <w:t>.</w:t>
      </w:r>
      <w:r w:rsidRPr="00B73D26">
        <w:t xml:space="preserve">), a </w:t>
      </w:r>
      <w:proofErr w:type="spellStart"/>
      <w:r w:rsidRPr="00B73D26">
        <w:rPr>
          <w:rFonts w:eastAsia="Times New Roman"/>
          <w:color w:val="000000"/>
          <w:shd w:val="clear" w:color="auto" w:fill="FFFFFF"/>
          <w:lang w:eastAsia="de-DE"/>
        </w:rPr>
        <w:t>Mechtild</w:t>
      </w:r>
      <w:proofErr w:type="spellEnd"/>
      <w:r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 Harf Research Grant from the DKMS Foundation for Giving Life (to H.P</w:t>
      </w:r>
      <w:r w:rsidR="001730B2">
        <w:rPr>
          <w:rFonts w:eastAsia="Times New Roman"/>
          <w:color w:val="000000"/>
          <w:shd w:val="clear" w:color="auto" w:fill="FFFFFF"/>
          <w:lang w:eastAsia="de-DE"/>
        </w:rPr>
        <w:t>.</w:t>
      </w:r>
      <w:r w:rsidRPr="00B73D26">
        <w:rPr>
          <w:rFonts w:eastAsia="Times New Roman"/>
          <w:color w:val="000000"/>
          <w:shd w:val="clear" w:color="auto" w:fill="FFFFFF"/>
          <w:lang w:eastAsia="de-DE"/>
        </w:rPr>
        <w:t>) a Young Investigator Award by the Melanoma Research Alliance (to S.H.)</w:t>
      </w:r>
      <w:r w:rsidR="00FD4A64"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, </w:t>
      </w:r>
      <w:r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a scholarship </w:t>
      </w:r>
      <w:r w:rsidR="00902F99" w:rsidRPr="00B73D26">
        <w:rPr>
          <w:rFonts w:eastAsia="Times New Roman"/>
          <w:color w:val="000000"/>
          <w:shd w:val="clear" w:color="auto" w:fill="FFFFFF"/>
          <w:lang w:eastAsia="de-DE"/>
        </w:rPr>
        <w:t>by the Else-</w:t>
      </w:r>
      <w:proofErr w:type="spellStart"/>
      <w:r w:rsidR="00902F99" w:rsidRPr="00B73D26">
        <w:rPr>
          <w:rFonts w:eastAsia="Times New Roman"/>
          <w:color w:val="000000"/>
          <w:shd w:val="clear" w:color="auto" w:fill="FFFFFF"/>
          <w:lang w:eastAsia="de-DE"/>
        </w:rPr>
        <w:t>Kröner</w:t>
      </w:r>
      <w:proofErr w:type="spellEnd"/>
      <w:r w:rsidR="00902F99" w:rsidRPr="00B73D26">
        <w:rPr>
          <w:rFonts w:eastAsia="Times New Roman"/>
          <w:color w:val="000000"/>
          <w:shd w:val="clear" w:color="auto" w:fill="FFFFFF"/>
          <w:lang w:eastAsia="de-DE"/>
        </w:rPr>
        <w:t>-Fresenius-Stiftung (to F.S.)</w:t>
      </w:r>
      <w:r w:rsidR="00A4451E" w:rsidRPr="00B73D26">
        <w:rPr>
          <w:rFonts w:eastAsia="Times New Roman"/>
          <w:color w:val="000000"/>
          <w:shd w:val="clear" w:color="auto" w:fill="FFFFFF"/>
          <w:lang w:eastAsia="de-DE"/>
        </w:rPr>
        <w:t>, a Seed Fund by the Technical University Munich (to S.H.)</w:t>
      </w:r>
      <w:r w:rsidR="00FD4A64"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 and</w:t>
      </w:r>
      <w:r w:rsidR="00902F99"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 </w:t>
      </w:r>
      <w:r w:rsidR="00FD4A64"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a </w:t>
      </w:r>
      <w:r w:rsidR="00A4451E" w:rsidRPr="00B73D26">
        <w:rPr>
          <w:rFonts w:eastAsia="Times New Roman"/>
          <w:color w:val="000000"/>
          <w:shd w:val="clear" w:color="auto" w:fill="FFFFFF"/>
          <w:lang w:eastAsia="de-DE"/>
        </w:rPr>
        <w:t>research grant by the Wilhelm Sander Foundation</w:t>
      </w:r>
      <w:r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 (</w:t>
      </w:r>
      <w:r w:rsidR="00A4451E" w:rsidRPr="00B73D26">
        <w:rPr>
          <w:rFonts w:eastAsia="Times New Roman"/>
          <w:color w:val="000000"/>
          <w:shd w:val="clear" w:color="auto" w:fill="FFFFFF"/>
          <w:lang w:eastAsia="de-DE"/>
        </w:rPr>
        <w:t xml:space="preserve">2021.041.1, </w:t>
      </w:r>
      <w:r w:rsidRPr="00B73D26">
        <w:rPr>
          <w:rFonts w:eastAsia="Times New Roman"/>
          <w:color w:val="000000"/>
          <w:shd w:val="clear" w:color="auto" w:fill="FFFFFF"/>
          <w:lang w:eastAsia="de-DE"/>
        </w:rPr>
        <w:t>to S.H.)</w:t>
      </w:r>
      <w:r w:rsidRPr="00B73D26">
        <w:t>. H. P. is supported by the EMBO Young Investigator Program.</w:t>
      </w:r>
    </w:p>
    <w:p w14:paraId="25B2FBBD" w14:textId="77777777" w:rsidR="006E4797" w:rsidRPr="00B73D26" w:rsidRDefault="006E4797" w:rsidP="006B5CC4">
      <w:pPr>
        <w:rPr>
          <w:b/>
        </w:rPr>
      </w:pPr>
    </w:p>
    <w:p w14:paraId="41A9F10E" w14:textId="612C57D5" w:rsidR="00593036" w:rsidRPr="00B73D26" w:rsidRDefault="00593036" w:rsidP="006B5CC4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B73D26">
        <w:rPr>
          <w:b/>
          <w:color w:val="000000"/>
        </w:rPr>
        <w:t>AUTHOR CONTRIBUTIONS:</w:t>
      </w:r>
    </w:p>
    <w:p w14:paraId="696B7D73" w14:textId="158A3D81" w:rsidR="00593036" w:rsidRPr="00B73D26" w:rsidRDefault="00593036" w:rsidP="006B5CC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  <w:r w:rsidRPr="00B73D26">
        <w:rPr>
          <w:color w:val="000000" w:themeColor="text1"/>
        </w:rPr>
        <w:t>F.S., H.P.</w:t>
      </w:r>
      <w:r w:rsidR="00F73C71" w:rsidRPr="00B73D26">
        <w:rPr>
          <w:color w:val="000000" w:themeColor="text1"/>
        </w:rPr>
        <w:t>,</w:t>
      </w:r>
      <w:r w:rsidRPr="00B73D26">
        <w:rPr>
          <w:color w:val="000000" w:themeColor="text1"/>
        </w:rPr>
        <w:t xml:space="preserve"> and</w:t>
      </w:r>
      <w:r w:rsidR="001730B2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S.H. designed the research, analyzed</w:t>
      </w:r>
      <w:r w:rsidR="001730B2">
        <w:rPr>
          <w:color w:val="000000" w:themeColor="text1"/>
        </w:rPr>
        <w:t>,</w:t>
      </w:r>
      <w:r w:rsidRPr="00B73D26">
        <w:rPr>
          <w:color w:val="000000" w:themeColor="text1"/>
        </w:rPr>
        <w:t xml:space="preserve"> and interpreted the results. F.S. and S.H. wrote the</w:t>
      </w:r>
      <w:r w:rsidR="001730B2">
        <w:rPr>
          <w:color w:val="000000" w:themeColor="text1"/>
        </w:rPr>
        <w:t xml:space="preserve"> </w:t>
      </w:r>
      <w:r w:rsidRPr="00B73D26">
        <w:rPr>
          <w:color w:val="000000" w:themeColor="text1"/>
        </w:rPr>
        <w:t>manuscript. H.P. and S.H. guided the study.</w:t>
      </w:r>
    </w:p>
    <w:p w14:paraId="6E488502" w14:textId="77777777" w:rsidR="00593036" w:rsidRPr="00B73D26" w:rsidRDefault="00593036" w:rsidP="006B5CC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561FE0FF" w14:textId="73663322" w:rsidR="00536069" w:rsidRPr="00B73D26" w:rsidRDefault="00551D82" w:rsidP="006B5CC4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B73D26">
        <w:rPr>
          <w:b/>
          <w:color w:val="000000"/>
        </w:rPr>
        <w:t>DISCLOSURES:</w:t>
      </w:r>
    </w:p>
    <w:p w14:paraId="3A568A01" w14:textId="32C4A52D" w:rsidR="00593036" w:rsidRPr="00B73D26" w:rsidRDefault="00E34F42" w:rsidP="006B5CC4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B73D26">
        <w:rPr>
          <w:color w:val="000000" w:themeColor="text1"/>
        </w:rPr>
        <w:t>The authors declare that there is no conflict of interest.</w:t>
      </w:r>
    </w:p>
    <w:p w14:paraId="132340D6" w14:textId="24F92247" w:rsidR="006E4797" w:rsidRPr="00B73D26" w:rsidRDefault="006E4797" w:rsidP="006B5CC4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6DE2B73C" w14:textId="7920B15D" w:rsidR="006E4797" w:rsidRPr="00B73D26" w:rsidRDefault="00551D82" w:rsidP="006B5CC4">
      <w:pPr>
        <w:rPr>
          <w:b/>
          <w:color w:val="000000"/>
        </w:rPr>
      </w:pPr>
      <w:r w:rsidRPr="00B73D26">
        <w:rPr>
          <w:b/>
        </w:rPr>
        <w:t>REFERENCES</w:t>
      </w:r>
      <w:r w:rsidR="00536069" w:rsidRPr="00B73D26">
        <w:rPr>
          <w:color w:val="808080"/>
        </w:rPr>
        <w:t>:</w:t>
      </w:r>
    </w:p>
    <w:p w14:paraId="21F953E7" w14:textId="7B9A6EE7" w:rsidR="0052029F" w:rsidRPr="0052029F" w:rsidRDefault="008F5BA5" w:rsidP="0052029F">
      <w:pPr>
        <w:pStyle w:val="EndNoteBibliography"/>
        <w:ind w:left="720" w:hanging="720"/>
        <w:rPr>
          <w:noProof/>
        </w:rPr>
      </w:pPr>
      <w:r w:rsidRPr="00B73D26">
        <w:rPr>
          <w:color w:val="7F7F7F"/>
        </w:rPr>
        <w:fldChar w:fldCharType="begin"/>
      </w:r>
      <w:r w:rsidRPr="00B73D26">
        <w:rPr>
          <w:color w:val="7F7F7F"/>
        </w:rPr>
        <w:instrText xml:space="preserve"> ADDIN EN.REFLIST </w:instrText>
      </w:r>
      <w:r w:rsidRPr="00B73D26">
        <w:rPr>
          <w:color w:val="7F7F7F"/>
        </w:rPr>
        <w:fldChar w:fldCharType="separate"/>
      </w:r>
      <w:r w:rsidR="0052029F" w:rsidRPr="0052029F">
        <w:rPr>
          <w:noProof/>
        </w:rPr>
        <w:t>1</w:t>
      </w:r>
      <w:r w:rsidR="001730B2">
        <w:rPr>
          <w:noProof/>
        </w:rPr>
        <w:t>.</w:t>
      </w:r>
      <w:r w:rsidR="0052029F" w:rsidRPr="0052029F">
        <w:rPr>
          <w:noProof/>
        </w:rPr>
        <w:tab/>
        <w:t xml:space="preserve">Kroemer, G., Galluzzi, L., Kepp, O., Zitvogel, L. Immunogenic cell death in cancer therapy. </w:t>
      </w:r>
      <w:r w:rsidR="0052029F" w:rsidRPr="0052029F">
        <w:rPr>
          <w:i/>
          <w:noProof/>
        </w:rPr>
        <w:t>Annual Review of Immunology</w:t>
      </w:r>
      <w:r w:rsidR="0052029F" w:rsidRPr="00FF1367">
        <w:rPr>
          <w:iCs/>
          <w:noProof/>
        </w:rPr>
        <w:t>.</w:t>
      </w:r>
      <w:r w:rsidR="0052029F" w:rsidRPr="001730B2">
        <w:rPr>
          <w:iCs/>
          <w:noProof/>
        </w:rPr>
        <w:t xml:space="preserve"> </w:t>
      </w:r>
      <w:r w:rsidR="0052029F" w:rsidRPr="0052029F">
        <w:rPr>
          <w:b/>
          <w:noProof/>
        </w:rPr>
        <w:t>31</w:t>
      </w:r>
      <w:r w:rsidR="001730B2" w:rsidRPr="0052029F">
        <w:rPr>
          <w:noProof/>
        </w:rPr>
        <w:t>,</w:t>
      </w:r>
      <w:r w:rsidR="0052029F" w:rsidRPr="0052029F">
        <w:rPr>
          <w:noProof/>
        </w:rPr>
        <w:t xml:space="preserve"> 51</w:t>
      </w:r>
      <w:r w:rsidR="001730B2">
        <w:rPr>
          <w:noProof/>
        </w:rPr>
        <w:t>–</w:t>
      </w:r>
      <w:r w:rsidR="0052029F" w:rsidRPr="0052029F">
        <w:rPr>
          <w:noProof/>
        </w:rPr>
        <w:t>72 (2013).</w:t>
      </w:r>
    </w:p>
    <w:p w14:paraId="02BE92B4" w14:textId="6E9D9C5C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</w:t>
      </w:r>
      <w:r w:rsidR="001730B2">
        <w:rPr>
          <w:noProof/>
        </w:rPr>
        <w:t>.</w:t>
      </w:r>
      <w:r w:rsidRPr="0052029F">
        <w:rPr>
          <w:noProof/>
        </w:rPr>
        <w:tab/>
        <w:t>Kepp, O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Consensus guidelines for the detection of immunogenic cell death. </w:t>
      </w:r>
      <w:r w:rsidRPr="0052029F">
        <w:rPr>
          <w:i/>
          <w:noProof/>
        </w:rPr>
        <w:t>Oncoimmunology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3</w:t>
      </w:r>
      <w:r w:rsidRPr="0052029F">
        <w:rPr>
          <w:noProof/>
        </w:rPr>
        <w:t xml:space="preserve"> (9), e955691 (2014).</w:t>
      </w:r>
    </w:p>
    <w:p w14:paraId="253C40CC" w14:textId="1BA1F9B1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3</w:t>
      </w:r>
      <w:r w:rsidR="001730B2">
        <w:rPr>
          <w:noProof/>
        </w:rPr>
        <w:t>.</w:t>
      </w:r>
      <w:r w:rsidRPr="0052029F">
        <w:rPr>
          <w:noProof/>
        </w:rPr>
        <w:tab/>
        <w:t>Fuertes, M. B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Host type I IFN signals are required for antitumor CD8+ T cell responses through CD8{alpha}+ dendritic cells. </w:t>
      </w:r>
      <w:r w:rsidRPr="0052029F">
        <w:rPr>
          <w:i/>
          <w:noProof/>
        </w:rPr>
        <w:t xml:space="preserve">The Journal of </w:t>
      </w:r>
      <w:r w:rsidR="001730B2">
        <w:rPr>
          <w:i/>
          <w:noProof/>
        </w:rPr>
        <w:t>E</w:t>
      </w:r>
      <w:r w:rsidRPr="0052029F">
        <w:rPr>
          <w:i/>
          <w:noProof/>
        </w:rPr>
        <w:t xml:space="preserve">xperimental </w:t>
      </w:r>
      <w:r w:rsidR="001730B2">
        <w:rPr>
          <w:i/>
          <w:noProof/>
        </w:rPr>
        <w:t>M</w:t>
      </w:r>
      <w:r w:rsidRPr="0052029F">
        <w:rPr>
          <w:i/>
          <w:noProof/>
        </w:rPr>
        <w:t>edicine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208</w:t>
      </w:r>
      <w:r w:rsidRPr="0052029F">
        <w:rPr>
          <w:noProof/>
        </w:rPr>
        <w:t xml:space="preserve"> (10), 2005</w:t>
      </w:r>
      <w:r w:rsidR="001730B2">
        <w:rPr>
          <w:noProof/>
        </w:rPr>
        <w:t>–</w:t>
      </w:r>
      <w:r w:rsidRPr="0052029F">
        <w:rPr>
          <w:noProof/>
        </w:rPr>
        <w:t>2016 (2011).</w:t>
      </w:r>
    </w:p>
    <w:p w14:paraId="7DFAF117" w14:textId="5B9F3A68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4</w:t>
      </w:r>
      <w:r w:rsidR="001730B2">
        <w:rPr>
          <w:noProof/>
        </w:rPr>
        <w:t>.</w:t>
      </w:r>
      <w:r w:rsidRPr="0052029F">
        <w:rPr>
          <w:noProof/>
        </w:rPr>
        <w:tab/>
        <w:t>Sistigu, A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Cancer cell-autonomous contribution of type I interferon signaling to the efficacy of chemotherapy. </w:t>
      </w:r>
      <w:r w:rsidRPr="0052029F">
        <w:rPr>
          <w:i/>
          <w:noProof/>
        </w:rPr>
        <w:t>Nature Medicine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20</w:t>
      </w:r>
      <w:r w:rsidRPr="0052029F">
        <w:rPr>
          <w:noProof/>
        </w:rPr>
        <w:t xml:space="preserve"> (11), 1301</w:t>
      </w:r>
      <w:r w:rsidR="001730B2">
        <w:rPr>
          <w:noProof/>
        </w:rPr>
        <w:t>–</w:t>
      </w:r>
      <w:r w:rsidRPr="0052029F">
        <w:rPr>
          <w:noProof/>
        </w:rPr>
        <w:t>1309 (2014).</w:t>
      </w:r>
    </w:p>
    <w:p w14:paraId="2F74EB49" w14:textId="75418EF5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5</w:t>
      </w:r>
      <w:r w:rsidR="001730B2">
        <w:rPr>
          <w:noProof/>
        </w:rPr>
        <w:t>.</w:t>
      </w:r>
      <w:r w:rsidRPr="0052029F">
        <w:rPr>
          <w:noProof/>
        </w:rPr>
        <w:tab/>
        <w:t xml:space="preserve">Fridman, W. H., Pages, F., Sautes-Fridman, C., Galon, J. The immune contexture in human tumours: impact on clinical outcome. </w:t>
      </w:r>
      <w:r w:rsidRPr="0052029F">
        <w:rPr>
          <w:i/>
          <w:noProof/>
        </w:rPr>
        <w:t>Nature reviews. Cancer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12</w:t>
      </w:r>
      <w:r w:rsidRPr="0052029F">
        <w:rPr>
          <w:noProof/>
        </w:rPr>
        <w:t xml:space="preserve"> (4), 298</w:t>
      </w:r>
      <w:r w:rsidR="001730B2">
        <w:rPr>
          <w:noProof/>
        </w:rPr>
        <w:t>–</w:t>
      </w:r>
      <w:r w:rsidRPr="0052029F">
        <w:rPr>
          <w:noProof/>
        </w:rPr>
        <w:t>306 (2012).</w:t>
      </w:r>
    </w:p>
    <w:p w14:paraId="605D6A41" w14:textId="46F5AC7B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6</w:t>
      </w:r>
      <w:r w:rsidR="001730B2">
        <w:rPr>
          <w:noProof/>
        </w:rPr>
        <w:t>.</w:t>
      </w:r>
      <w:r w:rsidRPr="0052029F">
        <w:rPr>
          <w:noProof/>
        </w:rPr>
        <w:tab/>
        <w:t>Shankaran, V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IFNgamma and lymphocytes prevent primary tumour development and shape tumour immunogenicity. </w:t>
      </w:r>
      <w:r w:rsidRPr="0052029F">
        <w:rPr>
          <w:i/>
          <w:noProof/>
        </w:rPr>
        <w:t>Nature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410</w:t>
      </w:r>
      <w:r w:rsidRPr="0052029F">
        <w:rPr>
          <w:noProof/>
        </w:rPr>
        <w:t xml:space="preserve"> (6832), 1107</w:t>
      </w:r>
      <w:r w:rsidR="001730B2">
        <w:rPr>
          <w:noProof/>
        </w:rPr>
        <w:t>–</w:t>
      </w:r>
      <w:r w:rsidRPr="0052029F">
        <w:rPr>
          <w:noProof/>
        </w:rPr>
        <w:t>1111 (2001).</w:t>
      </w:r>
    </w:p>
    <w:p w14:paraId="7FAAD4A9" w14:textId="06AC07BC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7</w:t>
      </w:r>
      <w:r w:rsidR="001730B2">
        <w:rPr>
          <w:noProof/>
        </w:rPr>
        <w:t>.</w:t>
      </w:r>
      <w:r w:rsidRPr="0052029F">
        <w:rPr>
          <w:noProof/>
        </w:rPr>
        <w:tab/>
        <w:t>Tesniere, A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Immunogenic death of colon cancer cells treated with oxaliplatin. </w:t>
      </w:r>
      <w:r w:rsidRPr="0052029F">
        <w:rPr>
          <w:i/>
          <w:noProof/>
        </w:rPr>
        <w:t>Oncogene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29</w:t>
      </w:r>
      <w:r w:rsidRPr="0052029F">
        <w:rPr>
          <w:noProof/>
        </w:rPr>
        <w:t xml:space="preserve"> (4), 482</w:t>
      </w:r>
      <w:r w:rsidR="001730B2">
        <w:rPr>
          <w:noProof/>
        </w:rPr>
        <w:t>–</w:t>
      </w:r>
      <w:r w:rsidRPr="0052029F">
        <w:rPr>
          <w:noProof/>
        </w:rPr>
        <w:t>491 (2010).</w:t>
      </w:r>
    </w:p>
    <w:p w14:paraId="3098F3CF" w14:textId="62EBEFA9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8</w:t>
      </w:r>
      <w:r w:rsidR="001730B2">
        <w:rPr>
          <w:noProof/>
        </w:rPr>
        <w:t>.</w:t>
      </w:r>
      <w:r w:rsidRPr="0052029F">
        <w:rPr>
          <w:noProof/>
        </w:rPr>
        <w:tab/>
        <w:t xml:space="preserve">van Niel, G., </w:t>
      </w:r>
      <w:r w:rsidR="0053385C" w:rsidRPr="0052029F">
        <w:rPr>
          <w:noProof/>
        </w:rPr>
        <w:t>D</w:t>
      </w:r>
      <w:r w:rsidR="0053385C">
        <w:rPr>
          <w:noProof/>
        </w:rPr>
        <w:t>’</w:t>
      </w:r>
      <w:r w:rsidR="0053385C" w:rsidRPr="0052029F">
        <w:rPr>
          <w:noProof/>
        </w:rPr>
        <w:t>Angelo</w:t>
      </w:r>
      <w:r w:rsidRPr="0052029F">
        <w:rPr>
          <w:noProof/>
        </w:rPr>
        <w:t xml:space="preserve">, G., Raposo, G. Shedding light on the cell biology of extracellular vesicles. </w:t>
      </w:r>
      <w:r w:rsidRPr="0052029F">
        <w:rPr>
          <w:i/>
          <w:noProof/>
        </w:rPr>
        <w:t xml:space="preserve">Nature reviews. Molecular </w:t>
      </w:r>
      <w:r w:rsidR="001730B2">
        <w:rPr>
          <w:i/>
          <w:noProof/>
        </w:rPr>
        <w:t>C</w:t>
      </w:r>
      <w:r w:rsidRPr="0052029F">
        <w:rPr>
          <w:i/>
          <w:noProof/>
        </w:rPr>
        <w:t xml:space="preserve">ell </w:t>
      </w:r>
      <w:r w:rsidR="001730B2">
        <w:rPr>
          <w:i/>
          <w:noProof/>
        </w:rPr>
        <w:t>B</w:t>
      </w:r>
      <w:r w:rsidRPr="0052029F">
        <w:rPr>
          <w:i/>
          <w:noProof/>
        </w:rPr>
        <w:t>iology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19</w:t>
      </w:r>
      <w:r w:rsidRPr="0052029F">
        <w:rPr>
          <w:noProof/>
        </w:rPr>
        <w:t xml:space="preserve"> (4), 213</w:t>
      </w:r>
      <w:r w:rsidR="001730B2">
        <w:rPr>
          <w:noProof/>
        </w:rPr>
        <w:t>–</w:t>
      </w:r>
      <w:r w:rsidRPr="0052029F">
        <w:rPr>
          <w:noProof/>
        </w:rPr>
        <w:t>228 (2018).</w:t>
      </w:r>
    </w:p>
    <w:p w14:paraId="635AE9E8" w14:textId="7BCF8A5A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9</w:t>
      </w:r>
      <w:r w:rsidR="001730B2">
        <w:rPr>
          <w:noProof/>
        </w:rPr>
        <w:t>.</w:t>
      </w:r>
      <w:r w:rsidRPr="0052029F">
        <w:rPr>
          <w:noProof/>
        </w:rPr>
        <w:tab/>
        <w:t xml:space="preserve">Zomer, A., van Rheenen, J. Implications of </w:t>
      </w:r>
      <w:r w:rsidR="001730B2">
        <w:rPr>
          <w:noProof/>
        </w:rPr>
        <w:t>e</w:t>
      </w:r>
      <w:r w:rsidRPr="0052029F">
        <w:rPr>
          <w:noProof/>
        </w:rPr>
        <w:t xml:space="preserve">xtracellular </w:t>
      </w:r>
      <w:r w:rsidR="001730B2">
        <w:rPr>
          <w:noProof/>
        </w:rPr>
        <w:t>v</w:t>
      </w:r>
      <w:r w:rsidRPr="0052029F">
        <w:rPr>
          <w:noProof/>
        </w:rPr>
        <w:t xml:space="preserve">esicle </w:t>
      </w:r>
      <w:r w:rsidR="001730B2">
        <w:rPr>
          <w:noProof/>
        </w:rPr>
        <w:t>t</w:t>
      </w:r>
      <w:r w:rsidRPr="0052029F">
        <w:rPr>
          <w:noProof/>
        </w:rPr>
        <w:t xml:space="preserve">ransfer on </w:t>
      </w:r>
      <w:r w:rsidR="001730B2">
        <w:rPr>
          <w:noProof/>
        </w:rPr>
        <w:t>c</w:t>
      </w:r>
      <w:r w:rsidRPr="0052029F">
        <w:rPr>
          <w:noProof/>
        </w:rPr>
        <w:t xml:space="preserve">ellular </w:t>
      </w:r>
      <w:r w:rsidR="001730B2">
        <w:rPr>
          <w:noProof/>
        </w:rPr>
        <w:t>h</w:t>
      </w:r>
      <w:r w:rsidRPr="0052029F">
        <w:rPr>
          <w:noProof/>
        </w:rPr>
        <w:t xml:space="preserve">eterogeneity in </w:t>
      </w:r>
      <w:r w:rsidR="001730B2">
        <w:rPr>
          <w:noProof/>
        </w:rPr>
        <w:t>c</w:t>
      </w:r>
      <w:r w:rsidRPr="0052029F">
        <w:rPr>
          <w:noProof/>
        </w:rPr>
        <w:t xml:space="preserve">ancer: What </w:t>
      </w:r>
      <w:r w:rsidR="001730B2">
        <w:rPr>
          <w:noProof/>
        </w:rPr>
        <w:t>a</w:t>
      </w:r>
      <w:r w:rsidRPr="0052029F">
        <w:rPr>
          <w:noProof/>
        </w:rPr>
        <w:t xml:space="preserve">re the </w:t>
      </w:r>
      <w:r w:rsidR="001730B2">
        <w:rPr>
          <w:noProof/>
        </w:rPr>
        <w:t>p</w:t>
      </w:r>
      <w:r w:rsidRPr="0052029F">
        <w:rPr>
          <w:noProof/>
        </w:rPr>
        <w:t xml:space="preserve">otential </w:t>
      </w:r>
      <w:r w:rsidR="001730B2">
        <w:rPr>
          <w:noProof/>
        </w:rPr>
        <w:t>c</w:t>
      </w:r>
      <w:r w:rsidRPr="0052029F">
        <w:rPr>
          <w:noProof/>
        </w:rPr>
        <w:t xml:space="preserve">linical </w:t>
      </w:r>
      <w:r w:rsidR="001730B2">
        <w:rPr>
          <w:noProof/>
        </w:rPr>
        <w:t>r</w:t>
      </w:r>
      <w:r w:rsidRPr="0052029F">
        <w:rPr>
          <w:noProof/>
        </w:rPr>
        <w:t xml:space="preserve">amifications? </w:t>
      </w:r>
      <w:r w:rsidRPr="0052029F">
        <w:rPr>
          <w:i/>
          <w:noProof/>
        </w:rPr>
        <w:t xml:space="preserve">Cancer </w:t>
      </w:r>
      <w:r w:rsidR="001730B2">
        <w:rPr>
          <w:i/>
          <w:noProof/>
        </w:rPr>
        <w:t>R</w:t>
      </w:r>
      <w:r w:rsidRPr="0052029F">
        <w:rPr>
          <w:i/>
          <w:noProof/>
        </w:rPr>
        <w:t>esearch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76</w:t>
      </w:r>
      <w:r w:rsidRPr="0052029F">
        <w:rPr>
          <w:noProof/>
        </w:rPr>
        <w:t xml:space="preserve"> (8), 2071</w:t>
      </w:r>
      <w:r w:rsidR="001730B2">
        <w:rPr>
          <w:noProof/>
        </w:rPr>
        <w:t>–</w:t>
      </w:r>
      <w:r w:rsidRPr="0052029F">
        <w:rPr>
          <w:noProof/>
        </w:rPr>
        <w:t>2075 (2016).</w:t>
      </w:r>
    </w:p>
    <w:p w14:paraId="4445D78C" w14:textId="704545E1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0</w:t>
      </w:r>
      <w:r w:rsidR="001730B2">
        <w:rPr>
          <w:noProof/>
        </w:rPr>
        <w:t>.</w:t>
      </w:r>
      <w:r w:rsidRPr="0052029F">
        <w:rPr>
          <w:noProof/>
        </w:rPr>
        <w:tab/>
        <w:t xml:space="preserve">Whiteside, T. L. Exosomes and tumor-mediated immune suppression. </w:t>
      </w:r>
      <w:r w:rsidRPr="0052029F">
        <w:rPr>
          <w:i/>
          <w:noProof/>
        </w:rPr>
        <w:t xml:space="preserve">The Journal of </w:t>
      </w:r>
      <w:r w:rsidR="001730B2">
        <w:rPr>
          <w:i/>
          <w:noProof/>
        </w:rPr>
        <w:t>C</w:t>
      </w:r>
      <w:r w:rsidRPr="0052029F">
        <w:rPr>
          <w:i/>
          <w:noProof/>
        </w:rPr>
        <w:t xml:space="preserve">linical </w:t>
      </w:r>
      <w:r w:rsidR="001730B2">
        <w:rPr>
          <w:i/>
          <w:noProof/>
        </w:rPr>
        <w:t>I</w:t>
      </w:r>
      <w:r w:rsidRPr="0052029F">
        <w:rPr>
          <w:i/>
          <w:noProof/>
        </w:rPr>
        <w:t>nvestigation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126</w:t>
      </w:r>
      <w:r w:rsidRPr="0052029F">
        <w:rPr>
          <w:noProof/>
        </w:rPr>
        <w:t xml:space="preserve"> (4), 1216</w:t>
      </w:r>
      <w:r w:rsidR="001730B2">
        <w:rPr>
          <w:noProof/>
        </w:rPr>
        <w:t>–</w:t>
      </w:r>
      <w:r w:rsidRPr="0052029F">
        <w:rPr>
          <w:noProof/>
        </w:rPr>
        <w:t>1223 (2016).</w:t>
      </w:r>
    </w:p>
    <w:p w14:paraId="0F01BD22" w14:textId="2E180933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1</w:t>
      </w:r>
      <w:r w:rsidR="001730B2">
        <w:rPr>
          <w:noProof/>
        </w:rPr>
        <w:t>.</w:t>
      </w:r>
      <w:r w:rsidRPr="0052029F">
        <w:rPr>
          <w:noProof/>
        </w:rPr>
        <w:tab/>
        <w:t>Wolfers, J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Tumor-derived exosomes are a source of shared tumor rejection antigens for CTL cross-priming. </w:t>
      </w:r>
      <w:r w:rsidRPr="0052029F">
        <w:rPr>
          <w:i/>
          <w:noProof/>
        </w:rPr>
        <w:t>Nature Medicine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7</w:t>
      </w:r>
      <w:r w:rsidRPr="0052029F">
        <w:rPr>
          <w:noProof/>
        </w:rPr>
        <w:t xml:space="preserve"> (3), 297</w:t>
      </w:r>
      <w:r w:rsidR="001730B2">
        <w:rPr>
          <w:noProof/>
        </w:rPr>
        <w:t>–</w:t>
      </w:r>
      <w:r w:rsidRPr="0052029F">
        <w:rPr>
          <w:noProof/>
        </w:rPr>
        <w:t>303 (2001).</w:t>
      </w:r>
    </w:p>
    <w:p w14:paraId="258FAF57" w14:textId="4792623C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2</w:t>
      </w:r>
      <w:r w:rsidR="001730B2">
        <w:rPr>
          <w:noProof/>
        </w:rPr>
        <w:t>.</w:t>
      </w:r>
      <w:r w:rsidRPr="0052029F">
        <w:rPr>
          <w:noProof/>
        </w:rPr>
        <w:tab/>
        <w:t>Zeelenberg, I. S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1730B2">
        <w:rPr>
          <w:iCs/>
          <w:noProof/>
        </w:rPr>
        <w:t xml:space="preserve"> </w:t>
      </w:r>
      <w:r w:rsidRPr="0052029F">
        <w:rPr>
          <w:noProof/>
        </w:rPr>
        <w:t xml:space="preserve">Targeting tumor antigens to secreted membrane vesicles in vivo induces efficient antitumor immune responses. </w:t>
      </w:r>
      <w:r w:rsidRPr="0052029F">
        <w:rPr>
          <w:i/>
          <w:noProof/>
        </w:rPr>
        <w:t xml:space="preserve">Cancer </w:t>
      </w:r>
      <w:r w:rsidR="001730B2">
        <w:rPr>
          <w:i/>
          <w:noProof/>
        </w:rPr>
        <w:t>R</w:t>
      </w:r>
      <w:r w:rsidRPr="0052029F">
        <w:rPr>
          <w:i/>
          <w:noProof/>
        </w:rPr>
        <w:t>esearch</w:t>
      </w:r>
      <w:r w:rsidRPr="00FF1367">
        <w:rPr>
          <w:iCs/>
          <w:noProof/>
        </w:rPr>
        <w:t>.</w:t>
      </w:r>
      <w:r w:rsidRPr="001730B2">
        <w:rPr>
          <w:iCs/>
          <w:noProof/>
        </w:rPr>
        <w:t xml:space="preserve"> </w:t>
      </w:r>
      <w:r w:rsidRPr="0052029F">
        <w:rPr>
          <w:b/>
          <w:noProof/>
        </w:rPr>
        <w:t>68</w:t>
      </w:r>
      <w:r w:rsidRPr="0052029F">
        <w:rPr>
          <w:noProof/>
        </w:rPr>
        <w:t xml:space="preserve"> (4), 1228</w:t>
      </w:r>
      <w:r w:rsidR="001730B2">
        <w:rPr>
          <w:noProof/>
        </w:rPr>
        <w:t>–</w:t>
      </w:r>
      <w:r w:rsidRPr="0052029F">
        <w:rPr>
          <w:noProof/>
        </w:rPr>
        <w:t>1235 (2008).</w:t>
      </w:r>
    </w:p>
    <w:p w14:paraId="549BB551" w14:textId="09638D77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3</w:t>
      </w:r>
      <w:r w:rsidR="0004776C">
        <w:rPr>
          <w:noProof/>
        </w:rPr>
        <w:t>.</w:t>
      </w:r>
      <w:r w:rsidRPr="0052029F">
        <w:rPr>
          <w:noProof/>
        </w:rPr>
        <w:tab/>
        <w:t>Diamond, J. M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04776C">
        <w:rPr>
          <w:iCs/>
          <w:noProof/>
        </w:rPr>
        <w:t xml:space="preserve"> </w:t>
      </w:r>
      <w:r w:rsidRPr="0052029F">
        <w:rPr>
          <w:noProof/>
        </w:rPr>
        <w:t xml:space="preserve">Exosomes Shuttle TREX1-Sensitive IFN-Stimulatory dsDNA from Irradiated Cancer Cells to DCs. </w:t>
      </w:r>
      <w:r w:rsidRPr="0052029F">
        <w:rPr>
          <w:i/>
          <w:noProof/>
        </w:rPr>
        <w:t xml:space="preserve">Cancer </w:t>
      </w:r>
      <w:r w:rsidR="0004776C">
        <w:rPr>
          <w:i/>
          <w:noProof/>
        </w:rPr>
        <w:t>I</w:t>
      </w:r>
      <w:r w:rsidRPr="0052029F">
        <w:rPr>
          <w:i/>
          <w:noProof/>
        </w:rPr>
        <w:t xml:space="preserve">mmunology </w:t>
      </w:r>
      <w:r w:rsidR="0004776C">
        <w:rPr>
          <w:i/>
          <w:noProof/>
        </w:rPr>
        <w:t>R</w:t>
      </w:r>
      <w:r w:rsidRPr="0052029F">
        <w:rPr>
          <w:i/>
          <w:noProof/>
        </w:rPr>
        <w:t>esearch</w:t>
      </w:r>
      <w:r w:rsidRPr="00FF1367">
        <w:rPr>
          <w:iCs/>
          <w:noProof/>
        </w:rPr>
        <w:t>.</w:t>
      </w:r>
      <w:r w:rsidRPr="0004776C">
        <w:rPr>
          <w:iCs/>
          <w:noProof/>
        </w:rPr>
        <w:t xml:space="preserve"> </w:t>
      </w:r>
      <w:r w:rsidRPr="0052029F">
        <w:rPr>
          <w:b/>
          <w:noProof/>
        </w:rPr>
        <w:t>6</w:t>
      </w:r>
      <w:r w:rsidRPr="0052029F">
        <w:rPr>
          <w:noProof/>
        </w:rPr>
        <w:t xml:space="preserve"> (8), 910</w:t>
      </w:r>
      <w:r w:rsidR="0004776C">
        <w:rPr>
          <w:noProof/>
        </w:rPr>
        <w:t>–</w:t>
      </w:r>
      <w:r w:rsidRPr="0052029F">
        <w:rPr>
          <w:noProof/>
        </w:rPr>
        <w:t>920 (2018).</w:t>
      </w:r>
    </w:p>
    <w:p w14:paraId="18E1EA00" w14:textId="109320D4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4</w:t>
      </w:r>
      <w:r w:rsidR="0004776C">
        <w:rPr>
          <w:noProof/>
        </w:rPr>
        <w:t>.</w:t>
      </w:r>
      <w:r w:rsidRPr="0052029F">
        <w:rPr>
          <w:noProof/>
        </w:rPr>
        <w:tab/>
        <w:t>Kitai, Y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04776C">
        <w:rPr>
          <w:iCs/>
          <w:noProof/>
        </w:rPr>
        <w:t xml:space="preserve"> </w:t>
      </w:r>
      <w:r w:rsidRPr="0052029F">
        <w:rPr>
          <w:noProof/>
        </w:rPr>
        <w:t>DNA-</w:t>
      </w:r>
      <w:r w:rsidR="0004776C">
        <w:rPr>
          <w:noProof/>
        </w:rPr>
        <w:t>c</w:t>
      </w:r>
      <w:r w:rsidRPr="0052029F">
        <w:rPr>
          <w:noProof/>
        </w:rPr>
        <w:t xml:space="preserve">ontaining </w:t>
      </w:r>
      <w:r w:rsidR="0004776C">
        <w:rPr>
          <w:noProof/>
        </w:rPr>
        <w:t>e</w:t>
      </w:r>
      <w:r w:rsidRPr="0052029F">
        <w:rPr>
          <w:noProof/>
        </w:rPr>
        <w:t xml:space="preserve">xosomes </w:t>
      </w:r>
      <w:r w:rsidR="0004776C">
        <w:rPr>
          <w:noProof/>
        </w:rPr>
        <w:t>d</w:t>
      </w:r>
      <w:r w:rsidRPr="0052029F">
        <w:rPr>
          <w:noProof/>
        </w:rPr>
        <w:t xml:space="preserve">erived from </w:t>
      </w:r>
      <w:r w:rsidR="0004776C">
        <w:rPr>
          <w:noProof/>
        </w:rPr>
        <w:t>c</w:t>
      </w:r>
      <w:r w:rsidRPr="0052029F">
        <w:rPr>
          <w:noProof/>
        </w:rPr>
        <w:t xml:space="preserve">ancer </w:t>
      </w:r>
      <w:r w:rsidR="0004776C">
        <w:rPr>
          <w:noProof/>
        </w:rPr>
        <w:t>c</w:t>
      </w:r>
      <w:r w:rsidRPr="0052029F">
        <w:rPr>
          <w:noProof/>
        </w:rPr>
        <w:t xml:space="preserve">ells </w:t>
      </w:r>
      <w:r w:rsidR="0004776C">
        <w:rPr>
          <w:noProof/>
        </w:rPr>
        <w:t>t</w:t>
      </w:r>
      <w:r w:rsidRPr="0052029F">
        <w:rPr>
          <w:noProof/>
        </w:rPr>
        <w:t xml:space="preserve">reated with </w:t>
      </w:r>
      <w:r w:rsidR="0004776C">
        <w:rPr>
          <w:noProof/>
        </w:rPr>
        <w:t>t</w:t>
      </w:r>
      <w:r w:rsidRPr="0052029F">
        <w:rPr>
          <w:noProof/>
        </w:rPr>
        <w:t xml:space="preserve">opotecan </w:t>
      </w:r>
      <w:r w:rsidR="0004776C">
        <w:rPr>
          <w:noProof/>
        </w:rPr>
        <w:lastRenderedPageBreak/>
        <w:t>a</w:t>
      </w:r>
      <w:r w:rsidRPr="0052029F">
        <w:rPr>
          <w:noProof/>
        </w:rPr>
        <w:t>ctivate a STING-</w:t>
      </w:r>
      <w:r w:rsidR="0004776C">
        <w:rPr>
          <w:noProof/>
        </w:rPr>
        <w:t>d</w:t>
      </w:r>
      <w:r w:rsidRPr="0052029F">
        <w:rPr>
          <w:noProof/>
        </w:rPr>
        <w:t xml:space="preserve">ependent </w:t>
      </w:r>
      <w:r w:rsidR="0004776C">
        <w:rPr>
          <w:noProof/>
        </w:rPr>
        <w:t>p</w:t>
      </w:r>
      <w:r w:rsidRPr="0052029F">
        <w:rPr>
          <w:noProof/>
        </w:rPr>
        <w:t xml:space="preserve">athway and </w:t>
      </w:r>
      <w:r w:rsidR="0004776C">
        <w:rPr>
          <w:noProof/>
        </w:rPr>
        <w:t>r</w:t>
      </w:r>
      <w:r w:rsidRPr="0052029F">
        <w:rPr>
          <w:noProof/>
        </w:rPr>
        <w:t xml:space="preserve">einforce </w:t>
      </w:r>
      <w:r w:rsidR="0004776C">
        <w:rPr>
          <w:noProof/>
        </w:rPr>
        <w:t>a</w:t>
      </w:r>
      <w:r w:rsidRPr="0052029F">
        <w:rPr>
          <w:noProof/>
        </w:rPr>
        <w:t xml:space="preserve">ntitumor </w:t>
      </w:r>
      <w:r w:rsidR="0004776C">
        <w:rPr>
          <w:noProof/>
        </w:rPr>
        <w:t>i</w:t>
      </w:r>
      <w:r w:rsidRPr="0052029F">
        <w:rPr>
          <w:noProof/>
        </w:rPr>
        <w:t xml:space="preserve">mmunity. </w:t>
      </w:r>
      <w:r w:rsidRPr="0052029F">
        <w:rPr>
          <w:i/>
          <w:noProof/>
        </w:rPr>
        <w:t xml:space="preserve">Journal of </w:t>
      </w:r>
      <w:r w:rsidR="0004776C">
        <w:rPr>
          <w:i/>
          <w:noProof/>
        </w:rPr>
        <w:t>I</w:t>
      </w:r>
      <w:r w:rsidRPr="0052029F">
        <w:rPr>
          <w:i/>
          <w:noProof/>
        </w:rPr>
        <w:t>mmunology.</w:t>
      </w:r>
      <w:r w:rsidRPr="0052029F">
        <w:rPr>
          <w:noProof/>
        </w:rPr>
        <w:t xml:space="preserve"> </w:t>
      </w:r>
      <w:r w:rsidRPr="0052029F">
        <w:rPr>
          <w:b/>
          <w:noProof/>
        </w:rPr>
        <w:t>198</w:t>
      </w:r>
      <w:r w:rsidRPr="0052029F">
        <w:rPr>
          <w:noProof/>
        </w:rPr>
        <w:t xml:space="preserve"> (4), 1649</w:t>
      </w:r>
      <w:r w:rsidR="0004776C">
        <w:rPr>
          <w:noProof/>
        </w:rPr>
        <w:t>–</w:t>
      </w:r>
      <w:r w:rsidRPr="0052029F">
        <w:rPr>
          <w:noProof/>
        </w:rPr>
        <w:t>1659 (2017).</w:t>
      </w:r>
    </w:p>
    <w:p w14:paraId="3B1A735D" w14:textId="775F0FDF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5</w:t>
      </w:r>
      <w:r w:rsidR="0004776C">
        <w:rPr>
          <w:noProof/>
        </w:rPr>
        <w:t>.</w:t>
      </w:r>
      <w:r w:rsidRPr="0052029F">
        <w:rPr>
          <w:noProof/>
        </w:rPr>
        <w:tab/>
        <w:t>Heidegger, S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04776C">
        <w:rPr>
          <w:iCs/>
          <w:noProof/>
        </w:rPr>
        <w:t xml:space="preserve"> </w:t>
      </w:r>
      <w:r w:rsidRPr="0052029F">
        <w:rPr>
          <w:noProof/>
        </w:rPr>
        <w:t xml:space="preserve">RIG-I activation is critical for responsiveness to checkpoint blockade. </w:t>
      </w:r>
      <w:r w:rsidRPr="0052029F">
        <w:rPr>
          <w:i/>
          <w:noProof/>
        </w:rPr>
        <w:t>Science Immunology</w:t>
      </w:r>
      <w:r w:rsidRPr="00FF1367">
        <w:rPr>
          <w:iCs/>
          <w:noProof/>
        </w:rPr>
        <w:t>.</w:t>
      </w:r>
      <w:r w:rsidRPr="0004776C">
        <w:rPr>
          <w:iCs/>
          <w:noProof/>
        </w:rPr>
        <w:t xml:space="preserve"> </w:t>
      </w:r>
      <w:r w:rsidRPr="0052029F">
        <w:rPr>
          <w:b/>
          <w:noProof/>
        </w:rPr>
        <w:t>4</w:t>
      </w:r>
      <w:r w:rsidRPr="0052029F">
        <w:rPr>
          <w:noProof/>
        </w:rPr>
        <w:t xml:space="preserve"> (39), eaau8943 (2019).</w:t>
      </w:r>
    </w:p>
    <w:p w14:paraId="72383012" w14:textId="28217244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6</w:t>
      </w:r>
      <w:r w:rsidR="0004776C">
        <w:rPr>
          <w:noProof/>
        </w:rPr>
        <w:t>.</w:t>
      </w:r>
      <w:r w:rsidRPr="0052029F">
        <w:rPr>
          <w:noProof/>
        </w:rPr>
        <w:tab/>
        <w:t>Schadt, L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04776C">
        <w:rPr>
          <w:iCs/>
          <w:noProof/>
        </w:rPr>
        <w:t xml:space="preserve"> </w:t>
      </w:r>
      <w:r w:rsidRPr="0052029F">
        <w:rPr>
          <w:noProof/>
        </w:rPr>
        <w:t>Cancer-</w:t>
      </w:r>
      <w:r w:rsidR="00670809">
        <w:rPr>
          <w:noProof/>
        </w:rPr>
        <w:t>c</w:t>
      </w:r>
      <w:r w:rsidRPr="0052029F">
        <w:rPr>
          <w:noProof/>
        </w:rPr>
        <w:t>ell-</w:t>
      </w:r>
      <w:r w:rsidR="00670809">
        <w:rPr>
          <w:noProof/>
        </w:rPr>
        <w:t>i</w:t>
      </w:r>
      <w:r w:rsidRPr="0052029F">
        <w:rPr>
          <w:noProof/>
        </w:rPr>
        <w:t xml:space="preserve">ntrinsic cGAS </w:t>
      </w:r>
      <w:r w:rsidR="00670809">
        <w:rPr>
          <w:noProof/>
        </w:rPr>
        <w:t>e</w:t>
      </w:r>
      <w:r w:rsidRPr="0052029F">
        <w:rPr>
          <w:noProof/>
        </w:rPr>
        <w:t xml:space="preserve">xpression </w:t>
      </w:r>
      <w:r w:rsidR="00670809">
        <w:rPr>
          <w:noProof/>
        </w:rPr>
        <w:t>m</w:t>
      </w:r>
      <w:r w:rsidRPr="0052029F">
        <w:rPr>
          <w:noProof/>
        </w:rPr>
        <w:t xml:space="preserve">ediates </w:t>
      </w:r>
      <w:r w:rsidR="00670809">
        <w:rPr>
          <w:noProof/>
        </w:rPr>
        <w:t>t</w:t>
      </w:r>
      <w:r w:rsidRPr="0052029F">
        <w:rPr>
          <w:noProof/>
        </w:rPr>
        <w:t xml:space="preserve">umor </w:t>
      </w:r>
      <w:r w:rsidR="00670809">
        <w:rPr>
          <w:noProof/>
        </w:rPr>
        <w:t>i</w:t>
      </w:r>
      <w:r w:rsidRPr="0052029F">
        <w:rPr>
          <w:noProof/>
        </w:rPr>
        <w:t xml:space="preserve">mmunogenicity. </w:t>
      </w:r>
      <w:r w:rsidRPr="0052029F">
        <w:rPr>
          <w:i/>
          <w:noProof/>
        </w:rPr>
        <w:t xml:space="preserve">Cell </w:t>
      </w:r>
      <w:r w:rsidR="00670809">
        <w:rPr>
          <w:i/>
          <w:noProof/>
        </w:rPr>
        <w:t>R</w:t>
      </w:r>
      <w:r w:rsidRPr="0052029F">
        <w:rPr>
          <w:i/>
          <w:noProof/>
        </w:rPr>
        <w:t>eport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29</w:t>
      </w:r>
      <w:r w:rsidRPr="0052029F">
        <w:rPr>
          <w:noProof/>
        </w:rPr>
        <w:t xml:space="preserve"> (5), 1236</w:t>
      </w:r>
      <w:r w:rsidR="00670809">
        <w:rPr>
          <w:noProof/>
        </w:rPr>
        <w:t>–</w:t>
      </w:r>
      <w:r w:rsidRPr="0052029F">
        <w:rPr>
          <w:noProof/>
        </w:rPr>
        <w:t>1248 e1237 (2019).</w:t>
      </w:r>
    </w:p>
    <w:p w14:paraId="39856689" w14:textId="5F47B49E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7</w:t>
      </w:r>
      <w:r w:rsidR="00670809">
        <w:rPr>
          <w:noProof/>
        </w:rPr>
        <w:t>.</w:t>
      </w:r>
      <w:r w:rsidRPr="0052029F">
        <w:rPr>
          <w:noProof/>
        </w:rPr>
        <w:tab/>
        <w:t>Cheng, Y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In situ immunization of a TLR9 agonist virus-like particle enhances anti-PD1 therapy. </w:t>
      </w:r>
      <w:r w:rsidRPr="0052029F">
        <w:rPr>
          <w:i/>
          <w:noProof/>
        </w:rPr>
        <w:t xml:space="preserve">Journal for </w:t>
      </w:r>
      <w:r w:rsidR="00670809">
        <w:rPr>
          <w:i/>
          <w:noProof/>
        </w:rPr>
        <w:t>I</w:t>
      </w:r>
      <w:r w:rsidRPr="0052029F">
        <w:rPr>
          <w:i/>
          <w:noProof/>
        </w:rPr>
        <w:t xml:space="preserve">mmunotherapy of </w:t>
      </w:r>
      <w:r w:rsidR="00670809">
        <w:rPr>
          <w:i/>
          <w:noProof/>
        </w:rPr>
        <w:t>C</w:t>
      </w:r>
      <w:r w:rsidRPr="0052029F">
        <w:rPr>
          <w:i/>
          <w:noProof/>
        </w:rPr>
        <w:t>ancer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8</w:t>
      </w:r>
      <w:r w:rsidRPr="0052029F">
        <w:rPr>
          <w:noProof/>
        </w:rPr>
        <w:t xml:space="preserve"> (2) (2020).</w:t>
      </w:r>
    </w:p>
    <w:p w14:paraId="6FB986A1" w14:textId="2C353896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8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Strober, W. Trypan </w:t>
      </w:r>
      <w:r w:rsidR="00670809">
        <w:rPr>
          <w:noProof/>
        </w:rPr>
        <w:t>b</w:t>
      </w:r>
      <w:r w:rsidRPr="0052029F">
        <w:rPr>
          <w:noProof/>
        </w:rPr>
        <w:t xml:space="preserve">lue </w:t>
      </w:r>
      <w:r w:rsidR="00670809">
        <w:rPr>
          <w:noProof/>
        </w:rPr>
        <w:t>e</w:t>
      </w:r>
      <w:r w:rsidRPr="0052029F">
        <w:rPr>
          <w:noProof/>
        </w:rPr>
        <w:t xml:space="preserve">xclusion </w:t>
      </w:r>
      <w:r w:rsidR="00670809">
        <w:rPr>
          <w:noProof/>
        </w:rPr>
        <w:t>t</w:t>
      </w:r>
      <w:r w:rsidRPr="0052029F">
        <w:rPr>
          <w:noProof/>
        </w:rPr>
        <w:t xml:space="preserve">est of </w:t>
      </w:r>
      <w:r w:rsidR="00670809">
        <w:rPr>
          <w:noProof/>
        </w:rPr>
        <w:t>c</w:t>
      </w:r>
      <w:r w:rsidRPr="0052029F">
        <w:rPr>
          <w:noProof/>
        </w:rPr>
        <w:t xml:space="preserve">ell </w:t>
      </w:r>
      <w:r w:rsidR="00670809">
        <w:rPr>
          <w:noProof/>
        </w:rPr>
        <w:t>v</w:t>
      </w:r>
      <w:r w:rsidRPr="0052029F">
        <w:rPr>
          <w:noProof/>
        </w:rPr>
        <w:t xml:space="preserve">iability. </w:t>
      </w:r>
      <w:r w:rsidRPr="0052029F">
        <w:rPr>
          <w:i/>
          <w:noProof/>
        </w:rPr>
        <w:t xml:space="preserve">Current </w:t>
      </w:r>
      <w:r w:rsidR="00670809">
        <w:rPr>
          <w:i/>
          <w:noProof/>
        </w:rPr>
        <w:t>P</w:t>
      </w:r>
      <w:r w:rsidRPr="0052029F">
        <w:rPr>
          <w:i/>
          <w:noProof/>
        </w:rPr>
        <w:t xml:space="preserve">rotocols in </w:t>
      </w:r>
      <w:r w:rsidR="00670809">
        <w:rPr>
          <w:i/>
          <w:noProof/>
        </w:rPr>
        <w:t>I</w:t>
      </w:r>
      <w:r w:rsidRPr="0052029F">
        <w:rPr>
          <w:i/>
          <w:noProof/>
        </w:rPr>
        <w:t>mmunology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111</w:t>
      </w:r>
      <w:r w:rsidR="00670809" w:rsidRPr="0052029F">
        <w:rPr>
          <w:noProof/>
        </w:rPr>
        <w:t>,</w:t>
      </w:r>
      <w:r w:rsidRPr="0052029F">
        <w:rPr>
          <w:noProof/>
        </w:rPr>
        <w:t xml:space="preserve"> A3 B 1</w:t>
      </w:r>
      <w:r w:rsidR="00670809">
        <w:rPr>
          <w:noProof/>
        </w:rPr>
        <w:t>–</w:t>
      </w:r>
      <w:r w:rsidRPr="0052029F">
        <w:rPr>
          <w:noProof/>
        </w:rPr>
        <w:t>A3 B 3 (2015).</w:t>
      </w:r>
    </w:p>
    <w:p w14:paraId="22476D4B" w14:textId="025C9727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19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Jeyaram, A., Jay, S. M. Preservation and </w:t>
      </w:r>
      <w:r w:rsidR="00670809">
        <w:rPr>
          <w:noProof/>
        </w:rPr>
        <w:t>s</w:t>
      </w:r>
      <w:r w:rsidRPr="0052029F">
        <w:rPr>
          <w:noProof/>
        </w:rPr>
        <w:t xml:space="preserve">torage </w:t>
      </w:r>
      <w:r w:rsidR="00670809">
        <w:rPr>
          <w:noProof/>
        </w:rPr>
        <w:t>s</w:t>
      </w:r>
      <w:r w:rsidRPr="0052029F">
        <w:rPr>
          <w:noProof/>
        </w:rPr>
        <w:t xml:space="preserve">tability of </w:t>
      </w:r>
      <w:r w:rsidR="00670809">
        <w:rPr>
          <w:noProof/>
        </w:rPr>
        <w:t>e</w:t>
      </w:r>
      <w:r w:rsidRPr="0052029F">
        <w:rPr>
          <w:noProof/>
        </w:rPr>
        <w:t xml:space="preserve">xtracellular </w:t>
      </w:r>
      <w:r w:rsidR="00670809">
        <w:rPr>
          <w:noProof/>
        </w:rPr>
        <w:t>v</w:t>
      </w:r>
      <w:r w:rsidRPr="0052029F">
        <w:rPr>
          <w:noProof/>
        </w:rPr>
        <w:t xml:space="preserve">esicles for </w:t>
      </w:r>
      <w:r w:rsidR="00670809">
        <w:rPr>
          <w:noProof/>
        </w:rPr>
        <w:t>t</w:t>
      </w:r>
      <w:r w:rsidRPr="0052029F">
        <w:rPr>
          <w:noProof/>
        </w:rPr>
        <w:t xml:space="preserve">herapeutic </w:t>
      </w:r>
      <w:r w:rsidR="00670809">
        <w:rPr>
          <w:noProof/>
        </w:rPr>
        <w:t>a</w:t>
      </w:r>
      <w:r w:rsidRPr="0052029F">
        <w:rPr>
          <w:noProof/>
        </w:rPr>
        <w:t xml:space="preserve">pplications. </w:t>
      </w:r>
      <w:r w:rsidRPr="0052029F">
        <w:rPr>
          <w:i/>
          <w:noProof/>
        </w:rPr>
        <w:t xml:space="preserve">The AAPS </w:t>
      </w:r>
      <w:r w:rsidR="00670809">
        <w:rPr>
          <w:i/>
          <w:noProof/>
        </w:rPr>
        <w:t>J</w:t>
      </w:r>
      <w:r w:rsidRPr="0052029F">
        <w:rPr>
          <w:i/>
          <w:noProof/>
        </w:rPr>
        <w:t>ournal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20</w:t>
      </w:r>
      <w:r w:rsidRPr="0052029F">
        <w:rPr>
          <w:noProof/>
        </w:rPr>
        <w:t xml:space="preserve"> (1), 1 (2017).</w:t>
      </w:r>
    </w:p>
    <w:p w14:paraId="4AC224AE" w14:textId="2FBF1DE2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0</w:t>
      </w:r>
      <w:r w:rsidR="00670809">
        <w:rPr>
          <w:noProof/>
        </w:rPr>
        <w:t>.</w:t>
      </w:r>
      <w:r w:rsidRPr="0052029F">
        <w:rPr>
          <w:noProof/>
        </w:rPr>
        <w:tab/>
        <w:t>Thery, C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Minimal information for studies of extracellular vesicles 2018 (MISEV2018): a position statement of the International Society for Extracellular Vesicles and update of the MISEV2014 guidelines. </w:t>
      </w:r>
      <w:r w:rsidRPr="0052029F">
        <w:rPr>
          <w:i/>
          <w:noProof/>
        </w:rPr>
        <w:t xml:space="preserve">Journal of </w:t>
      </w:r>
      <w:r w:rsidR="00670809">
        <w:rPr>
          <w:i/>
          <w:noProof/>
        </w:rPr>
        <w:t>E</w:t>
      </w:r>
      <w:r w:rsidRPr="0052029F">
        <w:rPr>
          <w:i/>
          <w:noProof/>
        </w:rPr>
        <w:t xml:space="preserve">xtracellular </w:t>
      </w:r>
      <w:r w:rsidR="00670809">
        <w:rPr>
          <w:i/>
          <w:noProof/>
        </w:rPr>
        <w:t>V</w:t>
      </w:r>
      <w:r w:rsidRPr="0052029F">
        <w:rPr>
          <w:i/>
          <w:noProof/>
        </w:rPr>
        <w:t>esicle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7</w:t>
      </w:r>
      <w:r w:rsidRPr="0052029F">
        <w:rPr>
          <w:noProof/>
        </w:rPr>
        <w:t xml:space="preserve"> (1), 1535750 (2018).</w:t>
      </w:r>
    </w:p>
    <w:p w14:paraId="69B776C4" w14:textId="2278A48B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1</w:t>
      </w:r>
      <w:r w:rsidR="00670809">
        <w:rPr>
          <w:noProof/>
        </w:rPr>
        <w:t>.</w:t>
      </w:r>
      <w:r w:rsidRPr="0052029F">
        <w:rPr>
          <w:noProof/>
        </w:rPr>
        <w:tab/>
        <w:t>Vestad, B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Size and concentration analyses of extracellular vesicles by nanoparticle tracking analysis: a variation study. </w:t>
      </w:r>
      <w:r w:rsidRPr="0052029F">
        <w:rPr>
          <w:i/>
          <w:noProof/>
        </w:rPr>
        <w:t xml:space="preserve">Journal of </w:t>
      </w:r>
      <w:r w:rsidR="00670809">
        <w:rPr>
          <w:i/>
          <w:noProof/>
        </w:rPr>
        <w:t>E</w:t>
      </w:r>
      <w:r w:rsidRPr="0052029F">
        <w:rPr>
          <w:i/>
          <w:noProof/>
        </w:rPr>
        <w:t xml:space="preserve">xtracellular </w:t>
      </w:r>
      <w:r w:rsidR="00670809">
        <w:rPr>
          <w:i/>
          <w:noProof/>
        </w:rPr>
        <w:t>V</w:t>
      </w:r>
      <w:r w:rsidRPr="0052029F">
        <w:rPr>
          <w:i/>
          <w:noProof/>
        </w:rPr>
        <w:t>esicle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6</w:t>
      </w:r>
      <w:r w:rsidRPr="0052029F">
        <w:rPr>
          <w:noProof/>
        </w:rPr>
        <w:t xml:space="preserve"> (1), 1344087 (2017).</w:t>
      </w:r>
    </w:p>
    <w:p w14:paraId="0BC0E2E9" w14:textId="6FA120D5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2</w:t>
      </w:r>
      <w:r w:rsidR="00670809">
        <w:rPr>
          <w:noProof/>
        </w:rPr>
        <w:t>.</w:t>
      </w:r>
      <w:r w:rsidRPr="0052029F">
        <w:rPr>
          <w:noProof/>
        </w:rPr>
        <w:tab/>
        <w:t>Suarez, H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A bead-assisted flow cytometry method for the semi-quantitative analysis of Extracellular Vesicles. </w:t>
      </w:r>
      <w:r w:rsidRPr="0052029F">
        <w:rPr>
          <w:i/>
          <w:noProof/>
        </w:rPr>
        <w:t xml:space="preserve">Scientific </w:t>
      </w:r>
      <w:r w:rsidR="00670809">
        <w:rPr>
          <w:i/>
          <w:noProof/>
        </w:rPr>
        <w:t>R</w:t>
      </w:r>
      <w:r w:rsidRPr="0052029F">
        <w:rPr>
          <w:i/>
          <w:noProof/>
        </w:rPr>
        <w:t>eport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7</w:t>
      </w:r>
      <w:r w:rsidRPr="0052029F">
        <w:rPr>
          <w:noProof/>
        </w:rPr>
        <w:t xml:space="preserve"> (1), 11271 (2017).</w:t>
      </w:r>
    </w:p>
    <w:p w14:paraId="4A122678" w14:textId="55563459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3</w:t>
      </w:r>
      <w:r w:rsidR="00670809">
        <w:rPr>
          <w:noProof/>
        </w:rPr>
        <w:t>.</w:t>
      </w:r>
      <w:r w:rsidRPr="0052029F">
        <w:rPr>
          <w:noProof/>
        </w:rPr>
        <w:tab/>
        <w:t>Yuana, Y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Cryo-electron microscopy of extracellular vesicles in fresh plasma. </w:t>
      </w:r>
      <w:r w:rsidRPr="0052029F">
        <w:rPr>
          <w:i/>
          <w:noProof/>
        </w:rPr>
        <w:t xml:space="preserve">Journal of </w:t>
      </w:r>
      <w:r w:rsidR="00670809">
        <w:rPr>
          <w:i/>
          <w:noProof/>
        </w:rPr>
        <w:t>E</w:t>
      </w:r>
      <w:r w:rsidRPr="0052029F">
        <w:rPr>
          <w:i/>
          <w:noProof/>
        </w:rPr>
        <w:t xml:space="preserve">xtracellular </w:t>
      </w:r>
      <w:r w:rsidR="00670809">
        <w:rPr>
          <w:i/>
          <w:noProof/>
        </w:rPr>
        <w:t>V</w:t>
      </w:r>
      <w:r w:rsidRPr="0052029F">
        <w:rPr>
          <w:i/>
          <w:noProof/>
        </w:rPr>
        <w:t>esicle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2</w:t>
      </w:r>
      <w:r w:rsidRPr="0052029F">
        <w:rPr>
          <w:noProof/>
        </w:rPr>
        <w:t xml:space="preserve"> (2013).</w:t>
      </w:r>
    </w:p>
    <w:p w14:paraId="26D57426" w14:textId="7DD3D174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4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Kapasi, Z. F., Murali-Krishna, K., McRae, M. L., Ahmed, R. Defective generation but normal maintenance of memory T cells in old mice. </w:t>
      </w:r>
      <w:r w:rsidRPr="0052029F">
        <w:rPr>
          <w:i/>
          <w:noProof/>
        </w:rPr>
        <w:t xml:space="preserve">European </w:t>
      </w:r>
      <w:r w:rsidR="00670809">
        <w:rPr>
          <w:i/>
          <w:noProof/>
        </w:rPr>
        <w:t>J</w:t>
      </w:r>
      <w:r w:rsidRPr="0052029F">
        <w:rPr>
          <w:i/>
          <w:noProof/>
        </w:rPr>
        <w:t xml:space="preserve">ournal of </w:t>
      </w:r>
      <w:r w:rsidR="00670809">
        <w:rPr>
          <w:i/>
          <w:noProof/>
        </w:rPr>
        <w:t>I</w:t>
      </w:r>
      <w:r w:rsidRPr="0052029F">
        <w:rPr>
          <w:i/>
          <w:noProof/>
        </w:rPr>
        <w:t>mmunology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32</w:t>
      </w:r>
      <w:r w:rsidRPr="0052029F">
        <w:rPr>
          <w:noProof/>
        </w:rPr>
        <w:t xml:space="preserve"> (6), 1567</w:t>
      </w:r>
      <w:r w:rsidR="00670809">
        <w:rPr>
          <w:noProof/>
        </w:rPr>
        <w:t>–</w:t>
      </w:r>
      <w:r w:rsidRPr="0052029F">
        <w:rPr>
          <w:noProof/>
        </w:rPr>
        <w:t>1573 (2002).</w:t>
      </w:r>
    </w:p>
    <w:p w14:paraId="17DF2F3A" w14:textId="33DD7743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5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Kamala, T. Hock immunization: a humane alternative to mouse footpad injections. </w:t>
      </w:r>
      <w:r w:rsidRPr="0052029F">
        <w:rPr>
          <w:i/>
          <w:noProof/>
        </w:rPr>
        <w:t xml:space="preserve">Journal of </w:t>
      </w:r>
      <w:r w:rsidR="00670809">
        <w:rPr>
          <w:i/>
          <w:noProof/>
        </w:rPr>
        <w:t>I</w:t>
      </w:r>
      <w:r w:rsidRPr="0052029F">
        <w:rPr>
          <w:i/>
          <w:noProof/>
        </w:rPr>
        <w:t xml:space="preserve">mmunological </w:t>
      </w:r>
      <w:r w:rsidR="00670809">
        <w:rPr>
          <w:i/>
          <w:noProof/>
        </w:rPr>
        <w:t>M</w:t>
      </w:r>
      <w:r w:rsidRPr="0052029F">
        <w:rPr>
          <w:i/>
          <w:noProof/>
        </w:rPr>
        <w:t>ethod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328</w:t>
      </w:r>
      <w:r w:rsidRPr="0052029F">
        <w:rPr>
          <w:noProof/>
        </w:rPr>
        <w:t xml:space="preserve"> (1</w:t>
      </w:r>
      <w:r w:rsidR="00670809">
        <w:rPr>
          <w:noProof/>
        </w:rPr>
        <w:t>–</w:t>
      </w:r>
      <w:r w:rsidRPr="0052029F">
        <w:rPr>
          <w:noProof/>
        </w:rPr>
        <w:t>2), 204</w:t>
      </w:r>
      <w:r w:rsidR="00670809">
        <w:rPr>
          <w:noProof/>
        </w:rPr>
        <w:t>–</w:t>
      </w:r>
      <w:r w:rsidRPr="0052029F">
        <w:rPr>
          <w:noProof/>
        </w:rPr>
        <w:t>214 (2007).</w:t>
      </w:r>
    </w:p>
    <w:p w14:paraId="3817B4B5" w14:textId="56D4BD69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6</w:t>
      </w:r>
      <w:r w:rsidR="00670809">
        <w:rPr>
          <w:noProof/>
        </w:rPr>
        <w:t>.</w:t>
      </w:r>
      <w:r w:rsidRPr="0052029F">
        <w:rPr>
          <w:noProof/>
        </w:rPr>
        <w:tab/>
        <w:t>Bloom, M. B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Identification of tyrosinase-related protein 2 as a tumor rejection antigen for the B16 melanoma. </w:t>
      </w:r>
      <w:r w:rsidRPr="0052029F">
        <w:rPr>
          <w:i/>
          <w:noProof/>
        </w:rPr>
        <w:t xml:space="preserve">The Journal of </w:t>
      </w:r>
      <w:r w:rsidR="00670809">
        <w:rPr>
          <w:i/>
          <w:noProof/>
        </w:rPr>
        <w:t>E</w:t>
      </w:r>
      <w:r w:rsidRPr="0052029F">
        <w:rPr>
          <w:i/>
          <w:noProof/>
        </w:rPr>
        <w:t xml:space="preserve">xperimental </w:t>
      </w:r>
      <w:r w:rsidR="00670809">
        <w:rPr>
          <w:i/>
          <w:noProof/>
        </w:rPr>
        <w:t>M</w:t>
      </w:r>
      <w:r w:rsidRPr="0052029F">
        <w:rPr>
          <w:i/>
          <w:noProof/>
        </w:rPr>
        <w:t>edicine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185</w:t>
      </w:r>
      <w:r w:rsidRPr="0052029F">
        <w:rPr>
          <w:noProof/>
        </w:rPr>
        <w:t xml:space="preserve"> (3), 453</w:t>
      </w:r>
      <w:r w:rsidR="00670809">
        <w:rPr>
          <w:noProof/>
        </w:rPr>
        <w:t>–</w:t>
      </w:r>
      <w:r w:rsidRPr="0052029F">
        <w:rPr>
          <w:noProof/>
        </w:rPr>
        <w:t>459 (1997).</w:t>
      </w:r>
    </w:p>
    <w:p w14:paraId="6ECCDC02" w14:textId="7371EDA3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7</w:t>
      </w:r>
      <w:r w:rsidR="00670809">
        <w:rPr>
          <w:noProof/>
        </w:rPr>
        <w:t>.</w:t>
      </w:r>
      <w:r w:rsidRPr="0052029F">
        <w:rPr>
          <w:noProof/>
        </w:rPr>
        <w:tab/>
        <w:t>Patel, G. K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Comparative analysis of exosome isolation methods using culture supernatant for optimum yield, purity and downstream applications. </w:t>
      </w:r>
      <w:r w:rsidRPr="0052029F">
        <w:rPr>
          <w:i/>
          <w:noProof/>
        </w:rPr>
        <w:t xml:space="preserve">Scientific </w:t>
      </w:r>
      <w:r w:rsidR="00670809">
        <w:rPr>
          <w:i/>
          <w:noProof/>
        </w:rPr>
        <w:t>R</w:t>
      </w:r>
      <w:r w:rsidRPr="0052029F">
        <w:rPr>
          <w:i/>
          <w:noProof/>
        </w:rPr>
        <w:t>eports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9</w:t>
      </w:r>
      <w:r w:rsidRPr="0052029F">
        <w:rPr>
          <w:noProof/>
        </w:rPr>
        <w:t xml:space="preserve"> (1), 5335 (2019).</w:t>
      </w:r>
    </w:p>
    <w:p w14:paraId="2BE2EFF1" w14:textId="17A33BF7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8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DeGrendele, H. C., Kosfiszer, M., Estess, P., Siegelman, M. H. CD44 activation and associated primary adhesion is inducible via T cell receptor stimulation. </w:t>
      </w:r>
      <w:r w:rsidRPr="0052029F">
        <w:rPr>
          <w:i/>
          <w:noProof/>
        </w:rPr>
        <w:t>The Journal of Immunology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159</w:t>
      </w:r>
      <w:r w:rsidRPr="0052029F">
        <w:rPr>
          <w:noProof/>
        </w:rPr>
        <w:t xml:space="preserve"> (6), 2549</w:t>
      </w:r>
      <w:r w:rsidR="00670809">
        <w:rPr>
          <w:noProof/>
        </w:rPr>
        <w:t>–</w:t>
      </w:r>
      <w:r w:rsidRPr="0052029F">
        <w:rPr>
          <w:noProof/>
        </w:rPr>
        <w:t>2553 (1997).</w:t>
      </w:r>
    </w:p>
    <w:p w14:paraId="3FBAD75C" w14:textId="6C4033FE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29</w:t>
      </w:r>
      <w:r w:rsidR="00670809">
        <w:rPr>
          <w:noProof/>
        </w:rPr>
        <w:t>.</w:t>
      </w:r>
      <w:r w:rsidRPr="0052029F">
        <w:rPr>
          <w:noProof/>
        </w:rPr>
        <w:tab/>
        <w:t xml:space="preserve">Yang, S., Liu, F., Wang, Q. J., Rosenberg, S. A., Morgan, R. A. The shedding of CD62L (L-selectin) regulates the acquisition of lytic activity in human tumor reactive T lymphocytes. </w:t>
      </w:r>
      <w:r w:rsidRPr="0052029F">
        <w:rPr>
          <w:i/>
          <w:noProof/>
        </w:rPr>
        <w:t>PLoS One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6</w:t>
      </w:r>
      <w:r w:rsidRPr="0052029F">
        <w:rPr>
          <w:noProof/>
        </w:rPr>
        <w:t xml:space="preserve"> (7), e22560 (2011).</w:t>
      </w:r>
    </w:p>
    <w:p w14:paraId="487F0F57" w14:textId="76177920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30</w:t>
      </w:r>
      <w:r w:rsidR="00670809">
        <w:rPr>
          <w:noProof/>
        </w:rPr>
        <w:t>.</w:t>
      </w:r>
      <w:r w:rsidRPr="0052029F">
        <w:rPr>
          <w:noProof/>
        </w:rPr>
        <w:tab/>
        <w:t>Bek, S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Targeting intrinsic RIG-I signaling turns melanoma cells into type I interferon-releasing cellular antitumor vaccines. </w:t>
      </w:r>
      <w:r w:rsidRPr="0052029F">
        <w:rPr>
          <w:i/>
          <w:noProof/>
        </w:rPr>
        <w:t>Oncoimmunology</w:t>
      </w:r>
      <w:r w:rsidRPr="00FF1367">
        <w:rPr>
          <w:iCs/>
          <w:noProof/>
        </w:rPr>
        <w:t>.</w:t>
      </w:r>
      <w:r w:rsidRPr="00670809">
        <w:rPr>
          <w:iCs/>
          <w:noProof/>
        </w:rPr>
        <w:t xml:space="preserve"> </w:t>
      </w:r>
      <w:r w:rsidRPr="0052029F">
        <w:rPr>
          <w:b/>
          <w:noProof/>
        </w:rPr>
        <w:t>8</w:t>
      </w:r>
      <w:r w:rsidRPr="0052029F">
        <w:rPr>
          <w:noProof/>
        </w:rPr>
        <w:t xml:space="preserve"> (4), e1570779 (2019).</w:t>
      </w:r>
    </w:p>
    <w:p w14:paraId="38D8E4E2" w14:textId="6696A4C6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31</w:t>
      </w:r>
      <w:r w:rsidR="00670809">
        <w:rPr>
          <w:noProof/>
        </w:rPr>
        <w:t>.</w:t>
      </w:r>
      <w:r w:rsidRPr="0052029F">
        <w:rPr>
          <w:noProof/>
        </w:rPr>
        <w:tab/>
        <w:t>Nabet, B. Y.</w:t>
      </w:r>
      <w:r w:rsidRPr="0052029F">
        <w:rPr>
          <w:i/>
          <w:noProof/>
        </w:rPr>
        <w:t xml:space="preserve"> </w:t>
      </w:r>
      <w:r w:rsidRPr="00FF1367">
        <w:rPr>
          <w:iCs/>
          <w:noProof/>
        </w:rPr>
        <w:t>et al.</w:t>
      </w:r>
      <w:r w:rsidRPr="00670809">
        <w:rPr>
          <w:iCs/>
          <w:noProof/>
        </w:rPr>
        <w:t xml:space="preserve"> </w:t>
      </w:r>
      <w:r w:rsidRPr="0052029F">
        <w:rPr>
          <w:noProof/>
        </w:rPr>
        <w:t xml:space="preserve">Exosome RNA </w:t>
      </w:r>
      <w:r w:rsidR="00670809">
        <w:rPr>
          <w:noProof/>
        </w:rPr>
        <w:t>u</w:t>
      </w:r>
      <w:r w:rsidRPr="0052029F">
        <w:rPr>
          <w:noProof/>
        </w:rPr>
        <w:t xml:space="preserve">nshielding </w:t>
      </w:r>
      <w:r w:rsidR="00670809">
        <w:rPr>
          <w:noProof/>
        </w:rPr>
        <w:t>c</w:t>
      </w:r>
      <w:r w:rsidRPr="0052029F">
        <w:rPr>
          <w:noProof/>
        </w:rPr>
        <w:t xml:space="preserve">ouples </w:t>
      </w:r>
      <w:r w:rsidR="00670809">
        <w:rPr>
          <w:noProof/>
        </w:rPr>
        <w:t>s</w:t>
      </w:r>
      <w:r w:rsidRPr="0052029F">
        <w:rPr>
          <w:noProof/>
        </w:rPr>
        <w:t xml:space="preserve">tromal </w:t>
      </w:r>
      <w:r w:rsidR="00670809">
        <w:rPr>
          <w:noProof/>
        </w:rPr>
        <w:t>a</w:t>
      </w:r>
      <w:r w:rsidRPr="0052029F">
        <w:rPr>
          <w:noProof/>
        </w:rPr>
        <w:t xml:space="preserve">ctivation to </w:t>
      </w:r>
      <w:r w:rsidR="00670809">
        <w:rPr>
          <w:noProof/>
        </w:rPr>
        <w:t>p</w:t>
      </w:r>
      <w:r w:rsidRPr="0052029F">
        <w:rPr>
          <w:noProof/>
        </w:rPr>
        <w:t xml:space="preserve">attern </w:t>
      </w:r>
      <w:r w:rsidR="002708BE">
        <w:rPr>
          <w:noProof/>
        </w:rPr>
        <w:t>r</w:t>
      </w:r>
      <w:r w:rsidRPr="0052029F">
        <w:rPr>
          <w:noProof/>
        </w:rPr>
        <w:t xml:space="preserve">ecognition </w:t>
      </w:r>
      <w:r w:rsidR="002708BE">
        <w:rPr>
          <w:noProof/>
        </w:rPr>
        <w:t>r</w:t>
      </w:r>
      <w:r w:rsidRPr="0052029F">
        <w:rPr>
          <w:noProof/>
        </w:rPr>
        <w:t xml:space="preserve">eceptor </w:t>
      </w:r>
      <w:r w:rsidR="002708BE">
        <w:rPr>
          <w:noProof/>
        </w:rPr>
        <w:t>s</w:t>
      </w:r>
      <w:r w:rsidRPr="0052029F">
        <w:rPr>
          <w:noProof/>
        </w:rPr>
        <w:t xml:space="preserve">ignaling in </w:t>
      </w:r>
      <w:r w:rsidR="002708BE">
        <w:rPr>
          <w:noProof/>
        </w:rPr>
        <w:t>c</w:t>
      </w:r>
      <w:r w:rsidRPr="0052029F">
        <w:rPr>
          <w:noProof/>
        </w:rPr>
        <w:t xml:space="preserve">ancer. </w:t>
      </w:r>
      <w:r w:rsidRPr="0052029F">
        <w:rPr>
          <w:i/>
          <w:noProof/>
        </w:rPr>
        <w:t>Cell</w:t>
      </w:r>
      <w:r w:rsidRPr="00FF1367">
        <w:rPr>
          <w:iCs/>
          <w:noProof/>
        </w:rPr>
        <w:t>.</w:t>
      </w:r>
      <w:r w:rsidRPr="002708BE">
        <w:rPr>
          <w:iCs/>
          <w:noProof/>
        </w:rPr>
        <w:t xml:space="preserve"> </w:t>
      </w:r>
      <w:r w:rsidRPr="0052029F">
        <w:rPr>
          <w:b/>
          <w:noProof/>
        </w:rPr>
        <w:t>170</w:t>
      </w:r>
      <w:r w:rsidRPr="0052029F">
        <w:rPr>
          <w:noProof/>
        </w:rPr>
        <w:t xml:space="preserve"> (2), 352</w:t>
      </w:r>
      <w:r w:rsidR="002708BE">
        <w:rPr>
          <w:noProof/>
        </w:rPr>
        <w:t>–</w:t>
      </w:r>
      <w:r w:rsidRPr="0052029F">
        <w:rPr>
          <w:noProof/>
        </w:rPr>
        <w:t>366 e313 (2017).</w:t>
      </w:r>
    </w:p>
    <w:p w14:paraId="13503ABA" w14:textId="22C856D0" w:rsidR="0052029F" w:rsidRPr="0052029F" w:rsidRDefault="0052029F" w:rsidP="0052029F">
      <w:pPr>
        <w:pStyle w:val="EndNoteBibliography"/>
        <w:ind w:left="720" w:hanging="720"/>
        <w:rPr>
          <w:noProof/>
        </w:rPr>
      </w:pPr>
      <w:r w:rsidRPr="0052029F">
        <w:rPr>
          <w:noProof/>
        </w:rPr>
        <w:t>32</w:t>
      </w:r>
      <w:r w:rsidR="002708BE">
        <w:rPr>
          <w:noProof/>
        </w:rPr>
        <w:t>.</w:t>
      </w:r>
      <w:r w:rsidRPr="0052029F">
        <w:rPr>
          <w:noProof/>
        </w:rPr>
        <w:tab/>
        <w:t xml:space="preserve">Pitt, J. M., Kroemer, G., Zitvogel, L. Extracellular vesicles: masters of intercellular communication and potential clinical interventions. </w:t>
      </w:r>
      <w:r w:rsidRPr="0052029F">
        <w:rPr>
          <w:i/>
          <w:noProof/>
        </w:rPr>
        <w:t xml:space="preserve">The Journal of </w:t>
      </w:r>
      <w:r w:rsidR="002708BE">
        <w:rPr>
          <w:i/>
          <w:noProof/>
        </w:rPr>
        <w:t>C</w:t>
      </w:r>
      <w:r w:rsidRPr="0052029F">
        <w:rPr>
          <w:i/>
          <w:noProof/>
        </w:rPr>
        <w:t xml:space="preserve">linical </w:t>
      </w:r>
      <w:r w:rsidR="002708BE">
        <w:rPr>
          <w:i/>
          <w:noProof/>
        </w:rPr>
        <w:t>I</w:t>
      </w:r>
      <w:r w:rsidRPr="0052029F">
        <w:rPr>
          <w:i/>
          <w:noProof/>
        </w:rPr>
        <w:t>nvestigation</w:t>
      </w:r>
      <w:r w:rsidRPr="00FF1367">
        <w:rPr>
          <w:iCs/>
          <w:noProof/>
        </w:rPr>
        <w:t>.</w:t>
      </w:r>
      <w:r w:rsidRPr="002708BE">
        <w:rPr>
          <w:iCs/>
          <w:noProof/>
        </w:rPr>
        <w:t xml:space="preserve"> </w:t>
      </w:r>
      <w:r w:rsidRPr="0052029F">
        <w:rPr>
          <w:b/>
          <w:noProof/>
        </w:rPr>
        <w:lastRenderedPageBreak/>
        <w:t>126</w:t>
      </w:r>
      <w:r w:rsidRPr="0052029F">
        <w:rPr>
          <w:noProof/>
        </w:rPr>
        <w:t xml:space="preserve"> (4), 1139</w:t>
      </w:r>
      <w:r w:rsidR="002708BE">
        <w:rPr>
          <w:noProof/>
        </w:rPr>
        <w:t>–</w:t>
      </w:r>
      <w:r w:rsidRPr="0052029F">
        <w:rPr>
          <w:noProof/>
        </w:rPr>
        <w:t>1143 (2016).</w:t>
      </w:r>
    </w:p>
    <w:p w14:paraId="6B2B1AA9" w14:textId="3F8645D6" w:rsidR="006E4797" w:rsidRPr="00B73D26" w:rsidRDefault="008F5BA5" w:rsidP="006B5CC4">
      <w:pPr>
        <w:rPr>
          <w:b/>
          <w:color w:val="808080"/>
        </w:rPr>
      </w:pPr>
      <w:r w:rsidRPr="00B73D26">
        <w:rPr>
          <w:color w:val="7F7F7F"/>
        </w:rPr>
        <w:fldChar w:fldCharType="end"/>
      </w:r>
      <w:bookmarkStart w:id="0" w:name="gjdgxs" w:colFirst="0" w:colLast="0"/>
      <w:bookmarkStart w:id="1" w:name="30j0zll" w:colFirst="0" w:colLast="0"/>
      <w:bookmarkStart w:id="2" w:name="kix.dnstqay1kwjl" w:colFirst="0" w:colLast="0"/>
      <w:bookmarkStart w:id="3" w:name="3znysh7" w:colFirst="0" w:colLast="0"/>
      <w:bookmarkStart w:id="4" w:name="2et92p0" w:colFirst="0" w:colLast="0"/>
      <w:bookmarkStart w:id="5" w:name="tyjcwt" w:colFirst="0" w:colLast="0"/>
      <w:bookmarkStart w:id="6" w:name="3dy6vkm" w:colFirst="0" w:colLast="0"/>
      <w:bookmarkStart w:id="7" w:name="1t3h5sf" w:colFirst="0" w:colLast="0"/>
      <w:bookmarkStart w:id="8" w:name="4d34og8" w:colFirst="0" w:colLast="0"/>
      <w:bookmarkStart w:id="9" w:name="2s8eyo1" w:colFirst="0" w:colLast="0"/>
      <w:bookmarkStart w:id="10" w:name="17dp8vu" w:colFirst="0" w:colLast="0"/>
      <w:bookmarkStart w:id="11" w:name="3rdcrjn" w:colFirst="0" w:colLast="0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sectPr w:rsidR="006E4797" w:rsidRPr="00B73D26" w:rsidSect="007B7E09">
      <w:headerReference w:type="even" r:id="rId12"/>
      <w:headerReference w:type="default" r:id="rId13"/>
      <w:footerReference w:type="even" r:id="rId14"/>
      <w:head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4E4469" w14:textId="77777777" w:rsidR="00D647F4" w:rsidRDefault="00D647F4">
      <w:r>
        <w:separator/>
      </w:r>
    </w:p>
  </w:endnote>
  <w:endnote w:type="continuationSeparator" w:id="0">
    <w:p w14:paraId="684B3855" w14:textId="77777777" w:rsidR="00D647F4" w:rsidRDefault="00D647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8E0D46" w:rsidRDefault="008E0D4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1B0339" w14:textId="77777777" w:rsidR="00D647F4" w:rsidRDefault="00D647F4">
      <w:r>
        <w:separator/>
      </w:r>
    </w:p>
  </w:footnote>
  <w:footnote w:type="continuationSeparator" w:id="0">
    <w:p w14:paraId="46CD7959" w14:textId="77777777" w:rsidR="00D647F4" w:rsidRDefault="00D647F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8E0D46" w:rsidRDefault="008E0D4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AB71EE8" w:rsidR="008E0D46" w:rsidRDefault="008E0D4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2645B9C4" w:rsidR="008E0D46" w:rsidRDefault="008E0D46" w:rsidP="00FF136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D52EC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2417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AAE4860"/>
    <w:multiLevelType w:val="hybridMultilevel"/>
    <w:tmpl w:val="A18A9C52"/>
    <w:lvl w:ilvl="0" w:tplc="3B46587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764318"/>
    <w:multiLevelType w:val="hybridMultilevel"/>
    <w:tmpl w:val="FB6626D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89F7C3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D2C12AB"/>
    <w:multiLevelType w:val="hybridMultilevel"/>
    <w:tmpl w:val="CB0AC2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78A2CF2"/>
    <w:multiLevelType w:val="hybridMultilevel"/>
    <w:tmpl w:val="E38E4B2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59AA0F02"/>
    <w:multiLevelType w:val="hybridMultilevel"/>
    <w:tmpl w:val="F300D9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7959BE"/>
    <w:multiLevelType w:val="hybridMultilevel"/>
    <w:tmpl w:val="1E26DA7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E992432"/>
    <w:multiLevelType w:val="hybridMultilevel"/>
    <w:tmpl w:val="936AB2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F9E630E"/>
    <w:multiLevelType w:val="hybridMultilevel"/>
    <w:tmpl w:val="CD20BB8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764D3F66"/>
    <w:multiLevelType w:val="hybridMultilevel"/>
    <w:tmpl w:val="51E88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2"/>
  </w:num>
  <w:num w:numId="3">
    <w:abstractNumId w:val="21"/>
  </w:num>
  <w:num w:numId="4">
    <w:abstractNumId w:val="3"/>
  </w:num>
  <w:num w:numId="5">
    <w:abstractNumId w:val="15"/>
  </w:num>
  <w:num w:numId="6">
    <w:abstractNumId w:val="18"/>
  </w:num>
  <w:num w:numId="7">
    <w:abstractNumId w:val="7"/>
  </w:num>
  <w:num w:numId="8">
    <w:abstractNumId w:val="11"/>
  </w:num>
  <w:num w:numId="9">
    <w:abstractNumId w:val="4"/>
  </w:num>
  <w:num w:numId="10">
    <w:abstractNumId w:val="8"/>
  </w:num>
  <w:num w:numId="11">
    <w:abstractNumId w:val="14"/>
  </w:num>
  <w:num w:numId="12">
    <w:abstractNumId w:val="5"/>
  </w:num>
  <w:num w:numId="13">
    <w:abstractNumId w:val="10"/>
  </w:num>
  <w:num w:numId="14">
    <w:abstractNumId w:val="2"/>
  </w:num>
  <w:num w:numId="15">
    <w:abstractNumId w:val="19"/>
  </w:num>
  <w:num w:numId="16">
    <w:abstractNumId w:val="20"/>
  </w:num>
  <w:num w:numId="17">
    <w:abstractNumId w:val="13"/>
  </w:num>
  <w:num w:numId="18">
    <w:abstractNumId w:val="0"/>
  </w:num>
  <w:num w:numId="19">
    <w:abstractNumId w:val="17"/>
  </w:num>
  <w:num w:numId="20">
    <w:abstractNumId w:val="16"/>
  </w:num>
  <w:num w:numId="21">
    <w:abstractNumId w:val="9"/>
  </w:num>
  <w:num w:numId="22">
    <w:abstractNumId w:val="1"/>
  </w:num>
  <w:num w:numId="23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2MDczsTAzMjYxMTVX0lEKTi0uzszPAykwrQUAfAere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5exvt2vdtadpe25xrx2s5sfd2e0zexfrxs&quot;&gt;My EndNote Library&lt;record-ids&gt;&lt;item&gt;465&lt;/item&gt;&lt;item&gt;472&lt;/item&gt;&lt;item&gt;474&lt;/item&gt;&lt;item&gt;475&lt;/item&gt;&lt;item&gt;509&lt;/item&gt;&lt;item&gt;511&lt;/item&gt;&lt;item&gt;529&lt;/item&gt;&lt;item&gt;549&lt;/item&gt;&lt;item&gt;555&lt;/item&gt;&lt;item&gt;561&lt;/item&gt;&lt;item&gt;614&lt;/item&gt;&lt;item&gt;633&lt;/item&gt;&lt;item&gt;634&lt;/item&gt;&lt;item&gt;641&lt;/item&gt;&lt;item&gt;655&lt;/item&gt;&lt;item&gt;657&lt;/item&gt;&lt;item&gt;658&lt;/item&gt;&lt;item&gt;659&lt;/item&gt;&lt;item&gt;660&lt;/item&gt;&lt;item&gt;661&lt;/item&gt;&lt;item&gt;662&lt;/item&gt;&lt;item&gt;667&lt;/item&gt;&lt;item&gt;668&lt;/item&gt;&lt;item&gt;669&lt;/item&gt;&lt;item&gt;670&lt;/item&gt;&lt;item&gt;673&lt;/item&gt;&lt;item&gt;678&lt;/item&gt;&lt;item&gt;680&lt;/item&gt;&lt;item&gt;682&lt;/item&gt;&lt;item&gt;683&lt;/item&gt;&lt;item&gt;684&lt;/item&gt;&lt;item&gt;685&lt;/item&gt;&lt;/record-ids&gt;&lt;/item&gt;&lt;/Libraries&gt;"/>
  </w:docVars>
  <w:rsids>
    <w:rsidRoot w:val="006E4797"/>
    <w:rsid w:val="00001BB3"/>
    <w:rsid w:val="00007717"/>
    <w:rsid w:val="0001054F"/>
    <w:rsid w:val="00015317"/>
    <w:rsid w:val="00017C5E"/>
    <w:rsid w:val="00022B54"/>
    <w:rsid w:val="00023522"/>
    <w:rsid w:val="00031255"/>
    <w:rsid w:val="00033EDF"/>
    <w:rsid w:val="0003600C"/>
    <w:rsid w:val="0003717A"/>
    <w:rsid w:val="000374FB"/>
    <w:rsid w:val="00040E1F"/>
    <w:rsid w:val="0004242C"/>
    <w:rsid w:val="00044480"/>
    <w:rsid w:val="000444CA"/>
    <w:rsid w:val="00046FF6"/>
    <w:rsid w:val="0004776C"/>
    <w:rsid w:val="000513F2"/>
    <w:rsid w:val="0005447C"/>
    <w:rsid w:val="00062A7E"/>
    <w:rsid w:val="000651AE"/>
    <w:rsid w:val="0006639A"/>
    <w:rsid w:val="00066E69"/>
    <w:rsid w:val="00072CA5"/>
    <w:rsid w:val="000800E4"/>
    <w:rsid w:val="00081EAE"/>
    <w:rsid w:val="00082492"/>
    <w:rsid w:val="00087CAC"/>
    <w:rsid w:val="000941B4"/>
    <w:rsid w:val="00094854"/>
    <w:rsid w:val="000A01E0"/>
    <w:rsid w:val="000A2F88"/>
    <w:rsid w:val="000A6A2A"/>
    <w:rsid w:val="000A6FE7"/>
    <w:rsid w:val="000A79BC"/>
    <w:rsid w:val="000B1E27"/>
    <w:rsid w:val="000B294E"/>
    <w:rsid w:val="000B3CA4"/>
    <w:rsid w:val="000C12BF"/>
    <w:rsid w:val="000C726C"/>
    <w:rsid w:val="000D1C88"/>
    <w:rsid w:val="000D26EA"/>
    <w:rsid w:val="000F4E39"/>
    <w:rsid w:val="00100624"/>
    <w:rsid w:val="0010684D"/>
    <w:rsid w:val="0010715B"/>
    <w:rsid w:val="00110618"/>
    <w:rsid w:val="001170FC"/>
    <w:rsid w:val="00123044"/>
    <w:rsid w:val="001239B5"/>
    <w:rsid w:val="001245F0"/>
    <w:rsid w:val="00132343"/>
    <w:rsid w:val="00132517"/>
    <w:rsid w:val="00134578"/>
    <w:rsid w:val="001402BF"/>
    <w:rsid w:val="00142DB0"/>
    <w:rsid w:val="0014330B"/>
    <w:rsid w:val="00144029"/>
    <w:rsid w:val="001447CD"/>
    <w:rsid w:val="0014594F"/>
    <w:rsid w:val="00145F3C"/>
    <w:rsid w:val="001518E1"/>
    <w:rsid w:val="001552DE"/>
    <w:rsid w:val="001600EC"/>
    <w:rsid w:val="00162D1D"/>
    <w:rsid w:val="0016362D"/>
    <w:rsid w:val="00164743"/>
    <w:rsid w:val="0016781F"/>
    <w:rsid w:val="0017182F"/>
    <w:rsid w:val="001730B2"/>
    <w:rsid w:val="001745ED"/>
    <w:rsid w:val="00180115"/>
    <w:rsid w:val="00181B0E"/>
    <w:rsid w:val="00191D96"/>
    <w:rsid w:val="001925B9"/>
    <w:rsid w:val="0019295B"/>
    <w:rsid w:val="001960E9"/>
    <w:rsid w:val="001B17D7"/>
    <w:rsid w:val="001B240C"/>
    <w:rsid w:val="001B3162"/>
    <w:rsid w:val="001B7FAB"/>
    <w:rsid w:val="001C7348"/>
    <w:rsid w:val="001D1ED8"/>
    <w:rsid w:val="001D37BB"/>
    <w:rsid w:val="001D6CAD"/>
    <w:rsid w:val="001D77A4"/>
    <w:rsid w:val="001E21F4"/>
    <w:rsid w:val="001E59F6"/>
    <w:rsid w:val="001F3772"/>
    <w:rsid w:val="001F5A3D"/>
    <w:rsid w:val="001F6261"/>
    <w:rsid w:val="001F76BF"/>
    <w:rsid w:val="00200385"/>
    <w:rsid w:val="00201865"/>
    <w:rsid w:val="00205C69"/>
    <w:rsid w:val="00206087"/>
    <w:rsid w:val="00213147"/>
    <w:rsid w:val="002216B2"/>
    <w:rsid w:val="002251D9"/>
    <w:rsid w:val="00225A44"/>
    <w:rsid w:val="00225A45"/>
    <w:rsid w:val="00227EE5"/>
    <w:rsid w:val="00230F66"/>
    <w:rsid w:val="00235CF7"/>
    <w:rsid w:val="0023696F"/>
    <w:rsid w:val="002404A0"/>
    <w:rsid w:val="00240A3E"/>
    <w:rsid w:val="00241922"/>
    <w:rsid w:val="002466D3"/>
    <w:rsid w:val="0025211A"/>
    <w:rsid w:val="00252854"/>
    <w:rsid w:val="00253FF7"/>
    <w:rsid w:val="00257B38"/>
    <w:rsid w:val="002615D4"/>
    <w:rsid w:val="0026160D"/>
    <w:rsid w:val="00263728"/>
    <w:rsid w:val="00264EC6"/>
    <w:rsid w:val="002665EE"/>
    <w:rsid w:val="00267540"/>
    <w:rsid w:val="002708BE"/>
    <w:rsid w:val="002722EA"/>
    <w:rsid w:val="00280B4E"/>
    <w:rsid w:val="002862EF"/>
    <w:rsid w:val="002942FD"/>
    <w:rsid w:val="002A16D5"/>
    <w:rsid w:val="002A250A"/>
    <w:rsid w:val="002A37B0"/>
    <w:rsid w:val="002B01F6"/>
    <w:rsid w:val="002B1665"/>
    <w:rsid w:val="002B26E1"/>
    <w:rsid w:val="002B46FF"/>
    <w:rsid w:val="002C2090"/>
    <w:rsid w:val="002C24D9"/>
    <w:rsid w:val="002C3647"/>
    <w:rsid w:val="002C3B5B"/>
    <w:rsid w:val="002C42E3"/>
    <w:rsid w:val="002C7A28"/>
    <w:rsid w:val="002C7D4B"/>
    <w:rsid w:val="002D0820"/>
    <w:rsid w:val="002D1FE0"/>
    <w:rsid w:val="002D4770"/>
    <w:rsid w:val="002D5FFD"/>
    <w:rsid w:val="002D78E9"/>
    <w:rsid w:val="002E0879"/>
    <w:rsid w:val="002E1281"/>
    <w:rsid w:val="002E6446"/>
    <w:rsid w:val="002F3722"/>
    <w:rsid w:val="002F4388"/>
    <w:rsid w:val="002F7D86"/>
    <w:rsid w:val="00302397"/>
    <w:rsid w:val="00302998"/>
    <w:rsid w:val="00304B8B"/>
    <w:rsid w:val="00306C5B"/>
    <w:rsid w:val="00311081"/>
    <w:rsid w:val="00312609"/>
    <w:rsid w:val="00312BBF"/>
    <w:rsid w:val="0032079D"/>
    <w:rsid w:val="003208F0"/>
    <w:rsid w:val="00320A91"/>
    <w:rsid w:val="00320E6F"/>
    <w:rsid w:val="00321683"/>
    <w:rsid w:val="00323E03"/>
    <w:rsid w:val="00323FC8"/>
    <w:rsid w:val="0032434A"/>
    <w:rsid w:val="00324376"/>
    <w:rsid w:val="00325A0C"/>
    <w:rsid w:val="00325EBC"/>
    <w:rsid w:val="00330C06"/>
    <w:rsid w:val="0033146E"/>
    <w:rsid w:val="00333535"/>
    <w:rsid w:val="003369D4"/>
    <w:rsid w:val="00337D2E"/>
    <w:rsid w:val="003401F3"/>
    <w:rsid w:val="0034299D"/>
    <w:rsid w:val="00342E86"/>
    <w:rsid w:val="00343C17"/>
    <w:rsid w:val="00344523"/>
    <w:rsid w:val="00346254"/>
    <w:rsid w:val="00351087"/>
    <w:rsid w:val="0035162C"/>
    <w:rsid w:val="00353C5E"/>
    <w:rsid w:val="00355916"/>
    <w:rsid w:val="00355E76"/>
    <w:rsid w:val="00360E0E"/>
    <w:rsid w:val="00365462"/>
    <w:rsid w:val="00380388"/>
    <w:rsid w:val="00387837"/>
    <w:rsid w:val="00390BB2"/>
    <w:rsid w:val="00390E2C"/>
    <w:rsid w:val="003928C9"/>
    <w:rsid w:val="003936A1"/>
    <w:rsid w:val="00395019"/>
    <w:rsid w:val="003976B8"/>
    <w:rsid w:val="003A2FCB"/>
    <w:rsid w:val="003A66EE"/>
    <w:rsid w:val="003A6EA3"/>
    <w:rsid w:val="003A6F4C"/>
    <w:rsid w:val="003A7662"/>
    <w:rsid w:val="003B1C22"/>
    <w:rsid w:val="003B3889"/>
    <w:rsid w:val="003B69AA"/>
    <w:rsid w:val="003B6D5C"/>
    <w:rsid w:val="003B71A7"/>
    <w:rsid w:val="003C2800"/>
    <w:rsid w:val="003C7B61"/>
    <w:rsid w:val="003D077C"/>
    <w:rsid w:val="003D150E"/>
    <w:rsid w:val="003D23A2"/>
    <w:rsid w:val="003D28F0"/>
    <w:rsid w:val="003D2C23"/>
    <w:rsid w:val="003D5670"/>
    <w:rsid w:val="003D72C8"/>
    <w:rsid w:val="003E0DCE"/>
    <w:rsid w:val="003E25EB"/>
    <w:rsid w:val="003F01FF"/>
    <w:rsid w:val="003F27E7"/>
    <w:rsid w:val="003F37B4"/>
    <w:rsid w:val="003F606C"/>
    <w:rsid w:val="00401EC6"/>
    <w:rsid w:val="00411A7F"/>
    <w:rsid w:val="00412A99"/>
    <w:rsid w:val="00414906"/>
    <w:rsid w:val="00414EE1"/>
    <w:rsid w:val="004158E8"/>
    <w:rsid w:val="004176E4"/>
    <w:rsid w:val="004213CB"/>
    <w:rsid w:val="004254A2"/>
    <w:rsid w:val="00431D97"/>
    <w:rsid w:val="004334D4"/>
    <w:rsid w:val="004346BC"/>
    <w:rsid w:val="00437CEB"/>
    <w:rsid w:val="00450184"/>
    <w:rsid w:val="00450D0C"/>
    <w:rsid w:val="0045386A"/>
    <w:rsid w:val="00460AA6"/>
    <w:rsid w:val="00464872"/>
    <w:rsid w:val="00464B53"/>
    <w:rsid w:val="0047275B"/>
    <w:rsid w:val="0047333F"/>
    <w:rsid w:val="00474884"/>
    <w:rsid w:val="004810FC"/>
    <w:rsid w:val="004844E8"/>
    <w:rsid w:val="00490295"/>
    <w:rsid w:val="00492D0A"/>
    <w:rsid w:val="004A213A"/>
    <w:rsid w:val="004A228F"/>
    <w:rsid w:val="004A58E1"/>
    <w:rsid w:val="004B2C71"/>
    <w:rsid w:val="004B3530"/>
    <w:rsid w:val="004B50FA"/>
    <w:rsid w:val="004B5498"/>
    <w:rsid w:val="004B645C"/>
    <w:rsid w:val="004B7BEF"/>
    <w:rsid w:val="004B7C0C"/>
    <w:rsid w:val="004C06D2"/>
    <w:rsid w:val="004C0B3C"/>
    <w:rsid w:val="004C2A91"/>
    <w:rsid w:val="004C2F06"/>
    <w:rsid w:val="004C3001"/>
    <w:rsid w:val="004C3A6F"/>
    <w:rsid w:val="004C74A3"/>
    <w:rsid w:val="004D2C5B"/>
    <w:rsid w:val="004E3830"/>
    <w:rsid w:val="004E5147"/>
    <w:rsid w:val="004E5484"/>
    <w:rsid w:val="004E56F2"/>
    <w:rsid w:val="004F36E7"/>
    <w:rsid w:val="004F5E94"/>
    <w:rsid w:val="004F6E30"/>
    <w:rsid w:val="004F7448"/>
    <w:rsid w:val="0050104C"/>
    <w:rsid w:val="005115FA"/>
    <w:rsid w:val="00514BF6"/>
    <w:rsid w:val="00515BBE"/>
    <w:rsid w:val="005201B3"/>
    <w:rsid w:val="0052029F"/>
    <w:rsid w:val="00521E91"/>
    <w:rsid w:val="00525E49"/>
    <w:rsid w:val="0053385C"/>
    <w:rsid w:val="00534EE4"/>
    <w:rsid w:val="00536069"/>
    <w:rsid w:val="0053674D"/>
    <w:rsid w:val="00536DF3"/>
    <w:rsid w:val="005400F1"/>
    <w:rsid w:val="00541930"/>
    <w:rsid w:val="00551D82"/>
    <w:rsid w:val="005539DC"/>
    <w:rsid w:val="005564DC"/>
    <w:rsid w:val="005579E1"/>
    <w:rsid w:val="00562EA4"/>
    <w:rsid w:val="00570703"/>
    <w:rsid w:val="00571244"/>
    <w:rsid w:val="00574B38"/>
    <w:rsid w:val="0058551D"/>
    <w:rsid w:val="00587374"/>
    <w:rsid w:val="00587B77"/>
    <w:rsid w:val="00587CDF"/>
    <w:rsid w:val="00587ECC"/>
    <w:rsid w:val="00591E81"/>
    <w:rsid w:val="00593036"/>
    <w:rsid w:val="005954EB"/>
    <w:rsid w:val="0059734F"/>
    <w:rsid w:val="00597B1C"/>
    <w:rsid w:val="005A070A"/>
    <w:rsid w:val="005A1C8D"/>
    <w:rsid w:val="005A5CD7"/>
    <w:rsid w:val="005B17BB"/>
    <w:rsid w:val="005B7D53"/>
    <w:rsid w:val="005C015B"/>
    <w:rsid w:val="005C206D"/>
    <w:rsid w:val="005C2E2D"/>
    <w:rsid w:val="005C2E3B"/>
    <w:rsid w:val="005C6309"/>
    <w:rsid w:val="005C73D5"/>
    <w:rsid w:val="005D05FB"/>
    <w:rsid w:val="005D4E9B"/>
    <w:rsid w:val="005D50FD"/>
    <w:rsid w:val="005D520E"/>
    <w:rsid w:val="005F38A3"/>
    <w:rsid w:val="006005AA"/>
    <w:rsid w:val="00600AF8"/>
    <w:rsid w:val="00604836"/>
    <w:rsid w:val="00610770"/>
    <w:rsid w:val="00610FF0"/>
    <w:rsid w:val="00612B46"/>
    <w:rsid w:val="0061399C"/>
    <w:rsid w:val="00620D88"/>
    <w:rsid w:val="00622578"/>
    <w:rsid w:val="006265D4"/>
    <w:rsid w:val="006302E0"/>
    <w:rsid w:val="00631719"/>
    <w:rsid w:val="00633B13"/>
    <w:rsid w:val="006413CD"/>
    <w:rsid w:val="00641ED1"/>
    <w:rsid w:val="006422B9"/>
    <w:rsid w:val="00642FBE"/>
    <w:rsid w:val="00650336"/>
    <w:rsid w:val="00654E93"/>
    <w:rsid w:val="006621FC"/>
    <w:rsid w:val="0066384F"/>
    <w:rsid w:val="00663D03"/>
    <w:rsid w:val="0067078B"/>
    <w:rsid w:val="00670809"/>
    <w:rsid w:val="00670908"/>
    <w:rsid w:val="00673386"/>
    <w:rsid w:val="00676DFC"/>
    <w:rsid w:val="00684364"/>
    <w:rsid w:val="0068539D"/>
    <w:rsid w:val="0069015F"/>
    <w:rsid w:val="006966D7"/>
    <w:rsid w:val="00697637"/>
    <w:rsid w:val="006A0F0E"/>
    <w:rsid w:val="006A55F0"/>
    <w:rsid w:val="006A572C"/>
    <w:rsid w:val="006B16C5"/>
    <w:rsid w:val="006B1E1E"/>
    <w:rsid w:val="006B24A6"/>
    <w:rsid w:val="006B3CC5"/>
    <w:rsid w:val="006B50C3"/>
    <w:rsid w:val="006B5CC4"/>
    <w:rsid w:val="006B74BD"/>
    <w:rsid w:val="006C0E13"/>
    <w:rsid w:val="006C6207"/>
    <w:rsid w:val="006D0345"/>
    <w:rsid w:val="006D21C1"/>
    <w:rsid w:val="006D3B84"/>
    <w:rsid w:val="006D712E"/>
    <w:rsid w:val="006D737D"/>
    <w:rsid w:val="006E3C11"/>
    <w:rsid w:val="006E42A8"/>
    <w:rsid w:val="006E4797"/>
    <w:rsid w:val="006E5A19"/>
    <w:rsid w:val="006E6674"/>
    <w:rsid w:val="006F12DD"/>
    <w:rsid w:val="006F1665"/>
    <w:rsid w:val="006F176A"/>
    <w:rsid w:val="006F3450"/>
    <w:rsid w:val="006F4049"/>
    <w:rsid w:val="006F7BB6"/>
    <w:rsid w:val="00700564"/>
    <w:rsid w:val="0070444F"/>
    <w:rsid w:val="0070575C"/>
    <w:rsid w:val="0070687B"/>
    <w:rsid w:val="00710015"/>
    <w:rsid w:val="007109E2"/>
    <w:rsid w:val="00711D25"/>
    <w:rsid w:val="007201A0"/>
    <w:rsid w:val="00721ADD"/>
    <w:rsid w:val="00725BCA"/>
    <w:rsid w:val="00730487"/>
    <w:rsid w:val="0073673E"/>
    <w:rsid w:val="0073799A"/>
    <w:rsid w:val="00741E45"/>
    <w:rsid w:val="007456D2"/>
    <w:rsid w:val="00750F9C"/>
    <w:rsid w:val="007545BB"/>
    <w:rsid w:val="00767B59"/>
    <w:rsid w:val="007741BD"/>
    <w:rsid w:val="0077697C"/>
    <w:rsid w:val="00780D02"/>
    <w:rsid w:val="0078417B"/>
    <w:rsid w:val="007935EB"/>
    <w:rsid w:val="00793D75"/>
    <w:rsid w:val="00794232"/>
    <w:rsid w:val="00794C57"/>
    <w:rsid w:val="0079619E"/>
    <w:rsid w:val="00797DF8"/>
    <w:rsid w:val="007A0347"/>
    <w:rsid w:val="007A3BAD"/>
    <w:rsid w:val="007A4927"/>
    <w:rsid w:val="007A6771"/>
    <w:rsid w:val="007A6F91"/>
    <w:rsid w:val="007A759E"/>
    <w:rsid w:val="007A7CE0"/>
    <w:rsid w:val="007B08D6"/>
    <w:rsid w:val="007B0ACD"/>
    <w:rsid w:val="007B3306"/>
    <w:rsid w:val="007B59FA"/>
    <w:rsid w:val="007B7E09"/>
    <w:rsid w:val="007C0ACA"/>
    <w:rsid w:val="007C2210"/>
    <w:rsid w:val="007C6BD1"/>
    <w:rsid w:val="007C72E1"/>
    <w:rsid w:val="007D2012"/>
    <w:rsid w:val="007D2EBB"/>
    <w:rsid w:val="007E1681"/>
    <w:rsid w:val="007E64CA"/>
    <w:rsid w:val="007F04C4"/>
    <w:rsid w:val="007F57FE"/>
    <w:rsid w:val="00800099"/>
    <w:rsid w:val="00802BAB"/>
    <w:rsid w:val="00804354"/>
    <w:rsid w:val="00804BB5"/>
    <w:rsid w:val="008144A2"/>
    <w:rsid w:val="008173DD"/>
    <w:rsid w:val="00822515"/>
    <w:rsid w:val="00822A62"/>
    <w:rsid w:val="00824BA0"/>
    <w:rsid w:val="00827216"/>
    <w:rsid w:val="00827481"/>
    <w:rsid w:val="00827714"/>
    <w:rsid w:val="0082772F"/>
    <w:rsid w:val="00830B87"/>
    <w:rsid w:val="008315A8"/>
    <w:rsid w:val="00831F12"/>
    <w:rsid w:val="00841A31"/>
    <w:rsid w:val="008452F9"/>
    <w:rsid w:val="008513D3"/>
    <w:rsid w:val="00853B94"/>
    <w:rsid w:val="0086003B"/>
    <w:rsid w:val="00860D63"/>
    <w:rsid w:val="008633FA"/>
    <w:rsid w:val="0086474B"/>
    <w:rsid w:val="00876628"/>
    <w:rsid w:val="00876C7C"/>
    <w:rsid w:val="0088040B"/>
    <w:rsid w:val="00882C74"/>
    <w:rsid w:val="00883018"/>
    <w:rsid w:val="00883973"/>
    <w:rsid w:val="0088446D"/>
    <w:rsid w:val="008871CF"/>
    <w:rsid w:val="00890C00"/>
    <w:rsid w:val="00892F14"/>
    <w:rsid w:val="00895F5D"/>
    <w:rsid w:val="008A341B"/>
    <w:rsid w:val="008A639E"/>
    <w:rsid w:val="008B235D"/>
    <w:rsid w:val="008B359C"/>
    <w:rsid w:val="008B5DA1"/>
    <w:rsid w:val="008B62D9"/>
    <w:rsid w:val="008C172B"/>
    <w:rsid w:val="008C375E"/>
    <w:rsid w:val="008D153A"/>
    <w:rsid w:val="008D442D"/>
    <w:rsid w:val="008D4687"/>
    <w:rsid w:val="008D4998"/>
    <w:rsid w:val="008D5F56"/>
    <w:rsid w:val="008D607D"/>
    <w:rsid w:val="008E0D46"/>
    <w:rsid w:val="008E1199"/>
    <w:rsid w:val="008E1EC6"/>
    <w:rsid w:val="008E5511"/>
    <w:rsid w:val="008E60F9"/>
    <w:rsid w:val="008F07D0"/>
    <w:rsid w:val="008F1116"/>
    <w:rsid w:val="008F1277"/>
    <w:rsid w:val="008F2479"/>
    <w:rsid w:val="008F4312"/>
    <w:rsid w:val="008F4378"/>
    <w:rsid w:val="008F5BA5"/>
    <w:rsid w:val="00901C9A"/>
    <w:rsid w:val="00902F99"/>
    <w:rsid w:val="00905F58"/>
    <w:rsid w:val="009106AE"/>
    <w:rsid w:val="0091316F"/>
    <w:rsid w:val="009132D6"/>
    <w:rsid w:val="00914C79"/>
    <w:rsid w:val="00914FB6"/>
    <w:rsid w:val="00920537"/>
    <w:rsid w:val="009206ED"/>
    <w:rsid w:val="00920E38"/>
    <w:rsid w:val="009250CD"/>
    <w:rsid w:val="0092689A"/>
    <w:rsid w:val="00927A0B"/>
    <w:rsid w:val="00932A2B"/>
    <w:rsid w:val="00934E8E"/>
    <w:rsid w:val="00936AB1"/>
    <w:rsid w:val="009416EA"/>
    <w:rsid w:val="009428CE"/>
    <w:rsid w:val="00943C67"/>
    <w:rsid w:val="0095042F"/>
    <w:rsid w:val="009504EE"/>
    <w:rsid w:val="009514CB"/>
    <w:rsid w:val="0095750A"/>
    <w:rsid w:val="00960AA5"/>
    <w:rsid w:val="00964852"/>
    <w:rsid w:val="00966A92"/>
    <w:rsid w:val="00967663"/>
    <w:rsid w:val="00975C14"/>
    <w:rsid w:val="009778B2"/>
    <w:rsid w:val="00977DAE"/>
    <w:rsid w:val="0098049F"/>
    <w:rsid w:val="00980522"/>
    <w:rsid w:val="00980670"/>
    <w:rsid w:val="009808CB"/>
    <w:rsid w:val="00983866"/>
    <w:rsid w:val="0098676A"/>
    <w:rsid w:val="009A1F66"/>
    <w:rsid w:val="009A1FBE"/>
    <w:rsid w:val="009A53B5"/>
    <w:rsid w:val="009A6021"/>
    <w:rsid w:val="009A6183"/>
    <w:rsid w:val="009A637F"/>
    <w:rsid w:val="009A7456"/>
    <w:rsid w:val="009B2242"/>
    <w:rsid w:val="009B63A4"/>
    <w:rsid w:val="009C2E86"/>
    <w:rsid w:val="009C49AF"/>
    <w:rsid w:val="009C566F"/>
    <w:rsid w:val="009D4222"/>
    <w:rsid w:val="009D5B37"/>
    <w:rsid w:val="009D5C15"/>
    <w:rsid w:val="009D6CB4"/>
    <w:rsid w:val="009D7E90"/>
    <w:rsid w:val="009E16E1"/>
    <w:rsid w:val="009E6029"/>
    <w:rsid w:val="009E6D34"/>
    <w:rsid w:val="009E7009"/>
    <w:rsid w:val="009E774B"/>
    <w:rsid w:val="009F56E9"/>
    <w:rsid w:val="009F5BD4"/>
    <w:rsid w:val="009F723E"/>
    <w:rsid w:val="00A0387A"/>
    <w:rsid w:val="00A040A0"/>
    <w:rsid w:val="00A0510F"/>
    <w:rsid w:val="00A10ED0"/>
    <w:rsid w:val="00A14D0C"/>
    <w:rsid w:val="00A153B0"/>
    <w:rsid w:val="00A16CB4"/>
    <w:rsid w:val="00A21F55"/>
    <w:rsid w:val="00A221F2"/>
    <w:rsid w:val="00A2668A"/>
    <w:rsid w:val="00A27172"/>
    <w:rsid w:val="00A300E9"/>
    <w:rsid w:val="00A30451"/>
    <w:rsid w:val="00A35AFF"/>
    <w:rsid w:val="00A35BAB"/>
    <w:rsid w:val="00A3780B"/>
    <w:rsid w:val="00A40081"/>
    <w:rsid w:val="00A40983"/>
    <w:rsid w:val="00A41B2C"/>
    <w:rsid w:val="00A4451E"/>
    <w:rsid w:val="00A53A26"/>
    <w:rsid w:val="00A53F40"/>
    <w:rsid w:val="00A540F8"/>
    <w:rsid w:val="00A63A07"/>
    <w:rsid w:val="00A649F0"/>
    <w:rsid w:val="00A66027"/>
    <w:rsid w:val="00A66062"/>
    <w:rsid w:val="00A66687"/>
    <w:rsid w:val="00A70F6C"/>
    <w:rsid w:val="00A76E34"/>
    <w:rsid w:val="00A81A9D"/>
    <w:rsid w:val="00A82ACB"/>
    <w:rsid w:val="00A839BF"/>
    <w:rsid w:val="00A843F2"/>
    <w:rsid w:val="00A85C27"/>
    <w:rsid w:val="00A86207"/>
    <w:rsid w:val="00A95DD9"/>
    <w:rsid w:val="00A970D7"/>
    <w:rsid w:val="00A9758B"/>
    <w:rsid w:val="00AA0FA5"/>
    <w:rsid w:val="00AA3F0C"/>
    <w:rsid w:val="00AA4B63"/>
    <w:rsid w:val="00AB17D0"/>
    <w:rsid w:val="00AB2B37"/>
    <w:rsid w:val="00AB3CD1"/>
    <w:rsid w:val="00AB4451"/>
    <w:rsid w:val="00AB5431"/>
    <w:rsid w:val="00AC1E39"/>
    <w:rsid w:val="00AD1D6A"/>
    <w:rsid w:val="00AD1DA3"/>
    <w:rsid w:val="00AD2597"/>
    <w:rsid w:val="00AD29DF"/>
    <w:rsid w:val="00AD369E"/>
    <w:rsid w:val="00AD3B8B"/>
    <w:rsid w:val="00AD3C5C"/>
    <w:rsid w:val="00AD4241"/>
    <w:rsid w:val="00AD7914"/>
    <w:rsid w:val="00AE21BA"/>
    <w:rsid w:val="00AF00BB"/>
    <w:rsid w:val="00AF162F"/>
    <w:rsid w:val="00AF2BFA"/>
    <w:rsid w:val="00AF5439"/>
    <w:rsid w:val="00AF5D0F"/>
    <w:rsid w:val="00AF734B"/>
    <w:rsid w:val="00B020AB"/>
    <w:rsid w:val="00B07B2F"/>
    <w:rsid w:val="00B11B1E"/>
    <w:rsid w:val="00B12482"/>
    <w:rsid w:val="00B125EA"/>
    <w:rsid w:val="00B208AC"/>
    <w:rsid w:val="00B21961"/>
    <w:rsid w:val="00B23D49"/>
    <w:rsid w:val="00B243AF"/>
    <w:rsid w:val="00B26424"/>
    <w:rsid w:val="00B316B0"/>
    <w:rsid w:val="00B320A6"/>
    <w:rsid w:val="00B32993"/>
    <w:rsid w:val="00B333BE"/>
    <w:rsid w:val="00B34416"/>
    <w:rsid w:val="00B408E5"/>
    <w:rsid w:val="00B41A8A"/>
    <w:rsid w:val="00B43CFA"/>
    <w:rsid w:val="00B43D7C"/>
    <w:rsid w:val="00B46715"/>
    <w:rsid w:val="00B47D23"/>
    <w:rsid w:val="00B508FB"/>
    <w:rsid w:val="00B553C8"/>
    <w:rsid w:val="00B605DB"/>
    <w:rsid w:val="00B66265"/>
    <w:rsid w:val="00B70FFA"/>
    <w:rsid w:val="00B7321B"/>
    <w:rsid w:val="00B73D26"/>
    <w:rsid w:val="00B74470"/>
    <w:rsid w:val="00B7528A"/>
    <w:rsid w:val="00B8148F"/>
    <w:rsid w:val="00B81EFB"/>
    <w:rsid w:val="00B846F0"/>
    <w:rsid w:val="00B84794"/>
    <w:rsid w:val="00B85D80"/>
    <w:rsid w:val="00B86F2E"/>
    <w:rsid w:val="00B90904"/>
    <w:rsid w:val="00B92444"/>
    <w:rsid w:val="00B92D67"/>
    <w:rsid w:val="00BA1F9E"/>
    <w:rsid w:val="00BA2650"/>
    <w:rsid w:val="00BA2B9C"/>
    <w:rsid w:val="00BA783F"/>
    <w:rsid w:val="00BB1010"/>
    <w:rsid w:val="00BB1367"/>
    <w:rsid w:val="00BB3181"/>
    <w:rsid w:val="00BB3A7D"/>
    <w:rsid w:val="00BB6711"/>
    <w:rsid w:val="00BB687C"/>
    <w:rsid w:val="00BB7D4F"/>
    <w:rsid w:val="00BC031B"/>
    <w:rsid w:val="00BD1D2E"/>
    <w:rsid w:val="00BD4225"/>
    <w:rsid w:val="00BD5F1D"/>
    <w:rsid w:val="00BD7FEB"/>
    <w:rsid w:val="00BE22A2"/>
    <w:rsid w:val="00BE6C64"/>
    <w:rsid w:val="00BF1A6D"/>
    <w:rsid w:val="00BF4359"/>
    <w:rsid w:val="00BF47E9"/>
    <w:rsid w:val="00BF5214"/>
    <w:rsid w:val="00C030D4"/>
    <w:rsid w:val="00C04091"/>
    <w:rsid w:val="00C103ED"/>
    <w:rsid w:val="00C115BA"/>
    <w:rsid w:val="00C13B89"/>
    <w:rsid w:val="00C14435"/>
    <w:rsid w:val="00C14FD5"/>
    <w:rsid w:val="00C15490"/>
    <w:rsid w:val="00C1682D"/>
    <w:rsid w:val="00C16E98"/>
    <w:rsid w:val="00C17B9C"/>
    <w:rsid w:val="00C23B0E"/>
    <w:rsid w:val="00C24919"/>
    <w:rsid w:val="00C31D0F"/>
    <w:rsid w:val="00C36A7F"/>
    <w:rsid w:val="00C428B5"/>
    <w:rsid w:val="00C44BA6"/>
    <w:rsid w:val="00C52B53"/>
    <w:rsid w:val="00C52BC5"/>
    <w:rsid w:val="00C52EDD"/>
    <w:rsid w:val="00C54448"/>
    <w:rsid w:val="00C572B3"/>
    <w:rsid w:val="00C57A67"/>
    <w:rsid w:val="00C62FE5"/>
    <w:rsid w:val="00C63BD1"/>
    <w:rsid w:val="00C643FE"/>
    <w:rsid w:val="00C65D02"/>
    <w:rsid w:val="00C732BE"/>
    <w:rsid w:val="00C752D0"/>
    <w:rsid w:val="00C757DB"/>
    <w:rsid w:val="00C76D1E"/>
    <w:rsid w:val="00C77610"/>
    <w:rsid w:val="00C80A27"/>
    <w:rsid w:val="00C81191"/>
    <w:rsid w:val="00C81F9D"/>
    <w:rsid w:val="00C829D8"/>
    <w:rsid w:val="00C84A6F"/>
    <w:rsid w:val="00C86572"/>
    <w:rsid w:val="00C873AC"/>
    <w:rsid w:val="00C902B2"/>
    <w:rsid w:val="00C90D6C"/>
    <w:rsid w:val="00C90E92"/>
    <w:rsid w:val="00C946B0"/>
    <w:rsid w:val="00CA0A31"/>
    <w:rsid w:val="00CA262F"/>
    <w:rsid w:val="00CA2CC0"/>
    <w:rsid w:val="00CA2FA1"/>
    <w:rsid w:val="00CA308F"/>
    <w:rsid w:val="00CB073A"/>
    <w:rsid w:val="00CB1A08"/>
    <w:rsid w:val="00CB306F"/>
    <w:rsid w:val="00CB4002"/>
    <w:rsid w:val="00CB4FB8"/>
    <w:rsid w:val="00CB596B"/>
    <w:rsid w:val="00CB5A85"/>
    <w:rsid w:val="00CB6201"/>
    <w:rsid w:val="00CC350B"/>
    <w:rsid w:val="00CC577D"/>
    <w:rsid w:val="00CC7BA1"/>
    <w:rsid w:val="00CD02C0"/>
    <w:rsid w:val="00CD1E84"/>
    <w:rsid w:val="00CE0365"/>
    <w:rsid w:val="00CE04C6"/>
    <w:rsid w:val="00CE16B6"/>
    <w:rsid w:val="00CE1A0E"/>
    <w:rsid w:val="00CE3BEC"/>
    <w:rsid w:val="00CE6FDF"/>
    <w:rsid w:val="00CE766B"/>
    <w:rsid w:val="00D01AE3"/>
    <w:rsid w:val="00D1140D"/>
    <w:rsid w:val="00D2458B"/>
    <w:rsid w:val="00D26A6C"/>
    <w:rsid w:val="00D339E1"/>
    <w:rsid w:val="00D433BB"/>
    <w:rsid w:val="00D452FC"/>
    <w:rsid w:val="00D46882"/>
    <w:rsid w:val="00D507AC"/>
    <w:rsid w:val="00D54C9E"/>
    <w:rsid w:val="00D61FAB"/>
    <w:rsid w:val="00D63BCF"/>
    <w:rsid w:val="00D647F4"/>
    <w:rsid w:val="00D71E85"/>
    <w:rsid w:val="00D77C04"/>
    <w:rsid w:val="00D807A2"/>
    <w:rsid w:val="00D82E8E"/>
    <w:rsid w:val="00D85FC1"/>
    <w:rsid w:val="00D86B73"/>
    <w:rsid w:val="00D872F7"/>
    <w:rsid w:val="00D874F5"/>
    <w:rsid w:val="00D946BC"/>
    <w:rsid w:val="00D95AE4"/>
    <w:rsid w:val="00DA1716"/>
    <w:rsid w:val="00DA5091"/>
    <w:rsid w:val="00DA6C44"/>
    <w:rsid w:val="00DA7797"/>
    <w:rsid w:val="00DB162C"/>
    <w:rsid w:val="00DB294E"/>
    <w:rsid w:val="00DB3867"/>
    <w:rsid w:val="00DB6A4E"/>
    <w:rsid w:val="00DC25DA"/>
    <w:rsid w:val="00DC2B0D"/>
    <w:rsid w:val="00DC2CC8"/>
    <w:rsid w:val="00DC376B"/>
    <w:rsid w:val="00DC3E66"/>
    <w:rsid w:val="00DC4702"/>
    <w:rsid w:val="00DC4C6B"/>
    <w:rsid w:val="00DC5BA1"/>
    <w:rsid w:val="00DC67B3"/>
    <w:rsid w:val="00DD25FD"/>
    <w:rsid w:val="00DD2B83"/>
    <w:rsid w:val="00DD2DDB"/>
    <w:rsid w:val="00DE076F"/>
    <w:rsid w:val="00DE18F0"/>
    <w:rsid w:val="00DE6CF9"/>
    <w:rsid w:val="00DF170C"/>
    <w:rsid w:val="00DF1FDB"/>
    <w:rsid w:val="00DF2855"/>
    <w:rsid w:val="00E03B44"/>
    <w:rsid w:val="00E043D1"/>
    <w:rsid w:val="00E04A9B"/>
    <w:rsid w:val="00E061F7"/>
    <w:rsid w:val="00E0749A"/>
    <w:rsid w:val="00E10DF3"/>
    <w:rsid w:val="00E12D0C"/>
    <w:rsid w:val="00E13523"/>
    <w:rsid w:val="00E15DD6"/>
    <w:rsid w:val="00E25691"/>
    <w:rsid w:val="00E25E23"/>
    <w:rsid w:val="00E262EE"/>
    <w:rsid w:val="00E30E13"/>
    <w:rsid w:val="00E34F42"/>
    <w:rsid w:val="00E36FBF"/>
    <w:rsid w:val="00E52F5D"/>
    <w:rsid w:val="00E57E26"/>
    <w:rsid w:val="00E62B35"/>
    <w:rsid w:val="00E6630D"/>
    <w:rsid w:val="00E667D2"/>
    <w:rsid w:val="00E67033"/>
    <w:rsid w:val="00E670B4"/>
    <w:rsid w:val="00E71F41"/>
    <w:rsid w:val="00E73F03"/>
    <w:rsid w:val="00E751AE"/>
    <w:rsid w:val="00E815C9"/>
    <w:rsid w:val="00E82BA7"/>
    <w:rsid w:val="00E84ED6"/>
    <w:rsid w:val="00E8626E"/>
    <w:rsid w:val="00E93638"/>
    <w:rsid w:val="00E96728"/>
    <w:rsid w:val="00EA0C66"/>
    <w:rsid w:val="00EA21DE"/>
    <w:rsid w:val="00EA3CBF"/>
    <w:rsid w:val="00EA4755"/>
    <w:rsid w:val="00EB1E68"/>
    <w:rsid w:val="00EB6012"/>
    <w:rsid w:val="00EB7D53"/>
    <w:rsid w:val="00EC17BA"/>
    <w:rsid w:val="00EC1CE7"/>
    <w:rsid w:val="00EC4198"/>
    <w:rsid w:val="00EC6790"/>
    <w:rsid w:val="00ED49A5"/>
    <w:rsid w:val="00EE3ED2"/>
    <w:rsid w:val="00EE5C1C"/>
    <w:rsid w:val="00EE6D9D"/>
    <w:rsid w:val="00EF0C24"/>
    <w:rsid w:val="00EF1325"/>
    <w:rsid w:val="00EF29C9"/>
    <w:rsid w:val="00EF4405"/>
    <w:rsid w:val="00EF7EBA"/>
    <w:rsid w:val="00F02ED1"/>
    <w:rsid w:val="00F076EB"/>
    <w:rsid w:val="00F112A3"/>
    <w:rsid w:val="00F117A4"/>
    <w:rsid w:val="00F13D4B"/>
    <w:rsid w:val="00F20F5E"/>
    <w:rsid w:val="00F24EC4"/>
    <w:rsid w:val="00F30A3E"/>
    <w:rsid w:val="00F31C8A"/>
    <w:rsid w:val="00F376D9"/>
    <w:rsid w:val="00F468C2"/>
    <w:rsid w:val="00F52065"/>
    <w:rsid w:val="00F60574"/>
    <w:rsid w:val="00F60CAA"/>
    <w:rsid w:val="00F64EF7"/>
    <w:rsid w:val="00F65AE5"/>
    <w:rsid w:val="00F715FF"/>
    <w:rsid w:val="00F72252"/>
    <w:rsid w:val="00F73B18"/>
    <w:rsid w:val="00F73C71"/>
    <w:rsid w:val="00F74C89"/>
    <w:rsid w:val="00F8055E"/>
    <w:rsid w:val="00F80706"/>
    <w:rsid w:val="00F8245C"/>
    <w:rsid w:val="00F8367C"/>
    <w:rsid w:val="00F83B4E"/>
    <w:rsid w:val="00F85BD0"/>
    <w:rsid w:val="00F85BD4"/>
    <w:rsid w:val="00F8747C"/>
    <w:rsid w:val="00F8764C"/>
    <w:rsid w:val="00F900AF"/>
    <w:rsid w:val="00F900E5"/>
    <w:rsid w:val="00F9154D"/>
    <w:rsid w:val="00F9357D"/>
    <w:rsid w:val="00F949E0"/>
    <w:rsid w:val="00F94C8B"/>
    <w:rsid w:val="00F97F67"/>
    <w:rsid w:val="00FA01D8"/>
    <w:rsid w:val="00FA3617"/>
    <w:rsid w:val="00FA3F4B"/>
    <w:rsid w:val="00FA77B2"/>
    <w:rsid w:val="00FB48B4"/>
    <w:rsid w:val="00FB4F43"/>
    <w:rsid w:val="00FB5608"/>
    <w:rsid w:val="00FB65BE"/>
    <w:rsid w:val="00FC0EC8"/>
    <w:rsid w:val="00FC4A08"/>
    <w:rsid w:val="00FC4E6D"/>
    <w:rsid w:val="00FC580C"/>
    <w:rsid w:val="00FC6A40"/>
    <w:rsid w:val="00FC6BB6"/>
    <w:rsid w:val="00FD1CA5"/>
    <w:rsid w:val="00FD2D32"/>
    <w:rsid w:val="00FD42EA"/>
    <w:rsid w:val="00FD44F7"/>
    <w:rsid w:val="00FD4A64"/>
    <w:rsid w:val="00FE327F"/>
    <w:rsid w:val="00FE4A2C"/>
    <w:rsid w:val="00FF1367"/>
    <w:rsid w:val="00FF177B"/>
    <w:rsid w:val="00FF3EA2"/>
    <w:rsid w:val="00FF6B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2A16D5"/>
    <w:rPr>
      <w:color w:val="808080"/>
    </w:rPr>
  </w:style>
  <w:style w:type="paragraph" w:styleId="ListParagraph">
    <w:name w:val="List Paragraph"/>
    <w:basedOn w:val="Normal"/>
    <w:uiPriority w:val="34"/>
    <w:qFormat/>
    <w:rsid w:val="007935E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43C6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3C67"/>
  </w:style>
  <w:style w:type="paragraph" w:customStyle="1" w:styleId="EndNoteBibliographyTitle">
    <w:name w:val="EndNote Bibliography Title"/>
    <w:basedOn w:val="Normal"/>
    <w:link w:val="EndNoteBibliographyTitleZchn"/>
    <w:rsid w:val="00DE6CF9"/>
    <w:pPr>
      <w:jc w:val="center"/>
    </w:pPr>
  </w:style>
  <w:style w:type="character" w:customStyle="1" w:styleId="EndNoteBibliographyTitleZchn">
    <w:name w:val="EndNote Bibliography Title Zchn"/>
    <w:basedOn w:val="DefaultParagraphFont"/>
    <w:link w:val="EndNoteBibliographyTitle"/>
    <w:rsid w:val="00DE6CF9"/>
  </w:style>
  <w:style w:type="paragraph" w:customStyle="1" w:styleId="EndNoteBibliography">
    <w:name w:val="EndNote Bibliography"/>
    <w:basedOn w:val="Normal"/>
    <w:link w:val="EndNoteBibliographyZchn"/>
    <w:rsid w:val="00DE6CF9"/>
  </w:style>
  <w:style w:type="character" w:customStyle="1" w:styleId="EndNoteBibliographyZchn">
    <w:name w:val="EndNote Bibliography Zchn"/>
    <w:basedOn w:val="DefaultParagraphFont"/>
    <w:link w:val="EndNoteBibliography"/>
    <w:rsid w:val="00DE6CF9"/>
  </w:style>
  <w:style w:type="character" w:styleId="CommentReference">
    <w:name w:val="annotation reference"/>
    <w:basedOn w:val="DefaultParagraphFont"/>
    <w:uiPriority w:val="99"/>
    <w:semiHidden/>
    <w:unhideWhenUsed/>
    <w:rsid w:val="004E51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E514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E51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51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51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1F6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1F66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7B7E09"/>
  </w:style>
  <w:style w:type="paragraph" w:styleId="Revision">
    <w:name w:val="Revision"/>
    <w:hidden/>
    <w:uiPriority w:val="99"/>
    <w:semiHidden/>
    <w:rsid w:val="00E6630D"/>
    <w:pPr>
      <w:widowControl/>
      <w:jc w:val="left"/>
    </w:p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53674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0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22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7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4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4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3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.stritzke@tum.de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imon.heidegger@tum.de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f.stritzke@tum.d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imon.heidegger@tum.de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A17ECD2-7BA4-47D6-BA7D-6B494AEA5A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706</Words>
  <Characters>43926</Characters>
  <Application>Microsoft Office Word</Application>
  <DocSecurity>0</DocSecurity>
  <Lines>366</Lines>
  <Paragraphs>10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8-09T14:11:00Z</dcterms:created>
  <dcterms:modified xsi:type="dcterms:W3CDTF">2021-08-09T20:03:00Z</dcterms:modified>
</cp:coreProperties>
</file>